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3EE2" w:rsidRPr="004C7E83" w:rsidRDefault="00493EE2" w:rsidP="0017486F">
      <w:pPr>
        <w:ind w:firstLine="1"/>
        <w:rPr>
          <w:b/>
          <w:lang w:val="en-GB"/>
        </w:rPr>
      </w:pPr>
      <w:bookmarkStart w:id="0" w:name="_GoBack"/>
      <w:bookmarkEnd w:id="0"/>
      <w:r w:rsidRPr="004C7E83">
        <w:rPr>
          <w:b/>
          <w:lang w:val="en-GB"/>
        </w:rPr>
        <w:t xml:space="preserve">Graphene nanoplatelets for electrically conductive 3YTZP </w:t>
      </w:r>
      <w:r w:rsidR="001560D3" w:rsidRPr="004C7E83">
        <w:rPr>
          <w:b/>
          <w:lang w:val="en-GB"/>
        </w:rPr>
        <w:t xml:space="preserve">composites densified </w:t>
      </w:r>
      <w:r w:rsidR="008D7882" w:rsidRPr="004C7E83">
        <w:rPr>
          <w:b/>
          <w:lang w:val="en-GB"/>
        </w:rPr>
        <w:t xml:space="preserve">by </w:t>
      </w:r>
      <w:r w:rsidRPr="004C7E83">
        <w:rPr>
          <w:b/>
          <w:lang w:val="en-GB"/>
        </w:rPr>
        <w:t>pressureless sintering</w:t>
      </w:r>
    </w:p>
    <w:p w:rsidR="005D34B1" w:rsidRPr="007179A2" w:rsidRDefault="005D34B1" w:rsidP="0017486F">
      <w:pPr>
        <w:rPr>
          <w:lang w:val="es-ES"/>
        </w:rPr>
      </w:pPr>
      <w:r w:rsidRPr="007179A2">
        <w:rPr>
          <w:lang w:val="es-ES"/>
        </w:rPr>
        <w:t>Cristina López-Pernía</w:t>
      </w:r>
      <w:r w:rsidR="00B4738D" w:rsidRPr="007179A2">
        <w:rPr>
          <w:lang w:val="es-ES"/>
        </w:rPr>
        <w:t xml:space="preserve"> </w:t>
      </w:r>
      <w:r w:rsidR="00B4738D" w:rsidRPr="007179A2">
        <w:rPr>
          <w:vertAlign w:val="superscript"/>
          <w:lang w:val="es-ES"/>
        </w:rPr>
        <w:t>a,*</w:t>
      </w:r>
      <w:r w:rsidRPr="007179A2">
        <w:rPr>
          <w:lang w:val="es-ES"/>
        </w:rPr>
        <w:t>, Ángela Gallardo-López</w:t>
      </w:r>
      <w:r w:rsidR="00B4738D" w:rsidRPr="007179A2">
        <w:rPr>
          <w:vertAlign w:val="superscript"/>
          <w:lang w:val="es-ES"/>
        </w:rPr>
        <w:t>a</w:t>
      </w:r>
      <w:r w:rsidRPr="007179A2">
        <w:rPr>
          <w:lang w:val="es-ES"/>
        </w:rPr>
        <w:t>, Ana Morales-Rodríguez</w:t>
      </w:r>
      <w:r w:rsidR="00B4738D" w:rsidRPr="007179A2">
        <w:rPr>
          <w:vertAlign w:val="superscript"/>
          <w:lang w:val="es-ES"/>
        </w:rPr>
        <w:t>a</w:t>
      </w:r>
      <w:r w:rsidRPr="007179A2">
        <w:rPr>
          <w:lang w:val="es-ES"/>
        </w:rPr>
        <w:t>, Rosalía Poyato</w:t>
      </w:r>
      <w:r w:rsidR="00B4738D" w:rsidRPr="007179A2">
        <w:rPr>
          <w:lang w:val="es-ES"/>
        </w:rPr>
        <w:t xml:space="preserve"> </w:t>
      </w:r>
      <w:r w:rsidR="00B4738D" w:rsidRPr="007179A2">
        <w:rPr>
          <w:vertAlign w:val="superscript"/>
          <w:lang w:val="es-ES"/>
        </w:rPr>
        <w:t>b</w:t>
      </w:r>
    </w:p>
    <w:p w:rsidR="005D34B1" w:rsidRPr="007179A2" w:rsidRDefault="00B4738D" w:rsidP="0017486F">
      <w:pPr>
        <w:rPr>
          <w:bCs/>
          <w:iCs/>
          <w:lang w:val="es-ES"/>
        </w:rPr>
      </w:pPr>
      <w:r w:rsidRPr="007179A2">
        <w:rPr>
          <w:bCs/>
          <w:iCs/>
          <w:lang w:val="es-ES"/>
        </w:rPr>
        <w:t>a</w:t>
      </w:r>
      <w:r w:rsidR="005D34B1" w:rsidRPr="007179A2">
        <w:rPr>
          <w:bCs/>
          <w:iCs/>
          <w:lang w:val="es-ES"/>
        </w:rPr>
        <w:t xml:space="preserve">. Dpto. de Física de la Materia Condensada. ICMS, CSIC-Universidad de Sevilla. Apdo. 1065. 41080 Sevilla. Spain </w:t>
      </w:r>
    </w:p>
    <w:p w:rsidR="005D34B1" w:rsidRPr="004C7E83" w:rsidRDefault="00B4738D" w:rsidP="0017486F">
      <w:pPr>
        <w:rPr>
          <w:bCs/>
          <w:iCs/>
          <w:lang w:val="en-GB"/>
        </w:rPr>
      </w:pPr>
      <w:r w:rsidRPr="007179A2">
        <w:rPr>
          <w:bCs/>
          <w:iCs/>
          <w:lang w:val="es-ES"/>
        </w:rPr>
        <w:t>b</w:t>
      </w:r>
      <w:r w:rsidR="005D34B1" w:rsidRPr="007179A2">
        <w:rPr>
          <w:bCs/>
          <w:iCs/>
          <w:lang w:val="es-ES"/>
        </w:rPr>
        <w:t xml:space="preserve">. Inst. Ciencia de Materiales de Sevilla, ICMS, CSIC-Universidad de Sevilla. </w:t>
      </w:r>
      <w:r w:rsidR="005D34B1" w:rsidRPr="004C7E83">
        <w:rPr>
          <w:bCs/>
          <w:iCs/>
          <w:lang w:val="en-GB"/>
        </w:rPr>
        <w:t>Américo Vespucio 49. 41092 Sevilla. Spain.</w:t>
      </w:r>
    </w:p>
    <w:p w:rsidR="00B4738D" w:rsidRPr="004C7E83" w:rsidRDefault="00B4738D" w:rsidP="0017486F">
      <w:pPr>
        <w:rPr>
          <w:bCs/>
          <w:iCs/>
          <w:lang w:val="en-GB"/>
        </w:rPr>
      </w:pPr>
      <w:r w:rsidRPr="004C7E83">
        <w:rPr>
          <w:bCs/>
          <w:iCs/>
          <w:lang w:val="en-GB"/>
        </w:rPr>
        <w:t xml:space="preserve">*Corresponding author. E-mail address: </w:t>
      </w:r>
      <w:hyperlink r:id="rId8" w:history="1">
        <w:r w:rsidRPr="004C7E83">
          <w:rPr>
            <w:rStyle w:val="Hipervnculo"/>
            <w:bCs/>
            <w:iCs/>
            <w:lang w:val="en-GB"/>
          </w:rPr>
          <w:t>cristinalopez@us.es</w:t>
        </w:r>
      </w:hyperlink>
      <w:r w:rsidRPr="004C7E83">
        <w:rPr>
          <w:bCs/>
          <w:iCs/>
          <w:lang w:val="en-GB"/>
        </w:rPr>
        <w:t xml:space="preserve"> </w:t>
      </w:r>
    </w:p>
    <w:p w:rsidR="00493EE2" w:rsidRPr="004C7E83" w:rsidRDefault="005D34B1" w:rsidP="0017486F">
      <w:pPr>
        <w:rPr>
          <w:b/>
          <w:lang w:val="en-GB"/>
        </w:rPr>
      </w:pPr>
      <w:r w:rsidRPr="004C7E83">
        <w:rPr>
          <w:b/>
          <w:lang w:val="en-GB"/>
        </w:rPr>
        <w:t>Abstract</w:t>
      </w:r>
    </w:p>
    <w:p w:rsidR="005D34B1" w:rsidRPr="004C7E83" w:rsidRDefault="00550941" w:rsidP="0017486F">
      <w:pPr>
        <w:rPr>
          <w:lang w:val="en-GB"/>
        </w:rPr>
      </w:pPr>
      <w:r w:rsidRPr="004C7E83">
        <w:rPr>
          <w:lang w:val="en-GB"/>
        </w:rPr>
        <w:t>3 mol% yttria tetragonal zirconia polycrystal</w:t>
      </w:r>
      <w:r w:rsidR="00B36280" w:rsidRPr="004C7E83">
        <w:rPr>
          <w:lang w:val="en-GB"/>
        </w:rPr>
        <w:t>line</w:t>
      </w:r>
      <w:r w:rsidRPr="004C7E83">
        <w:rPr>
          <w:lang w:val="en-GB"/>
        </w:rPr>
        <w:t xml:space="preserve"> (3YTZP) ceramic c</w:t>
      </w:r>
      <w:r w:rsidR="00D83122" w:rsidRPr="004C7E83">
        <w:rPr>
          <w:lang w:val="en-GB"/>
        </w:rPr>
        <w:t xml:space="preserve">omposites with </w:t>
      </w:r>
      <w:r w:rsidR="00926015" w:rsidRPr="004C7E83">
        <w:rPr>
          <w:lang w:val="en-GB"/>
        </w:rPr>
        <w:t>2.5, 5 and 10 vol% graphene nanoplate</w:t>
      </w:r>
      <w:r w:rsidR="000D799A" w:rsidRPr="004C7E83">
        <w:rPr>
          <w:lang w:val="en-GB"/>
        </w:rPr>
        <w:t>lets (GNP)</w:t>
      </w:r>
      <w:r w:rsidRPr="004C7E83">
        <w:rPr>
          <w:lang w:val="en-GB"/>
        </w:rPr>
        <w:t xml:space="preserve"> were pressureless sintered in argon atmosphere </w:t>
      </w:r>
      <w:r w:rsidR="00D83122" w:rsidRPr="004C7E83">
        <w:rPr>
          <w:lang w:val="en-GB"/>
        </w:rPr>
        <w:t>between</w:t>
      </w:r>
      <w:r w:rsidRPr="004C7E83">
        <w:rPr>
          <w:lang w:val="en-GB"/>
        </w:rPr>
        <w:t xml:space="preserve"> 1350 </w:t>
      </w:r>
      <w:r w:rsidR="00D83122" w:rsidRPr="004C7E83">
        <w:rPr>
          <w:lang w:val="en-GB"/>
        </w:rPr>
        <w:t>and</w:t>
      </w:r>
      <w:r w:rsidRPr="004C7E83">
        <w:rPr>
          <w:lang w:val="en-GB"/>
        </w:rPr>
        <w:t xml:space="preserve"> 14</w:t>
      </w:r>
      <w:r w:rsidR="009367B7" w:rsidRPr="004C7E83">
        <w:rPr>
          <w:lang w:val="en-GB"/>
        </w:rPr>
        <w:t>5</w:t>
      </w:r>
      <w:r w:rsidRPr="004C7E83">
        <w:rPr>
          <w:lang w:val="en-GB"/>
        </w:rPr>
        <w:t>0 ºC.</w:t>
      </w:r>
      <w:r w:rsidR="00DF1495" w:rsidRPr="004C7E83">
        <w:rPr>
          <w:lang w:val="en-GB"/>
        </w:rPr>
        <w:t xml:space="preserve"> The effect</w:t>
      </w:r>
      <w:r w:rsidR="00D83122" w:rsidRPr="004C7E83">
        <w:rPr>
          <w:lang w:val="en-GB"/>
        </w:rPr>
        <w:t>s</w:t>
      </w:r>
      <w:r w:rsidR="00DF1495" w:rsidRPr="004C7E83">
        <w:rPr>
          <w:lang w:val="en-GB"/>
        </w:rPr>
        <w:t xml:space="preserve"> of </w:t>
      </w:r>
      <w:r w:rsidR="009367B7" w:rsidRPr="004C7E83">
        <w:rPr>
          <w:lang w:val="en-GB"/>
        </w:rPr>
        <w:t xml:space="preserve">the </w:t>
      </w:r>
      <w:r w:rsidR="00DF1495" w:rsidRPr="004C7E83">
        <w:rPr>
          <w:lang w:val="en-GB"/>
        </w:rPr>
        <w:t xml:space="preserve">GNP content and </w:t>
      </w:r>
      <w:r w:rsidR="009367B7" w:rsidRPr="004C7E83">
        <w:rPr>
          <w:lang w:val="en-GB"/>
        </w:rPr>
        <w:t xml:space="preserve">the </w:t>
      </w:r>
      <w:r w:rsidR="00DF1495" w:rsidRPr="004C7E83">
        <w:rPr>
          <w:lang w:val="en-GB"/>
        </w:rPr>
        <w:t xml:space="preserve">sintering </w:t>
      </w:r>
      <w:r w:rsidR="009367B7" w:rsidRPr="004C7E83">
        <w:rPr>
          <w:lang w:val="en-GB"/>
        </w:rPr>
        <w:t>temperature</w:t>
      </w:r>
      <w:r w:rsidR="00DF1495" w:rsidRPr="004C7E83">
        <w:rPr>
          <w:lang w:val="en-GB"/>
        </w:rPr>
        <w:t xml:space="preserve"> on the d</w:t>
      </w:r>
      <w:r w:rsidRPr="004C7E83">
        <w:rPr>
          <w:lang w:val="en-GB"/>
        </w:rPr>
        <w:t>ensification,</w:t>
      </w:r>
      <w:r w:rsidR="009367B7" w:rsidRPr="004C7E83">
        <w:rPr>
          <w:lang w:val="en-GB"/>
        </w:rPr>
        <w:t xml:space="preserve"> microstructur</w:t>
      </w:r>
      <w:r w:rsidR="004F787A">
        <w:rPr>
          <w:lang w:val="en-GB"/>
        </w:rPr>
        <w:t>e</w:t>
      </w:r>
      <w:r w:rsidRPr="004C7E83">
        <w:rPr>
          <w:lang w:val="en-GB"/>
        </w:rPr>
        <w:t xml:space="preserve"> and electrical properties </w:t>
      </w:r>
      <w:r w:rsidR="00DF1495" w:rsidRPr="004C7E83">
        <w:rPr>
          <w:lang w:val="en-GB"/>
        </w:rPr>
        <w:t xml:space="preserve">of the composites </w:t>
      </w:r>
      <w:r w:rsidR="00D83122" w:rsidRPr="004C7E83">
        <w:rPr>
          <w:lang w:val="en-GB"/>
        </w:rPr>
        <w:t>were</w:t>
      </w:r>
      <w:r w:rsidRPr="004C7E83">
        <w:rPr>
          <w:lang w:val="en-GB"/>
        </w:rPr>
        <w:t xml:space="preserve"> investigated.</w:t>
      </w:r>
      <w:r w:rsidR="0096377B" w:rsidRPr="004C7E83">
        <w:rPr>
          <w:lang w:val="en-GB"/>
        </w:rPr>
        <w:t xml:space="preserve"> An isotropic distribution of GNP surrounding ceramic regions was exhibited regardless the GNP content and sintering temperature used.</w:t>
      </w:r>
      <w:r w:rsidR="000D799A" w:rsidRPr="004C7E83">
        <w:rPr>
          <w:lang w:val="en-GB"/>
        </w:rPr>
        <w:t xml:space="preserve"> </w:t>
      </w:r>
      <w:r w:rsidR="00D83122" w:rsidRPr="004C7E83">
        <w:rPr>
          <w:lang w:val="en-GB"/>
        </w:rPr>
        <w:t>E</w:t>
      </w:r>
      <w:r w:rsidR="00DF1495" w:rsidRPr="004C7E83">
        <w:rPr>
          <w:lang w:val="en-GB"/>
        </w:rPr>
        <w:t>lectrical conductivity values</w:t>
      </w:r>
      <w:r w:rsidR="00F60739" w:rsidRPr="004C7E83">
        <w:rPr>
          <w:lang w:val="en-GB"/>
        </w:rPr>
        <w:t xml:space="preserve"> comparable to</w:t>
      </w:r>
      <w:r w:rsidR="00D83122" w:rsidRPr="004C7E83">
        <w:rPr>
          <w:lang w:val="en-GB"/>
        </w:rPr>
        <w:t xml:space="preserve"> the ones of</w:t>
      </w:r>
      <w:r w:rsidR="00F60739" w:rsidRPr="004C7E83">
        <w:rPr>
          <w:lang w:val="en-GB"/>
        </w:rPr>
        <w:t xml:space="preserve"> fully dense composites</w:t>
      </w:r>
      <w:r w:rsidR="00DF1495" w:rsidRPr="004C7E83">
        <w:rPr>
          <w:lang w:val="en-GB"/>
        </w:rPr>
        <w:t xml:space="preserve"> </w:t>
      </w:r>
      <w:r w:rsidR="00D83122" w:rsidRPr="004C7E83">
        <w:rPr>
          <w:lang w:val="en-GB"/>
        </w:rPr>
        <w:t xml:space="preserve">prepared by more complex techniques </w:t>
      </w:r>
      <w:r w:rsidR="00853865" w:rsidRPr="004C7E83">
        <w:rPr>
          <w:lang w:val="en-GB"/>
        </w:rPr>
        <w:t>were</w:t>
      </w:r>
      <w:r w:rsidR="004F787A">
        <w:rPr>
          <w:lang w:val="en-GB"/>
        </w:rPr>
        <w:t xml:space="preserve"> obtained, even though</w:t>
      </w:r>
      <w:r w:rsidR="00D83122" w:rsidRPr="004C7E83">
        <w:rPr>
          <w:lang w:val="en-GB"/>
        </w:rPr>
        <w:t xml:space="preserve"> full densi</w:t>
      </w:r>
      <w:r w:rsidR="0096377B" w:rsidRPr="004C7E83">
        <w:rPr>
          <w:lang w:val="en-GB"/>
        </w:rPr>
        <w:t>f</w:t>
      </w:r>
      <w:r w:rsidR="00D83122" w:rsidRPr="004C7E83">
        <w:rPr>
          <w:lang w:val="en-GB"/>
        </w:rPr>
        <w:t>ication was not achieved</w:t>
      </w:r>
      <w:r w:rsidR="00DF1495" w:rsidRPr="004C7E83">
        <w:rPr>
          <w:lang w:val="en-GB"/>
        </w:rPr>
        <w:t>.</w:t>
      </w:r>
      <w:r w:rsidR="00F16EBD" w:rsidRPr="004C7E83">
        <w:rPr>
          <w:lang w:val="en-GB"/>
        </w:rPr>
        <w:t xml:space="preserve"> </w:t>
      </w:r>
      <w:r w:rsidR="0096377B" w:rsidRPr="004C7E83">
        <w:rPr>
          <w:lang w:val="en-GB"/>
        </w:rPr>
        <w:t>While t</w:t>
      </w:r>
      <w:r w:rsidR="00F60739" w:rsidRPr="004C7E83">
        <w:rPr>
          <w:lang w:val="en-GB"/>
        </w:rPr>
        <w:t>he composite</w:t>
      </w:r>
      <w:r w:rsidR="00F16EBD" w:rsidRPr="004C7E83">
        <w:rPr>
          <w:lang w:val="en-GB"/>
        </w:rPr>
        <w:t xml:space="preserve"> with 5 vol% GNP</w:t>
      </w:r>
      <w:r w:rsidR="00F60739" w:rsidRPr="004C7E83">
        <w:rPr>
          <w:lang w:val="en-GB"/>
        </w:rPr>
        <w:t xml:space="preserve"> exhibit</w:t>
      </w:r>
      <w:r w:rsidR="00FC4093" w:rsidRPr="004C7E83">
        <w:rPr>
          <w:lang w:val="en-GB"/>
        </w:rPr>
        <w:t>ed</w:t>
      </w:r>
      <w:r w:rsidR="00F60739" w:rsidRPr="004C7E83">
        <w:rPr>
          <w:lang w:val="en-GB"/>
        </w:rPr>
        <w:t xml:space="preserve"> electrical anisotropy</w:t>
      </w:r>
      <w:r w:rsidR="0096377B" w:rsidRPr="004C7E83">
        <w:rPr>
          <w:lang w:val="en-GB"/>
        </w:rPr>
        <w:t xml:space="preserve"> with a</w:t>
      </w:r>
      <w:r w:rsidR="00B3538B">
        <w:rPr>
          <w:lang w:val="en-GB"/>
        </w:rPr>
        <w:t xml:space="preserve"> </w:t>
      </w:r>
      <w:r w:rsidR="0096377B" w:rsidRPr="004C7E83">
        <w:rPr>
          <w:lang w:val="en-GB"/>
        </w:rPr>
        <w:t xml:space="preserve">semiconductor-type </w:t>
      </w:r>
      <w:r w:rsidR="004C7E83">
        <w:rPr>
          <w:lang w:val="en-GB"/>
        </w:rPr>
        <w:t>behaviour</w:t>
      </w:r>
      <w:r w:rsidR="00F60739" w:rsidRPr="004C7E83">
        <w:rPr>
          <w:lang w:val="en-GB"/>
        </w:rPr>
        <w:t xml:space="preserve">, the composite with 10 vol% GNP showed </w:t>
      </w:r>
      <w:r w:rsidR="003C3EC5" w:rsidRPr="004C7E83">
        <w:rPr>
          <w:lang w:val="en-GB"/>
        </w:rPr>
        <w:t>a</w:t>
      </w:r>
      <w:r w:rsidR="00360579" w:rsidRPr="004C7E83">
        <w:rPr>
          <w:lang w:val="en-GB"/>
        </w:rPr>
        <w:t>n</w:t>
      </w:r>
      <w:r w:rsidR="003C3EC5" w:rsidRPr="004C7E83">
        <w:rPr>
          <w:lang w:val="en-GB"/>
        </w:rPr>
        <w:t xml:space="preserve"> </w:t>
      </w:r>
      <w:r w:rsidR="00360579" w:rsidRPr="004C7E83">
        <w:rPr>
          <w:lang w:val="en-GB"/>
        </w:rPr>
        <w:t xml:space="preserve">electrically isotropic </w:t>
      </w:r>
      <w:r w:rsidR="0096377B" w:rsidRPr="004C7E83">
        <w:rPr>
          <w:lang w:val="en-GB"/>
        </w:rPr>
        <w:t>metal</w:t>
      </w:r>
      <w:r w:rsidR="00A07711" w:rsidRPr="004C7E83">
        <w:rPr>
          <w:lang w:val="en-GB"/>
        </w:rPr>
        <w:t>lic</w:t>
      </w:r>
      <w:r w:rsidR="003C3EC5" w:rsidRPr="004C7E83">
        <w:rPr>
          <w:lang w:val="en-GB"/>
        </w:rPr>
        <w:t>-type</w:t>
      </w:r>
      <w:r w:rsidR="00A07711" w:rsidRPr="004C7E83">
        <w:rPr>
          <w:lang w:val="en-GB"/>
        </w:rPr>
        <w:t xml:space="preserve"> </w:t>
      </w:r>
      <w:r w:rsidR="004C7E83">
        <w:rPr>
          <w:lang w:val="en-GB"/>
        </w:rPr>
        <w:t>behaviour</w:t>
      </w:r>
      <w:r w:rsidR="00F60739" w:rsidRPr="004C7E83">
        <w:rPr>
          <w:lang w:val="en-GB"/>
        </w:rPr>
        <w:t>.</w:t>
      </w:r>
    </w:p>
    <w:p w:rsidR="00382444" w:rsidRPr="004C7E83" w:rsidRDefault="00382444" w:rsidP="0017486F">
      <w:pPr>
        <w:rPr>
          <w:lang w:val="en-GB"/>
        </w:rPr>
      </w:pPr>
      <w:r w:rsidRPr="004C7E83">
        <w:rPr>
          <w:b/>
          <w:lang w:val="en-GB"/>
        </w:rPr>
        <w:t>Keywords:</w:t>
      </w:r>
      <w:r w:rsidR="00EC156E" w:rsidRPr="004C7E83">
        <w:rPr>
          <w:b/>
          <w:lang w:val="en-GB"/>
        </w:rPr>
        <w:t xml:space="preserve"> </w:t>
      </w:r>
      <w:r w:rsidR="00EC156E" w:rsidRPr="004C7E83">
        <w:rPr>
          <w:lang w:val="en-GB"/>
        </w:rPr>
        <w:t>graphene</w:t>
      </w:r>
      <w:r w:rsidR="003A00DD" w:rsidRPr="004C7E83">
        <w:rPr>
          <w:lang w:val="en-GB"/>
        </w:rPr>
        <w:t xml:space="preserve"> nanoplatelet, zirconia</w:t>
      </w:r>
      <w:r w:rsidR="00EC156E" w:rsidRPr="004C7E83">
        <w:rPr>
          <w:lang w:val="en-GB"/>
        </w:rPr>
        <w:t xml:space="preserve">, </w:t>
      </w:r>
      <w:r w:rsidR="00120ED8" w:rsidRPr="004C7E83">
        <w:rPr>
          <w:lang w:val="en-GB"/>
        </w:rPr>
        <w:t xml:space="preserve">pressureless </w:t>
      </w:r>
      <w:r w:rsidR="00EC156E" w:rsidRPr="004C7E83">
        <w:rPr>
          <w:lang w:val="en-GB"/>
        </w:rPr>
        <w:t>sintering</w:t>
      </w:r>
      <w:r w:rsidR="003A00DD" w:rsidRPr="004C7E83">
        <w:rPr>
          <w:lang w:val="en-GB"/>
        </w:rPr>
        <w:t>, electrical properties,</w:t>
      </w:r>
    </w:p>
    <w:p w:rsidR="0017486F" w:rsidRPr="004C7E83" w:rsidRDefault="0017486F">
      <w:pPr>
        <w:spacing w:line="276" w:lineRule="auto"/>
        <w:jc w:val="left"/>
        <w:rPr>
          <w:b/>
          <w:lang w:val="en-GB"/>
        </w:rPr>
      </w:pPr>
      <w:r w:rsidRPr="004C7E83">
        <w:rPr>
          <w:lang w:val="en-GB"/>
        </w:rPr>
        <w:br w:type="page"/>
      </w:r>
    </w:p>
    <w:p w:rsidR="00E83FA2" w:rsidRPr="004C7E83" w:rsidRDefault="00E83FA2" w:rsidP="0017486F">
      <w:pPr>
        <w:pStyle w:val="Ttulo1"/>
        <w:numPr>
          <w:ilvl w:val="0"/>
          <w:numId w:val="2"/>
        </w:numPr>
        <w:rPr>
          <w:lang w:val="en-GB"/>
        </w:rPr>
      </w:pPr>
      <w:r w:rsidRPr="004C7E83">
        <w:rPr>
          <w:lang w:val="en-GB"/>
        </w:rPr>
        <w:lastRenderedPageBreak/>
        <w:t>Introduction</w:t>
      </w:r>
    </w:p>
    <w:p w:rsidR="00A30683" w:rsidRPr="004C7E83" w:rsidRDefault="00617023" w:rsidP="0017486F">
      <w:pPr>
        <w:rPr>
          <w:lang w:val="en-GB"/>
        </w:rPr>
      </w:pPr>
      <w:r w:rsidRPr="004C7E83">
        <w:rPr>
          <w:lang w:val="en-GB"/>
        </w:rPr>
        <w:t xml:space="preserve">Ceramics are widely known for their hardness and chemical stability but also for their brittleness and thermal and electrical insulation </w:t>
      </w:r>
      <w:r w:rsidR="004C7E83">
        <w:rPr>
          <w:lang w:val="en-GB"/>
        </w:rPr>
        <w:t>behaviour</w:t>
      </w:r>
      <w:r w:rsidRPr="004C7E83">
        <w:rPr>
          <w:lang w:val="en-GB"/>
        </w:rPr>
        <w:t xml:space="preserve">. </w:t>
      </w:r>
      <w:r w:rsidR="00036DF4" w:rsidRPr="004C7E83">
        <w:rPr>
          <w:lang w:val="en-GB"/>
        </w:rPr>
        <w:t xml:space="preserve">Graphene-based nanomaterials (GBN) exhibit </w:t>
      </w:r>
      <w:r w:rsidR="00227550" w:rsidRPr="004C7E83">
        <w:rPr>
          <w:lang w:val="en-GB"/>
        </w:rPr>
        <w:t xml:space="preserve">exceptional </w:t>
      </w:r>
      <w:r w:rsidR="00036DF4" w:rsidRPr="004C7E83">
        <w:rPr>
          <w:lang w:val="en-GB"/>
        </w:rPr>
        <w:t>properties</w:t>
      </w:r>
      <w:r w:rsidR="00227550" w:rsidRPr="004C7E83">
        <w:rPr>
          <w:lang w:val="en-GB"/>
        </w:rPr>
        <w:t xml:space="preserve"> and functionalities</w:t>
      </w:r>
      <w:r w:rsidR="00036DF4" w:rsidRPr="004C7E83">
        <w:rPr>
          <w:lang w:val="en-GB"/>
        </w:rPr>
        <w:t xml:space="preserve"> comparable to those of monolayer graphene</w:t>
      </w:r>
      <w:r w:rsidR="00BB647A" w:rsidRPr="004C7E83">
        <w:rPr>
          <w:lang w:val="en-GB"/>
        </w:rPr>
        <w:t xml:space="preserve"> </w:t>
      </w:r>
      <w:r w:rsidR="003F68A9" w:rsidRPr="004C7E83">
        <w:rPr>
          <w:lang w:val="en-GB"/>
        </w:rPr>
        <w:fldChar w:fldCharType="begin" w:fldLock="1"/>
      </w:r>
      <w:r w:rsidR="00DE34A9" w:rsidRPr="004C7E83">
        <w:rPr>
          <w:lang w:val="en-GB"/>
        </w:rPr>
        <w:instrText>ADDIN CSL_CITATION {"citationItems":[{"id":"ITEM-1","itemData":{"DOI":"10.1016/j.carbon.2013.08.038","ISBN":"00086223 (ISSN)","ISSN":"00086223","PMID":"20162135","abstract":"Interest in two-dimensional, sheet-like or flake-like carbon forms has expanded beyond monolayer graphene to include related materials with significant variations in layer number, lateral dimension, rotational faulting, and chemical modification. Describing this family of \"graphene materials\" has been causing confusion in the Carbon journal and in the scientific literature as a whole. The international editorial team for Carbon believes that the time has come for a discussion on a rational naming system for two-dimensional carbon forms. We propose here a first nomenclature for two-dimensional carbons that could guide authors toward a more precise description of their subject materials, and could allow the field to move forward with a higher degree of common understanding.","author":[{"dropping-particle":"","family":"Bianco","given":"Alberto","non-dropping-particle":"","parse-names":false,"suffix":""},{"dropping-particle":"","family":"Cheng","given":"Hui-Ming","non-dropping-particle":"","parse-names":false,"suffix":""},{"dropping-particle":"","family":"Enoki","given":"Toshiaki","non-dropping-particle":"","parse-names":false,"suffix":""},{"dropping-particle":"","family":"Gogotsi","given":"Yury","non-dropping-particle":"","parse-names":false,"suffix":""},{"dropping-particle":"","family":"Hurt","given":"Robert H.","non-dropping-particle":"","parse-names":false,"suffix":""},{"dropping-particle":"","family":"Koratkar","given":"Nikhil","non-dropping-particle":"","parse-names":false,"suffix":""},{"dropping-particle":"","family":"Kyotani","given":"Takashi","non-dropping-particle":"","parse-names":false,"suffix":""},{"dropping-particle":"","family":"Monthioux","given":"Marc","non-dropping-particle":"","parse-names":false,"suffix":""},{"dropping-particle":"","family":"Park","given":"Chong Rae","non-dropping-particle":"","parse-names":false,"suffix":""},{"dropping-particle":"","family":"Tascon","given":"Juan M.D.","non-dropping-particle":"","parse-names":false,"suffix":""},{"dropping-particle":"","family":"Zhang","given":"Jin","non-dropping-particle":"","parse-names":false,"suffix":""}],"container-title":"Carbon","id":"ITEM-1","issued":{"date-parts":[["2013","12"]]},"page":"1-6","title":"All in the graphene family – A recommended nomenclature for two-dimensional carbon materials","type":"article-journal","volume":"65"},"uris":["http://www.mendeley.com/documents/?uuid=b478dfa1-a8bc-4a77-8868-24d9257c5ea1"]}],"mendeley":{"formattedCitation":"[1]","plainTextFormattedCitation":"[1]","previouslyFormattedCitation":"[1]"},"properties":{"noteIndex":0},"schema":"https://github.com/citation-style-language/schema/raw/master/csl-citation.json"}</w:instrText>
      </w:r>
      <w:r w:rsidR="003F68A9" w:rsidRPr="004C7E83">
        <w:rPr>
          <w:lang w:val="en-GB"/>
        </w:rPr>
        <w:fldChar w:fldCharType="separate"/>
      </w:r>
      <w:r w:rsidR="00BB647A" w:rsidRPr="004C7E83">
        <w:rPr>
          <w:noProof/>
          <w:lang w:val="en-GB"/>
        </w:rPr>
        <w:t>[1]</w:t>
      </w:r>
      <w:r w:rsidR="003F68A9" w:rsidRPr="004C7E83">
        <w:rPr>
          <w:lang w:val="en-GB"/>
        </w:rPr>
        <w:fldChar w:fldCharType="end"/>
      </w:r>
      <w:r w:rsidR="003A00DD" w:rsidRPr="004C7E83">
        <w:rPr>
          <w:lang w:val="en-GB"/>
        </w:rPr>
        <w:t xml:space="preserve"> while presenting a competitive cost</w:t>
      </w:r>
      <w:r w:rsidR="00036DF4" w:rsidRPr="004C7E83">
        <w:rPr>
          <w:lang w:val="en-GB"/>
        </w:rPr>
        <w:t>.</w:t>
      </w:r>
      <w:r w:rsidR="00036DF4" w:rsidRPr="004C7E83">
        <w:rPr>
          <w:color w:val="FF0000"/>
          <w:lang w:val="en-GB"/>
        </w:rPr>
        <w:t xml:space="preserve"> </w:t>
      </w:r>
      <w:r w:rsidR="0084783B" w:rsidRPr="004C7E83">
        <w:rPr>
          <w:lang w:val="en-GB"/>
        </w:rPr>
        <w:t xml:space="preserve">Therefore, they appear as </w:t>
      </w:r>
      <w:r w:rsidR="003A00DD" w:rsidRPr="004C7E83">
        <w:rPr>
          <w:lang w:val="en-GB"/>
        </w:rPr>
        <w:t>attractive</w:t>
      </w:r>
      <w:r w:rsidR="0084783B" w:rsidRPr="004C7E83">
        <w:rPr>
          <w:lang w:val="en-GB"/>
        </w:rPr>
        <w:t xml:space="preserve"> candidates as fillers in engineering advanced ceramic materials</w:t>
      </w:r>
      <w:r w:rsidR="00EB7CCC" w:rsidRPr="004C7E83">
        <w:rPr>
          <w:lang w:val="en-GB"/>
        </w:rPr>
        <w:t xml:space="preserve"> </w:t>
      </w:r>
      <w:r w:rsidR="003A00DD" w:rsidRPr="004C7E83">
        <w:rPr>
          <w:lang w:val="en-GB"/>
        </w:rPr>
        <w:t>with</w:t>
      </w:r>
      <w:r w:rsidR="00EB7CCC" w:rsidRPr="004C7E83">
        <w:rPr>
          <w:lang w:val="en-GB"/>
        </w:rPr>
        <w:t xml:space="preserve"> t</w:t>
      </w:r>
      <w:r w:rsidR="0084783B" w:rsidRPr="004C7E83">
        <w:rPr>
          <w:lang w:val="en-GB"/>
        </w:rPr>
        <w:t>he idea of taking advantage of the properties</w:t>
      </w:r>
      <w:r w:rsidR="00EB7CCC" w:rsidRPr="004C7E83">
        <w:rPr>
          <w:lang w:val="en-GB"/>
        </w:rPr>
        <w:t xml:space="preserve"> </w:t>
      </w:r>
      <w:r w:rsidR="0084783B" w:rsidRPr="004C7E83">
        <w:rPr>
          <w:lang w:val="en-GB"/>
        </w:rPr>
        <w:t>of G</w:t>
      </w:r>
      <w:r w:rsidR="00EB7CCC" w:rsidRPr="004C7E83">
        <w:rPr>
          <w:lang w:val="en-GB"/>
        </w:rPr>
        <w:t>BN to enhance</w:t>
      </w:r>
      <w:r w:rsidR="0084783B" w:rsidRPr="004C7E83">
        <w:rPr>
          <w:lang w:val="en-GB"/>
        </w:rPr>
        <w:t xml:space="preserve"> the mechanical, thermal and electrical properties of ceramic.</w:t>
      </w:r>
      <w:r w:rsidR="001A2F91" w:rsidRPr="004C7E83">
        <w:rPr>
          <w:color w:val="FF0000"/>
          <w:lang w:val="en-GB"/>
        </w:rPr>
        <w:t xml:space="preserve"> </w:t>
      </w:r>
      <w:r w:rsidR="00BB647A" w:rsidRPr="004C7E83">
        <w:rPr>
          <w:lang w:val="en-GB"/>
        </w:rPr>
        <w:t>Concerning th</w:t>
      </w:r>
      <w:r w:rsidRPr="004C7E83">
        <w:rPr>
          <w:lang w:val="en-GB"/>
        </w:rPr>
        <w:t>is last point,</w:t>
      </w:r>
      <w:r w:rsidR="00BB647A" w:rsidRPr="004C7E83">
        <w:rPr>
          <w:lang w:val="en-GB"/>
        </w:rPr>
        <w:t xml:space="preserve"> it has been reported that it is possible to tune the electrical properties of ceramic composites by adding the appropriate amount of GBN. Turning ceramics into suitably electrically conductive materials (σ &gt; 0.3-1 S/</w:t>
      </w:r>
      <w:r w:rsidR="00227550" w:rsidRPr="004C7E83">
        <w:rPr>
          <w:lang w:val="en-GB"/>
        </w:rPr>
        <w:t>m) opens the door to manufacturing</w:t>
      </w:r>
      <w:r w:rsidR="00BB647A" w:rsidRPr="004C7E83">
        <w:rPr>
          <w:lang w:val="en-GB"/>
        </w:rPr>
        <w:t xml:space="preserve"> techniques such as electro-discharge machining (EDM) </w:t>
      </w:r>
      <w:r w:rsidR="003F68A9" w:rsidRPr="004C7E83">
        <w:rPr>
          <w:lang w:val="en-GB"/>
        </w:rPr>
        <w:fldChar w:fldCharType="begin" w:fldLock="1"/>
      </w:r>
      <w:r w:rsidR="00CC657D" w:rsidRPr="004C7E83">
        <w:rPr>
          <w:lang w:val="en-GB"/>
        </w:rPr>
        <w:instrText>ADDIN CSL_CITATION {"citationItems":[{"id":"ITEM-1","itemData":{"DOI":"10.1007/s40684-016-0032-4","ISSN":"2198-0810","abstract":"Alumina (Al2O3) has gained attention as an attractive structural ceramic material because of exceptional oxidation resistant, wear resistant and high strength under environment of high temperature. In this paper, a high-density (Up to 95{%}) graphene nanoplatelet (GNPs)/Al2O3 ceramic composite instead of non-conductive monolithic Al2O3 was fabricated by the spark plasma sintering method. Material properties such asrelative density, hardness and electrical conductivity of the composite with varying GNP contents (5, 10, 15, and 20 Volume Fractions) in Al2O3 were evaluated. We clearly observed fine grain size, reduced hardness, and high electrical conductivity in the composite having a GNP content of GNPs 15 vol.{%}. Thereafter, a micro electro discharge machining ($μ$-EDM) milling process was continuously performed on the GNP/Al2O3 ceramic composites for analyzing their surface roughness and surface topographyat different discharge energies. A high discharge energy lead poor surface properties such as uneven structure and the presence of cracks and pores. An increase in the surface roughness was observed at a high discharge energy and graphene contents. This study will provide valuable means into the relationship between functional materials and EDM parameters.","author":[{"dropping-particle":"","family":"Sung","given":"Jin-Woo","non-dropping-particle":"","parse-names":false,"suffix":""},{"dropping-particle":"","family":"Kim","given":"Kwang-Ho","non-dropping-particle":"","parse-names":false,"suffix":""},{"dropping-particle":"","family":"Kang","given":"Myung-Chang","non-dropping-particle":"","parse-names":false,"suffix":""}],"container-title":"International Journal of Precision Engineering and Manufacturing-Green Technology","id":"ITEM-1","issue":"3","issued":{"date-parts":[["2016"]]},"page":"247-252","title":"Effects of graphene nanoplatelet contents on material and machining properties of GNP-dispersed Al2O3 ceramics for micro-electric discharge machining","type":"article-journal","volume":"3"},"uris":["http://www.mendeley.com/documents/?uuid=642d9f1d-cde7-44e0-813d-3a45c2a19f6c"]}],"mendeley":{"formattedCitation":"[2]","plainTextFormattedCitation":"[2]","previouslyFormattedCitation":"[2]"},"properties":{"noteIndex":0},"schema":"https://github.com/citation-style-language/schema/raw/master/csl-citation.json"}</w:instrText>
      </w:r>
      <w:r w:rsidR="003F68A9" w:rsidRPr="004C7E83">
        <w:rPr>
          <w:lang w:val="en-GB"/>
        </w:rPr>
        <w:fldChar w:fldCharType="separate"/>
      </w:r>
      <w:r w:rsidR="00DE34A9" w:rsidRPr="004C7E83">
        <w:rPr>
          <w:noProof/>
          <w:lang w:val="en-GB"/>
        </w:rPr>
        <w:t>[2]</w:t>
      </w:r>
      <w:r w:rsidR="003F68A9" w:rsidRPr="004C7E83">
        <w:rPr>
          <w:lang w:val="en-GB"/>
        </w:rPr>
        <w:fldChar w:fldCharType="end"/>
      </w:r>
      <w:r w:rsidR="00BB647A" w:rsidRPr="004C7E83">
        <w:rPr>
          <w:lang w:val="en-GB"/>
        </w:rPr>
        <w:t xml:space="preserve">. </w:t>
      </w:r>
      <w:r w:rsidR="005372F8" w:rsidRPr="004C7E83">
        <w:rPr>
          <w:lang w:val="en-GB"/>
        </w:rPr>
        <w:t xml:space="preserve">In the last decade, </w:t>
      </w:r>
      <w:r w:rsidR="006D0572" w:rsidRPr="004C7E83">
        <w:rPr>
          <w:lang w:val="en-GB"/>
        </w:rPr>
        <w:t xml:space="preserve">many </w:t>
      </w:r>
      <w:r w:rsidR="005372F8" w:rsidRPr="004C7E83">
        <w:rPr>
          <w:lang w:val="en-GB"/>
        </w:rPr>
        <w:t>research</w:t>
      </w:r>
      <w:r w:rsidR="00DA7832" w:rsidRPr="004C7E83">
        <w:rPr>
          <w:lang w:val="en-GB"/>
        </w:rPr>
        <w:t>e</w:t>
      </w:r>
      <w:r w:rsidR="0019053C" w:rsidRPr="004C7E83">
        <w:rPr>
          <w:lang w:val="en-GB"/>
        </w:rPr>
        <w:t>r</w:t>
      </w:r>
      <w:r w:rsidR="00DA7832" w:rsidRPr="004C7E83">
        <w:rPr>
          <w:lang w:val="en-GB"/>
        </w:rPr>
        <w:t xml:space="preserve">s have </w:t>
      </w:r>
      <w:r w:rsidR="0019053C" w:rsidRPr="004C7E83">
        <w:rPr>
          <w:lang w:val="en-GB"/>
        </w:rPr>
        <w:t>studied the</w:t>
      </w:r>
      <w:r w:rsidR="005372F8" w:rsidRPr="004C7E83">
        <w:rPr>
          <w:lang w:val="en-GB"/>
        </w:rPr>
        <w:t xml:space="preserve"> incorporati</w:t>
      </w:r>
      <w:r w:rsidR="0019053C" w:rsidRPr="004C7E83">
        <w:rPr>
          <w:lang w:val="en-GB"/>
        </w:rPr>
        <w:t>on of</w:t>
      </w:r>
      <w:r w:rsidR="005372F8" w:rsidRPr="004C7E83">
        <w:rPr>
          <w:lang w:val="en-GB"/>
        </w:rPr>
        <w:t xml:space="preserve"> GBN into a wide variety of cera</w:t>
      </w:r>
      <w:r w:rsidR="00841EBA" w:rsidRPr="004C7E83">
        <w:rPr>
          <w:lang w:val="en-GB"/>
        </w:rPr>
        <w:t>mic matrices such as Si</w:t>
      </w:r>
      <w:r w:rsidR="00841EBA" w:rsidRPr="004C7E83">
        <w:rPr>
          <w:lang w:val="en-GB"/>
        </w:rPr>
        <w:softHyphen/>
      </w:r>
      <w:r w:rsidR="00841EBA" w:rsidRPr="004C7E83">
        <w:rPr>
          <w:vertAlign w:val="subscript"/>
          <w:lang w:val="en-GB"/>
        </w:rPr>
        <w:t>3</w:t>
      </w:r>
      <w:r w:rsidR="00841EBA" w:rsidRPr="004C7E83">
        <w:rPr>
          <w:lang w:val="en-GB"/>
        </w:rPr>
        <w:t>N</w:t>
      </w:r>
      <w:r w:rsidR="00841EBA" w:rsidRPr="004C7E83">
        <w:rPr>
          <w:vertAlign w:val="subscript"/>
          <w:lang w:val="en-GB"/>
        </w:rPr>
        <w:t>4</w:t>
      </w:r>
      <w:r w:rsidR="00841EBA" w:rsidRPr="004C7E83">
        <w:rPr>
          <w:lang w:val="en-GB"/>
        </w:rPr>
        <w:t>, SiC, Al</w:t>
      </w:r>
      <w:r w:rsidR="00841EBA" w:rsidRPr="004C7E83">
        <w:rPr>
          <w:vertAlign w:val="subscript"/>
          <w:lang w:val="en-GB"/>
        </w:rPr>
        <w:t>2</w:t>
      </w:r>
      <w:r w:rsidR="00841EBA" w:rsidRPr="004C7E83">
        <w:rPr>
          <w:lang w:val="en-GB"/>
        </w:rPr>
        <w:t>O</w:t>
      </w:r>
      <w:r w:rsidR="00841EBA" w:rsidRPr="004C7E83">
        <w:rPr>
          <w:vertAlign w:val="subscript"/>
          <w:lang w:val="en-GB"/>
        </w:rPr>
        <w:t>3</w:t>
      </w:r>
      <w:r w:rsidR="00DA7832" w:rsidRPr="004C7E83">
        <w:rPr>
          <w:lang w:val="en-GB"/>
        </w:rPr>
        <w:t>, ZrO</w:t>
      </w:r>
      <w:r w:rsidR="00DA7832" w:rsidRPr="004C7E83">
        <w:rPr>
          <w:vertAlign w:val="subscript"/>
          <w:lang w:val="en-GB"/>
        </w:rPr>
        <w:t>2</w:t>
      </w:r>
      <w:r w:rsidR="00DA7832" w:rsidRPr="004C7E83">
        <w:rPr>
          <w:lang w:val="en-GB"/>
        </w:rPr>
        <w:t xml:space="preserve"> or B</w:t>
      </w:r>
      <w:r w:rsidR="00DA7832" w:rsidRPr="004C7E83">
        <w:rPr>
          <w:vertAlign w:val="subscript"/>
          <w:lang w:val="en-GB"/>
        </w:rPr>
        <w:t>4</w:t>
      </w:r>
      <w:r w:rsidR="00DA7832" w:rsidRPr="004C7E83">
        <w:rPr>
          <w:lang w:val="en-GB"/>
        </w:rPr>
        <w:t xml:space="preserve">C </w:t>
      </w:r>
      <w:r w:rsidR="003F68A9" w:rsidRPr="004C7E83">
        <w:rPr>
          <w:lang w:val="en-GB"/>
        </w:rPr>
        <w:fldChar w:fldCharType="begin" w:fldLock="1"/>
      </w:r>
      <w:r w:rsidR="0032287F" w:rsidRPr="004C7E83">
        <w:rPr>
          <w:lang w:val="en-GB"/>
        </w:rPr>
        <w:instrText>ADDIN CSL_CITATION {"citationItems":[{"id":"ITEM-1","itemData":{"DOI":"10.1016/j.jeurceramsoc.2017.03.016","ISSN":"09552219","abstract":"A revision on ceramic/graphene composites is presented. The more representative results for a wide number of bulk composites are compared, making special emphasis on their mechanical (fracture toughness, strength) and elastic properties, along with wear and friction topics. The electrical functionality boosted by the contacted graphene network is critically assessed for conducting and dielectric ceramic matrices. Regarding thermal transport, the enhancement or depletion of thermal conductivity is reviewed for different materials and specific orientations. Furthermore, new developments on layered materials and coatings, as well as on three-dimensional cellular composites, which certainly widen the scope of applications for this remarkable group of ceramic materials, are looked over.","author":[{"dropping-particle":"","family":"Miranzo","given":"Pilar","non-dropping-particle":"","parse-names":false,"suffix":""},{"dropping-particle":"","family":"Belmonte","given":"Manuel","non-dropping-particle":"","parse-names":false,"suffix":""},{"dropping-particle":"","family":"Osendi","given":"M. Isabel","non-dropping-particle":"","parse-names":false,"suffix":""}],"container-title":"Journal of the European Ceramic Society","id":"ITEM-1","issue":"12","issued":{"date-parts":[["2017","9"]]},"page":"3649-3672","publisher":"Elsevier Ltd","title":"From bulk to cellular structures: A review on ceramic/graphene filler composites","type":"article-journal","volume":"37"},"uris":["http://www.mendeley.com/documents/?uuid=e1cfa195-5a35-4db6-8e15-eb27e61b57f3"]},{"id":"ITEM-2","itemData":{"DOI":"10.1155/2013/763953","ISSN":"1687-4110","abstract":"This paper provides a comprehensive review of the present trends in graphene research with an emphasis on graphene-based nanocomposites and their applications. Various synthesis routes have recently been devised for mass production of graphene to address the needs of the composite industry. This paper describes the worldwide scenario of research and patents being conducted in the field of graphene nanocomposites. It concludes with a discussion of the impact of graphene in composites and the future challenges to meeting industrial demands.","author":[{"dropping-particle":"","family":"Dhand","given":"Vivek","non-dropping-particle":"","parse-names":false,"suffix":""},{"dropping-particle":"","family":"Rhee","given":"Kyong Yop","non-dropping-particle":"","parse-names":false,"suffix":""},{"dropping-particle":"","family":"Ju Kim","given":"Hyun","non-dropping-particle":"","parse-names":false,"suffix":""},{"dropping-particle":"","family":"Ho Jung","given":"Dong","non-dropping-particle":"","parse-names":false,"suffix":""}],"container-title":"Journal of Nanomaterials","id":"ITEM-2","issued":{"date-parts":[["2013"]]},"page":"1-14","title":"A comprehensive review of graphene nanocomposites: Research status and trends","type":"article-journal","volume":"2013"},"uris":["http://www.mendeley.com/documents/?uuid=58245ece-7c26-465f-9a66-87e0e92b70e3","http://www.mendeley.com/documents/?uuid=1e1dc48d-f40f-4602-839b-d2ca3a831dab","http://www.mendeley.com/documents/?uuid=08de63c8-44b7-4e13-8a2a-6bb6947a5d68"]},{"id":"ITEM-3","itemData":{"DOI":"10.1016/j.carbon.2013.07.086","ISBN":"0008-6223","ISSN":"00086223","abstract":"Graphene was prepared using liquid phase exfoliation and dispersed in an alumina matrix using an ultrasonication and powder processing route. Al 2O3-graphene composites with up to 5 vol% content were densified (&gt;99%) using SPS. The fracture toughness of the material increased by 40% with the addition of only 0.8 vol% graphene. However for higher graphene contents the improvement in fracture toughness was limited. Graphene changed the mechanism of crack propagation for the alumina matrix from inter-granular to trans-granular. The formation of an inter-connecting graphene network promoted easy fracture for concentration ???2 vol%. Elastic modulus remained nearly constant for up to 2 vol% and decreased significantly for 5 vol% due to the formation of the inter-connecting graphene network. Fracture toughness measured with the indentation and chevron notch methods were consistent up to 2 vol% and at 5 vol% the percolating network of graphene resulted in easy crack propagation with significant discrepancy between the results for the two methods. ?? 2013 Elsevier Ltd. All rights reserved.","author":[{"dropping-particle":"","family":"Porwal","given":"Harshit","non-dropping-particle":"","parse-names":false,"suffix":""},{"dropping-particle":"","family":"Tatarko","given":"Peter","non-dropping-particle":"","parse-names":false,"suffix":""},{"dropping-particle":"","family":"Grasso","given":"Salvatore","non-dropping-particle":"","parse-names":false,"suffix":""},{"dropping-particle":"","family":"Khaliq","given":"Jibran","non-dropping-particle":"","parse-names":false,"suffix":""},{"dropping-particle":"","family":"Dlouhý","given":"Ivo","non-dropping-particle":"","parse-names":false,"suffix":""},{"dropping-particle":"","family":"Reece","given":"Mike J.","non-dropping-particle":"","parse-names":false,"suffix":""}],"container-title":"Carbon","id":"ITEM-3","issued":{"date-parts":[["2013"]]},"page":"359-369","title":"Graphene reinforced alumina nano-composites","type":"article-journal","volume":"64"},"uris":["http://www.mendeley.com/documents/?uuid=fe20cae2-bc08-459c-a0aa-147783313ebb","http://www.mendeley.com/documents/?uuid=2c9bf39d-505a-426c-8d3b-08b1296762f5","http://www.mendeley.com/documents/?uuid=348c6a07-7e03-4ed2-9895-27795c907dd3"]}],"mendeley":{"formattedCitation":"[3–5]","plainTextFormattedCitation":"[3–5]","previouslyFormattedCitation":"[3–5]"},"properties":{"noteIndex":0},"schema":"https://github.com/citation-style-language/schema/raw/master/csl-citation.json"}</w:instrText>
      </w:r>
      <w:r w:rsidR="003F68A9" w:rsidRPr="004C7E83">
        <w:rPr>
          <w:lang w:val="en-GB"/>
        </w:rPr>
        <w:fldChar w:fldCharType="separate"/>
      </w:r>
      <w:r w:rsidR="00DE34A9" w:rsidRPr="004C7E83">
        <w:rPr>
          <w:noProof/>
          <w:lang w:val="en-GB"/>
        </w:rPr>
        <w:t>[3–5]</w:t>
      </w:r>
      <w:r w:rsidR="003F68A9" w:rsidRPr="004C7E83">
        <w:rPr>
          <w:lang w:val="en-GB"/>
        </w:rPr>
        <w:fldChar w:fldCharType="end"/>
      </w:r>
      <w:r w:rsidR="005372F8" w:rsidRPr="004C7E83">
        <w:rPr>
          <w:lang w:val="en-GB"/>
        </w:rPr>
        <w:t xml:space="preserve">. </w:t>
      </w:r>
      <w:r w:rsidR="001A2F91" w:rsidRPr="004C7E83">
        <w:rPr>
          <w:lang w:val="en-GB"/>
        </w:rPr>
        <w:t>Among the</w:t>
      </w:r>
      <w:r w:rsidR="00227550" w:rsidRPr="004C7E83">
        <w:rPr>
          <w:lang w:val="en-GB"/>
        </w:rPr>
        <w:t xml:space="preserve"> advanced ceramics, 3 mol% yttria</w:t>
      </w:r>
      <w:r w:rsidR="001A2F91" w:rsidRPr="004C7E83">
        <w:rPr>
          <w:lang w:val="en-GB"/>
        </w:rPr>
        <w:t xml:space="preserve"> tetragonal zirconia polycrystal</w:t>
      </w:r>
      <w:r w:rsidR="003A00DD" w:rsidRPr="004C7E83">
        <w:rPr>
          <w:lang w:val="en-GB"/>
        </w:rPr>
        <w:t>line</w:t>
      </w:r>
      <w:r w:rsidR="001A2F91" w:rsidRPr="004C7E83">
        <w:rPr>
          <w:lang w:val="en-GB"/>
        </w:rPr>
        <w:t xml:space="preserve"> (3YTZP) is a very interesting ceramic material since it presents excellent mechanical properties, particularly its high fracture toughness, good wear resistance and chemical stability </w:t>
      </w:r>
      <w:r w:rsidR="003F68A9" w:rsidRPr="004C7E83">
        <w:rPr>
          <w:lang w:val="en-GB"/>
        </w:rPr>
        <w:fldChar w:fldCharType="begin" w:fldLock="1"/>
      </w:r>
      <w:r w:rsidR="00CC657D" w:rsidRPr="004C7E83">
        <w:rPr>
          <w:lang w:val="en-GB"/>
        </w:rPr>
        <w:instrText>ADDIN CSL_CITATION {"citationItems":[{"id":"ITEM-1","itemData":{"DOI":"10.1016/j.ceramint.2016.08.077","ISSN":"02728842","abstract":"The effect of varying amounts (up to 1 wt%) of graphene oxide (GO), on the densification behaviour of yttria–stabilised tetragonal zirconia (Y-TZP) was investigated. Green bodies were prepared and sintered in air atmosphere over the temperature range of 1200 °C to 1500 °C. Sintered samples were then evaluated to determine bulk density, Vickers's Hardness, fracture toughness, phase stability and grain size. Furthermore, the samples were subjected to hydrothermal ageing in superheated steam at 180 °C/10 bar for up to 200 h to evaluate the ageing-induced tetragonal to monoclinic phase transformation. The results showed that the addition of GO was beneficial in improving densification and mechanical properties of Y-TZP ceramic, particularly at low sintering temperatures. A high hardness of 14.3 GPa and fracture toughness of 5.6 MPa m1/2were recorded for GO-doped Y-TZP sintered at 1300 °C and 1400 °C, respectively. Despite the improvement in the sintering properties, the addition of GO was not effective in suppressing the ageing-induced monoclinic phase formation for samples sintered above 1300 °C.","author":[{"dropping-particle":"","family":"Ramesh","given":"S.","non-dropping-particle":"","parse-names":false,"suffix":""},{"dropping-particle":"","family":"Khan","given":"M. Mohaymen","non-dropping-particle":"","parse-names":false,"suffix":""},{"dropping-particle":"","family":"Alexander Chee","given":"H.C.","non-dropping-particle":"","parse-names":false,"suffix":""},{"dropping-particle":"","family":"Wong","given":"Y.H.","non-dropping-particle":"","parse-names":false,"suffix":""},{"dropping-particle":"","family":"Ganesan","given":"P.","non-dropping-particle":"","parse-names":false,"suffix":""},{"dropping-particle":"","family":"Kutty","given":"M.G.","non-dropping-particle":"","parse-names":false,"suffix":""},{"dropping-particle":"","family":"Sutharsini","given":"U.","non-dropping-particle":"","parse-names":false,"suffix":""},{"dropping-particle":"","family":"Chew","given":"W.J. Kelvin","non-dropping-particle":"","parse-names":false,"suffix":""},{"dropping-particle":"","family":"Niakan","given":"A.","non-dropping-particle":"","parse-names":false,"suffix":""}],"container-title":"Ceramics International","id":"ITEM-1","issue":"15","issued":{"date-parts":[["2016","11"]]},"page":"17620-17625","title":"Sintering behaviour and properties of graphene oxide-doped Y-TZP ceramics","type":"article-journal","volume":"42"},"uris":["http://www.mendeley.com/documents/?uuid=b5435129-3d4c-408e-a179-0bf624bd88be"]}],"mendeley":{"formattedCitation":"[6]","plainTextFormattedCitation":"[6]","previouslyFormattedCitation":"[6]"},"properties":{"noteIndex":0},"schema":"https://github.com/citation-style-language/schema/raw/master/csl-citation.json"}</w:instrText>
      </w:r>
      <w:r w:rsidR="003F68A9" w:rsidRPr="004C7E83">
        <w:rPr>
          <w:lang w:val="en-GB"/>
        </w:rPr>
        <w:fldChar w:fldCharType="separate"/>
      </w:r>
      <w:r w:rsidR="00DE34A9" w:rsidRPr="004C7E83">
        <w:rPr>
          <w:noProof/>
          <w:lang w:val="en-GB"/>
        </w:rPr>
        <w:t>[6]</w:t>
      </w:r>
      <w:r w:rsidR="003F68A9" w:rsidRPr="004C7E83">
        <w:rPr>
          <w:lang w:val="en-GB"/>
        </w:rPr>
        <w:fldChar w:fldCharType="end"/>
      </w:r>
      <w:r w:rsidR="001A2F91" w:rsidRPr="004C7E83">
        <w:rPr>
          <w:lang w:val="en-GB"/>
        </w:rPr>
        <w:t>. However, the knowledge about GBN/</w:t>
      </w:r>
      <w:r w:rsidR="0084544A" w:rsidRPr="004C7E83">
        <w:rPr>
          <w:lang w:val="en-GB"/>
        </w:rPr>
        <w:t>3YTZP</w:t>
      </w:r>
      <w:r w:rsidR="001A2F91" w:rsidRPr="004C7E83">
        <w:rPr>
          <w:lang w:val="en-GB"/>
        </w:rPr>
        <w:t xml:space="preserve"> composites </w:t>
      </w:r>
      <w:r w:rsidR="00227550" w:rsidRPr="004C7E83">
        <w:rPr>
          <w:lang w:val="en-GB"/>
        </w:rPr>
        <w:t xml:space="preserve">and their electrical </w:t>
      </w:r>
      <w:r w:rsidR="004C7E83">
        <w:rPr>
          <w:lang w:val="en-GB"/>
        </w:rPr>
        <w:t>behaviour</w:t>
      </w:r>
      <w:r w:rsidR="00227550" w:rsidRPr="004C7E83">
        <w:rPr>
          <w:lang w:val="en-GB"/>
        </w:rPr>
        <w:t xml:space="preserve"> </w:t>
      </w:r>
      <w:r w:rsidR="001A2F91" w:rsidRPr="004C7E83">
        <w:rPr>
          <w:lang w:val="en-GB"/>
        </w:rPr>
        <w:t>is still very limited.</w:t>
      </w:r>
    </w:p>
    <w:p w:rsidR="00DD03B6" w:rsidRPr="004C7E83" w:rsidRDefault="008E6B8C" w:rsidP="0017486F">
      <w:pPr>
        <w:rPr>
          <w:color w:val="FF0000"/>
          <w:lang w:val="en-GB"/>
        </w:rPr>
      </w:pPr>
      <w:r w:rsidRPr="004C7E83">
        <w:rPr>
          <w:lang w:val="en-GB"/>
        </w:rPr>
        <w:t>T</w:t>
      </w:r>
      <w:r w:rsidR="00B937A8" w:rsidRPr="004C7E83">
        <w:rPr>
          <w:lang w:val="en-GB"/>
        </w:rPr>
        <w:t>he</w:t>
      </w:r>
      <w:r w:rsidR="00A30683" w:rsidRPr="004C7E83">
        <w:rPr>
          <w:lang w:val="en-GB"/>
        </w:rPr>
        <w:t xml:space="preserve"> consolidation of </w:t>
      </w:r>
      <w:r w:rsidR="00B937A8" w:rsidRPr="004C7E83">
        <w:rPr>
          <w:lang w:val="en-GB"/>
        </w:rPr>
        <w:t xml:space="preserve">the </w:t>
      </w:r>
      <w:r w:rsidR="00A30683" w:rsidRPr="004C7E83">
        <w:rPr>
          <w:lang w:val="en-GB"/>
        </w:rPr>
        <w:t xml:space="preserve">GBN/ceramic composites is typically carried out by </w:t>
      </w:r>
      <w:r w:rsidR="00617023" w:rsidRPr="004C7E83">
        <w:rPr>
          <w:lang w:val="en-GB"/>
        </w:rPr>
        <w:t>sintering techniques which</w:t>
      </w:r>
      <w:r w:rsidR="00A30683" w:rsidRPr="004C7E83">
        <w:rPr>
          <w:lang w:val="en-GB"/>
        </w:rPr>
        <w:t xml:space="preserve"> involve uniaxial pressure, such as spark plasma sinter</w:t>
      </w:r>
      <w:r w:rsidR="00617023" w:rsidRPr="004C7E83">
        <w:rPr>
          <w:lang w:val="en-GB"/>
        </w:rPr>
        <w:t xml:space="preserve">ing (SPS) or hot pressing (HP). </w:t>
      </w:r>
      <w:r w:rsidR="001A2F91" w:rsidRPr="004C7E83">
        <w:rPr>
          <w:lang w:val="en-GB"/>
        </w:rPr>
        <w:t>However, the</w:t>
      </w:r>
      <w:r w:rsidR="0099373D" w:rsidRPr="004C7E83">
        <w:rPr>
          <w:lang w:val="en-GB"/>
        </w:rPr>
        <w:t>s</w:t>
      </w:r>
      <w:r w:rsidR="001A2F91" w:rsidRPr="004C7E83">
        <w:rPr>
          <w:lang w:val="en-GB"/>
        </w:rPr>
        <w:t>e</w:t>
      </w:r>
      <w:r w:rsidR="0099373D" w:rsidRPr="004C7E83">
        <w:rPr>
          <w:lang w:val="en-GB"/>
        </w:rPr>
        <w:t xml:space="preserve"> technique</w:t>
      </w:r>
      <w:r w:rsidR="001A2F91" w:rsidRPr="004C7E83">
        <w:rPr>
          <w:lang w:val="en-GB"/>
        </w:rPr>
        <w:t>s</w:t>
      </w:r>
      <w:r w:rsidR="00A30683" w:rsidRPr="004C7E83">
        <w:rPr>
          <w:lang w:val="en-GB"/>
        </w:rPr>
        <w:t xml:space="preserve"> require expensive equipment and produce hig</w:t>
      </w:r>
      <w:r w:rsidR="002850C0" w:rsidRPr="004C7E83">
        <w:rPr>
          <w:lang w:val="en-GB"/>
        </w:rPr>
        <w:t xml:space="preserve">hly anisotropic materials </w:t>
      </w:r>
      <w:r w:rsidR="003F68A9" w:rsidRPr="004C7E83">
        <w:rPr>
          <w:lang w:val="en-GB"/>
        </w:rPr>
        <w:fldChar w:fldCharType="begin" w:fldLock="1"/>
      </w:r>
      <w:r w:rsidR="00EA3809" w:rsidRPr="004C7E83">
        <w:rPr>
          <w:lang w:val="en-GB"/>
        </w:rPr>
        <w:instrText>ADDIN CSL_CITATION {"citationItems":[{"id":"ITEM-1","itemData":{"DOI":"10.3390/ceramics1010014","ISSN":"2571-6131","abstract":"The addition of graphene-based nanostructures (GBNs) can improve the inherent fragility of ceramics and provide them with improved electrical and thermal conductivities. However, both the starting material (ceramic matrix and GBNs) and the processing/sintering approach are crucial for the final composite microstructure and properties. This work focuses on the influence of the content and dimensions of the GBN filler (10 and 20 vol%; 3 and ~150 layers), the powder-processing conditions (dry versus wet), and the homogenization method (ultrasound sonication versus high-energy planetary ball milling) on GBN/tetragonal zirconia (3YTZP) composites. The microstructure and electrical properties of the spark plasma sintered (SPS) composites were quantified and analyzed. The highest microstructural homogeneity with an isotropic microstructure was achieved by composites prepared with thicker GBNs milled in dry conditions. A high content (20 vol%) of few-layered graphene as a filler maximizes the electrical conductivity of the composites, although it hinders their densification.","author":[{"dropping-particle":"","family":"Gallardo-López","given":"Ángela","non-dropping-particle":"","parse-names":false,"suffix":""},{"dropping-particle":"","family":"López-Pernía","given":"Cristina","non-dropping-particle":"","parse-names":false,"suffix":""},{"dropping-particle":"","family":"Muñoz-Ferreiro","given":"Carmen","non-dropping-particle":"","parse-names":false,"suffix":""},{"dropping-particle":"","family":"González-Orellana","given":"Carmen","non-dropping-particle":"","parse-names":false,"suffix":""},{"dropping-particle":"","family":"Morales-Rodríguez","given":"Ana","non-dropping-particle":"","parse-names":false,"suffix":""},{"dropping-particle":"","family":"Poyato","given":"Rosalía","non-dropping-particle":"","parse-names":false,"suffix":""}],"container-title":"Ceramics","id":"ITEM-1","issue":"1","issued":{"date-parts":[["2018","8","22"]]},"page":"153-164","title":"Spark plasma sintered zirconia ceramic composites with graphene-based nanostructures","type":"article-journal","volume":"1"},"uris":["http://www.mendeley.com/documents/?uuid=2612c093-9432-49e2-aff3-fd552b280b6c"]},{"id":"ITEM-2","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2","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id":"ITEM-3","itemData":{"DOI":"10.1016/j.jeurceramsoc.2017.03.060","ISSN":"1873619X","abstract":"This paper reports on anisotropy of functional properties of different silicon carbide-graphene composites due to preferential orientation of graphene layers during sintering. Dense silicon carbide/graphene nanoplatelets (SiC/GNPs) and silicon carbide/graphene oxide (SiC/GO) composites were sintered in the presence of yttria (Y2O3) and alumina (Al2O3) sintering additives at 1800 °C in vacuum by the rapid hot pressing (RHP) technique. It is found that electrical conductivity of SiC/GNPs and SiC/GO composites increases significantly in the perpendicular direction to the RHP pressing axis, reached up to 1775 S/m in the case of SiC/GO (for 3.15 wt.% of rGO). Also, thermal diffusivity was found to increase slightly by the addition of GNPs in the SiC/GNPs composites in the perpendicular direction to the RHP pressing axis. But, in the parallel direction, the addition of GNPs showed a negative effect. The formation of graphene domains was observed in reference sample SiC-Y2O3-Al2O3sintered by RHP, without any addition of graphene. Their presence was confirmed indirectly by increasing electrical conductivity about three orders of magnitude in comparison to the reference sample sintered by conventional hot press (HP). Raman, SEM and TEM analysis were used for direct evidence of presence of graphene domains in RHP reference sample.","author":[{"dropping-particle":"","family":"Hanzel","given":"Ondrej","non-dropping-particle":"","parse-names":false,"suffix":""},{"dropping-particle":"","family":"Sedlák","given":"Richard","non-dropping-particle":"","parse-names":false,"suffix":""},{"dropping-particle":"","family":"Sedláček","given":"Jaroslav","non-dropping-particle":"","parse-names":false,"suffix":""},{"dropping-particle":"","family":"Bizovská","given":"Valéria","non-dropping-particle":"","parse-names":false,"suffix":""},{"dropping-particle":"","family":"Bystrický","given":"Roman","non-dropping-particle":"","parse-names":false,"suffix":""},{"dropping-particle":"","family":"Girman","given":"Vladimír","non-dropping-particle":"","parse-names":false,"suffix":""},{"dropping-particle":"","family":"Kovalčíková","given":"Alexandra","non-dropping-particle":"","parse-names":false,"suffix":""},{"dropping-particle":"","family":"Dusza","given":"Ján","non-dropping-particle":"","parse-names":false,"suffix":""},{"dropping-particle":"","family":"Šajgalík","given":"Pavol","non-dropping-particle":"","parse-names":false,"suffix":""}],"container-title":"Journal of the European Ceramic Society","id":"ITEM-3","issue":"12","issued":{"date-parts":[["2017"]]},"page":"3731-3739","title":"Anisotropy of functional properties of SiC composites with GNPs, GO and in-situ formed graphene","type":"article-journal","volume":"37"},"uris":["http://www.mendeley.com/documents/?uuid=9f0e66c8-dbc4-4c96-bb2b-ce87dc5a9080"]},{"id":"ITEM-4","itemData":{"DOI":"10.1016/j.ceramint.2015.09.009","ISSN":"02728842","abstract":"The sintering process of ceramic composites is known to significantly alter the distribution of the nanoscale fillers within the matrix. Graphene nanoplatelets reinforced ceramic composites sintered under uniaxial pressure conditions (e.g., spark plasma sintering, hot pressing) display anisotropic mechanical, electrical and thermal properties. This anisotropy can be attributed to the preferential alignment of the graphene nanoplatelets perpendicular to the direction of the uniaxial pressure. Here, we provide a detailed structural characterization of the graphene nanoplatelet distribution by scanning electron microscopy and ultra-small angle neutrons scattering investigations of spark plasma sintered Si 3 N 4 / graphene nanoplatelts composites. To quantify the effect, we compare our findings for samples sintered by the spark plasma sintering with uniaxial pressure (SPS) to the same composite sintered by hot isostatic pressing employing isotropic pressure (HIP). We found that for SPS sintered composites more than 80% of the graphene nanoplatelets (GNPs) are oriented within 7 151 of the dominant orientation direction, in striking contrast to the randomly orientated GNPs found in the samples sintered by HIP. These results can contribute to the quantitative understanding of the various anisotropic physical properties reported in GNP reinforced composites prepared by methods employing uniaxial pressure.","author":[{"dropping-particle":"","family":"Tapasztó","given":"Orsolya","non-dropping-particle":"","parse-names":false,"suffix":""},{"dropping-particle":"","family":"Tapasztó","given":"Levente","non-dropping-particle":"","parse-names":false,"suffix":""},{"dropping-particle":"","family":"Lemmel","given":"Hartmut","non-dropping-particle":"","parse-names":false,"suffix":""},{"dropping-particle":"","family":"Puchy","given":"Victor","non-dropping-particle":"","parse-names":false,"suffix":""},{"dropping-particle":"","family":"Dusza","given":"Jan","non-dropping-particle":"","parse-names":false,"suffix":""},{"dropping-particle":"","family":"Balázsi","given":"Csaba","non-dropping-particle":"","parse-names":false,"suffix":""},{"dropping-particle":"","family":"Balázsi","given":"Katalin","non-dropping-particle":"","parse-names":false,"suffix":""}],"container-title":"Ceramics International","id":"ITEM-4","issue":"1","issued":{"date-parts":[["2016","1"]]},"page":"1002-1006","publisher":"Elsevier","title":"High orientation degree of graphene nanoplatelets in silicon nitride composites prepared by spark plasma sintering","type":"article-journal","volume":"42"},"uris":["http://www.mendeley.com/documents/?uuid=489475de-cc53-4980-97cb-10912798ee5d"]},{"id":"ITEM-5","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5","issued":{"date-parts":[["2019","3"]]},"page":"213-224","title":"Microstructure, interfaces and properties of 3YTZP ceramic composites with 10 and 20 vol% different graphene-based nanostructures as fillers","type":"article-journal","volume":"777"},"uris":["http://www.mendeley.com/documents/?uuid=56042b9e-44c6-47c0-89dd-5e515eb1b46c"]}],"mendeley":{"formattedCitation":"[7–11]","plainTextFormattedCitation":"[7–11]","previouslyFormattedCitation":"[7–11]"},"properties":{"noteIndex":0},"schema":"https://github.com/citation-style-language/schema/raw/master/csl-citation.json"}</w:instrText>
      </w:r>
      <w:r w:rsidR="003F68A9" w:rsidRPr="004C7E83">
        <w:rPr>
          <w:lang w:val="en-GB"/>
        </w:rPr>
        <w:fldChar w:fldCharType="separate"/>
      </w:r>
      <w:r w:rsidR="00DE34A9" w:rsidRPr="004C7E83">
        <w:rPr>
          <w:noProof/>
          <w:lang w:val="en-GB"/>
        </w:rPr>
        <w:t>[7–11]</w:t>
      </w:r>
      <w:r w:rsidR="003F68A9" w:rsidRPr="004C7E83">
        <w:rPr>
          <w:lang w:val="en-GB"/>
        </w:rPr>
        <w:fldChar w:fldCharType="end"/>
      </w:r>
      <w:r w:rsidR="002850C0" w:rsidRPr="004C7E83">
        <w:rPr>
          <w:lang w:val="en-GB"/>
        </w:rPr>
        <w:t xml:space="preserve">. </w:t>
      </w:r>
      <w:r w:rsidR="00A30683" w:rsidRPr="004C7E83">
        <w:rPr>
          <w:lang w:val="en-GB"/>
        </w:rPr>
        <w:t>Pressureless si</w:t>
      </w:r>
      <w:r w:rsidR="000B3908" w:rsidRPr="004C7E83">
        <w:rPr>
          <w:lang w:val="en-GB"/>
        </w:rPr>
        <w:t>ntering (PLS) is a</w:t>
      </w:r>
      <w:r w:rsidR="00627B63" w:rsidRPr="004C7E83">
        <w:rPr>
          <w:lang w:val="en-GB"/>
        </w:rPr>
        <w:t xml:space="preserve"> </w:t>
      </w:r>
      <w:r w:rsidR="000B3908" w:rsidRPr="004C7E83">
        <w:rPr>
          <w:lang w:val="en-GB"/>
        </w:rPr>
        <w:t xml:space="preserve">cheaper and </w:t>
      </w:r>
      <w:r w:rsidR="00627B63" w:rsidRPr="004C7E83">
        <w:rPr>
          <w:lang w:val="en-GB"/>
        </w:rPr>
        <w:t>attractive</w:t>
      </w:r>
      <w:r w:rsidR="00A30683" w:rsidRPr="004C7E83">
        <w:rPr>
          <w:lang w:val="en-GB"/>
        </w:rPr>
        <w:t xml:space="preserve"> technique </w:t>
      </w:r>
      <w:r w:rsidR="00617023" w:rsidRPr="004C7E83">
        <w:rPr>
          <w:lang w:val="en-GB"/>
        </w:rPr>
        <w:t>which allows</w:t>
      </w:r>
      <w:r w:rsidR="00996246" w:rsidRPr="004C7E83">
        <w:rPr>
          <w:lang w:val="en-GB"/>
        </w:rPr>
        <w:t xml:space="preserve"> </w:t>
      </w:r>
      <w:r w:rsidR="00A30683" w:rsidRPr="004C7E83">
        <w:rPr>
          <w:lang w:val="en-GB"/>
        </w:rPr>
        <w:t>fabrication of mater</w:t>
      </w:r>
      <w:r w:rsidR="00454908" w:rsidRPr="004C7E83">
        <w:rPr>
          <w:lang w:val="en-GB"/>
        </w:rPr>
        <w:t>ials</w:t>
      </w:r>
      <w:r w:rsidR="006155C8" w:rsidRPr="004C7E83">
        <w:rPr>
          <w:lang w:val="en-GB"/>
        </w:rPr>
        <w:t xml:space="preserve"> </w:t>
      </w:r>
      <w:r w:rsidR="00617023" w:rsidRPr="004C7E83">
        <w:rPr>
          <w:lang w:val="en-GB"/>
        </w:rPr>
        <w:t>with</w:t>
      </w:r>
      <w:r w:rsidR="006155C8" w:rsidRPr="004C7E83">
        <w:rPr>
          <w:lang w:val="en-GB"/>
        </w:rPr>
        <w:t xml:space="preserve"> larger dimensions and</w:t>
      </w:r>
      <w:r w:rsidR="00617023" w:rsidRPr="004C7E83">
        <w:rPr>
          <w:lang w:val="en-GB"/>
        </w:rPr>
        <w:t xml:space="preserve"> </w:t>
      </w:r>
      <w:r w:rsidR="00454908" w:rsidRPr="004C7E83">
        <w:rPr>
          <w:lang w:val="en-GB"/>
        </w:rPr>
        <w:t>complex shapes</w:t>
      </w:r>
      <w:r w:rsidR="006155C8" w:rsidRPr="004C7E83">
        <w:rPr>
          <w:lang w:val="en-GB"/>
        </w:rPr>
        <w:t xml:space="preserve">. This conventional method presents a </w:t>
      </w:r>
      <w:r w:rsidR="002F4BFF" w:rsidRPr="004C7E83">
        <w:rPr>
          <w:lang w:val="en-GB"/>
        </w:rPr>
        <w:t xml:space="preserve">high </w:t>
      </w:r>
      <w:r w:rsidR="006155C8" w:rsidRPr="004C7E83">
        <w:rPr>
          <w:lang w:val="en-GB"/>
        </w:rPr>
        <w:t xml:space="preserve">potential </w:t>
      </w:r>
      <w:r w:rsidR="002F4BFF" w:rsidRPr="004C7E83">
        <w:rPr>
          <w:lang w:val="en-GB"/>
        </w:rPr>
        <w:t xml:space="preserve">for scaling-up the fabrication of advanced ceramic composites to an industrial level. </w:t>
      </w:r>
      <w:r w:rsidR="0084544A" w:rsidRPr="004C7E83">
        <w:rPr>
          <w:lang w:val="en-GB"/>
        </w:rPr>
        <w:t>Nevertheless</w:t>
      </w:r>
      <w:r w:rsidR="00627B63" w:rsidRPr="004C7E83">
        <w:rPr>
          <w:lang w:val="en-GB"/>
        </w:rPr>
        <w:t>, to our knowledge, the studies about fabrication of GBN/ceramic composites sintered by conventional methods are scarce</w:t>
      </w:r>
      <w:r w:rsidR="00E4674B" w:rsidRPr="004C7E83">
        <w:rPr>
          <w:lang w:val="en-GB"/>
        </w:rPr>
        <w:t>.</w:t>
      </w:r>
      <w:r w:rsidR="00174D2D" w:rsidRPr="004C7E83">
        <w:rPr>
          <w:lang w:val="en-GB"/>
        </w:rPr>
        <w:t xml:space="preserve"> </w:t>
      </w:r>
      <w:r w:rsidR="00F3414F" w:rsidRPr="004C7E83">
        <w:rPr>
          <w:lang w:val="en-GB"/>
        </w:rPr>
        <w:t xml:space="preserve">Taking </w:t>
      </w:r>
      <w:r w:rsidR="003A00DD" w:rsidRPr="004C7E83">
        <w:rPr>
          <w:lang w:val="en-GB"/>
        </w:rPr>
        <w:t>in</w:t>
      </w:r>
      <w:r w:rsidR="00F3414F" w:rsidRPr="004C7E83">
        <w:rPr>
          <w:lang w:val="en-GB"/>
        </w:rPr>
        <w:t>to account the possible applications of these materials,</w:t>
      </w:r>
      <w:r w:rsidR="00174D2D" w:rsidRPr="004C7E83">
        <w:rPr>
          <w:lang w:val="en-GB"/>
        </w:rPr>
        <w:t xml:space="preserve"> studying the </w:t>
      </w:r>
      <w:r w:rsidR="00F3414F" w:rsidRPr="004C7E83">
        <w:rPr>
          <w:lang w:val="en-GB"/>
        </w:rPr>
        <w:t xml:space="preserve">electrical </w:t>
      </w:r>
      <w:r w:rsidR="00174D2D" w:rsidRPr="004C7E83">
        <w:rPr>
          <w:lang w:val="en-GB"/>
        </w:rPr>
        <w:t>properties of these</w:t>
      </w:r>
      <w:r w:rsidR="00F3414F" w:rsidRPr="004C7E83">
        <w:rPr>
          <w:lang w:val="en-GB"/>
        </w:rPr>
        <w:t xml:space="preserve"> PLSed composites becomes a really attractive topic.</w:t>
      </w:r>
    </w:p>
    <w:p w:rsidR="007179A2" w:rsidRPr="00BB5972" w:rsidRDefault="0084544A" w:rsidP="007179A2">
      <w:r w:rsidRPr="004C7E83">
        <w:rPr>
          <w:lang w:val="en-GB"/>
        </w:rPr>
        <w:t xml:space="preserve"> </w:t>
      </w:r>
      <w:r w:rsidR="007179A2">
        <w:t xml:space="preserve">In this work, the sintering behavior of GNP/3YTZP composites with 2.5 to 10 vol% filler loading using the PLS technique, and the effect of the GNP incorporation on the </w:t>
      </w:r>
      <w:r w:rsidR="007179A2">
        <w:lastRenderedPageBreak/>
        <w:t>densification, microstructure and electrical conductivity of the composites have been</w:t>
      </w:r>
      <w:r w:rsidR="00B452D0">
        <w:t xml:space="preserve"> </w:t>
      </w:r>
      <w:r w:rsidR="007179A2">
        <w:t>assessed.</w:t>
      </w:r>
    </w:p>
    <w:p w:rsidR="000C02BA" w:rsidRPr="004C7E83" w:rsidRDefault="00F940DE" w:rsidP="0017486F">
      <w:pPr>
        <w:pStyle w:val="Ttulo1"/>
        <w:numPr>
          <w:ilvl w:val="0"/>
          <w:numId w:val="2"/>
        </w:numPr>
        <w:rPr>
          <w:lang w:val="en-GB"/>
        </w:rPr>
      </w:pPr>
      <w:r w:rsidRPr="004C7E83">
        <w:rPr>
          <w:lang w:val="en-GB"/>
        </w:rPr>
        <w:t>Experimental procedure</w:t>
      </w:r>
    </w:p>
    <w:p w:rsidR="00F940DE" w:rsidRPr="004C7E83" w:rsidRDefault="00F940DE" w:rsidP="0017486F">
      <w:pPr>
        <w:pStyle w:val="Ttulo2"/>
        <w:numPr>
          <w:ilvl w:val="0"/>
          <w:numId w:val="0"/>
        </w:numPr>
        <w:rPr>
          <w:lang w:val="en-GB"/>
        </w:rPr>
      </w:pPr>
      <w:r w:rsidRPr="004C7E83">
        <w:rPr>
          <w:lang w:val="en-GB"/>
        </w:rPr>
        <w:t xml:space="preserve">2.1 </w:t>
      </w:r>
      <w:r w:rsidR="00020F0D" w:rsidRPr="004C7E83">
        <w:rPr>
          <w:lang w:val="en-GB"/>
        </w:rPr>
        <w:t>Composite powder p</w:t>
      </w:r>
      <w:r w:rsidRPr="004C7E83">
        <w:rPr>
          <w:lang w:val="en-GB"/>
        </w:rPr>
        <w:t>rocessing and sintering</w:t>
      </w:r>
    </w:p>
    <w:p w:rsidR="00186B66" w:rsidRPr="004C7E83" w:rsidRDefault="00913D1F" w:rsidP="0017486F">
      <w:pPr>
        <w:rPr>
          <w:lang w:val="en-GB"/>
        </w:rPr>
      </w:pPr>
      <w:r w:rsidRPr="004C7E83">
        <w:rPr>
          <w:lang w:val="en-GB"/>
        </w:rPr>
        <w:t xml:space="preserve">The as-received 3YTZP powder (40 nm particle size, Tosoh Corporation, Tokyo, Japan) was annealed at 850°C for 30 min in air. </w:t>
      </w:r>
      <w:r w:rsidR="00810F31" w:rsidRPr="004C7E83">
        <w:rPr>
          <w:lang w:val="en-GB"/>
        </w:rPr>
        <w:t>The c</w:t>
      </w:r>
      <w:r w:rsidR="00730A25" w:rsidRPr="004C7E83">
        <w:rPr>
          <w:lang w:val="en-GB"/>
        </w:rPr>
        <w:t>omposite powders were prepared</w:t>
      </w:r>
      <w:r w:rsidR="00CB57F2" w:rsidRPr="004C7E83">
        <w:rPr>
          <w:lang w:val="en-GB"/>
        </w:rPr>
        <w:t xml:space="preserve"> using commercially available GNP with ≤ 5 µm planar diameter and 10-20 nm thickness (N006-P, Angstron Materials, Dayton, Ohio, USA) by wet powder processing in isopropanol using ultrasonic agitation. The full</w:t>
      </w:r>
      <w:r w:rsidR="00730A25" w:rsidRPr="004C7E83">
        <w:rPr>
          <w:lang w:val="en-GB"/>
        </w:rPr>
        <w:t xml:space="preserve"> procedure</w:t>
      </w:r>
      <w:r w:rsidR="00CB57F2" w:rsidRPr="004C7E83">
        <w:rPr>
          <w:lang w:val="en-GB"/>
        </w:rPr>
        <w:t xml:space="preserve"> is</w:t>
      </w:r>
      <w:r w:rsidR="00730A25" w:rsidRPr="004C7E83">
        <w:rPr>
          <w:lang w:val="en-GB"/>
        </w:rPr>
        <w:t xml:space="preserve"> describe</w:t>
      </w:r>
      <w:r w:rsidR="00447704" w:rsidRPr="004C7E83">
        <w:rPr>
          <w:lang w:val="en-GB"/>
        </w:rPr>
        <w:t>d</w:t>
      </w:r>
      <w:r w:rsidR="00730A25" w:rsidRPr="004C7E83">
        <w:rPr>
          <w:lang w:val="en-GB"/>
        </w:rPr>
        <w:t xml:space="preserve"> in </w:t>
      </w:r>
      <w:r w:rsidR="003F68A9" w:rsidRPr="004C7E83">
        <w:rPr>
          <w:lang w:val="en-GB"/>
        </w:rPr>
        <w:fldChar w:fldCharType="begin" w:fldLock="1"/>
      </w:r>
      <w:r w:rsidR="00CC657D" w:rsidRPr="004C7E83">
        <w:rPr>
          <w:lang w:val="en-GB"/>
        </w:rPr>
        <w:instrText>ADDIN CSL_CITATION {"citationItems":[{"id":"ITEM-1","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1","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mendeley":{"formattedCitation":"[8]","plainTextFormattedCitation":"[8]","previouslyFormattedCitation":"[8]"},"properties":{"noteIndex":0},"schema":"https://github.com/citation-style-language/schema/raw/master/csl-citation.json"}</w:instrText>
      </w:r>
      <w:r w:rsidR="003F68A9" w:rsidRPr="004C7E83">
        <w:rPr>
          <w:lang w:val="en-GB"/>
        </w:rPr>
        <w:fldChar w:fldCharType="separate"/>
      </w:r>
      <w:r w:rsidR="00DE34A9" w:rsidRPr="004C7E83">
        <w:rPr>
          <w:noProof/>
          <w:lang w:val="en-GB"/>
        </w:rPr>
        <w:t>[8]</w:t>
      </w:r>
      <w:r w:rsidR="003F68A9" w:rsidRPr="004C7E83">
        <w:rPr>
          <w:lang w:val="en-GB"/>
        </w:rPr>
        <w:fldChar w:fldCharType="end"/>
      </w:r>
      <w:r w:rsidR="00020F0D" w:rsidRPr="004C7E83">
        <w:rPr>
          <w:lang w:val="en-GB"/>
        </w:rPr>
        <w:t>.</w:t>
      </w:r>
    </w:p>
    <w:p w:rsidR="00F940DE" w:rsidRPr="004C7E83" w:rsidRDefault="00913D1F" w:rsidP="0017486F">
      <w:pPr>
        <w:rPr>
          <w:lang w:val="en-GB"/>
        </w:rPr>
      </w:pPr>
      <w:r w:rsidRPr="004C7E83">
        <w:rPr>
          <w:lang w:val="en-GB"/>
        </w:rPr>
        <w:t>T</w:t>
      </w:r>
      <w:r w:rsidR="008A2B06" w:rsidRPr="004C7E83">
        <w:rPr>
          <w:lang w:val="en-GB"/>
        </w:rPr>
        <w:t xml:space="preserve">he </w:t>
      </w:r>
      <w:r w:rsidRPr="004C7E83">
        <w:rPr>
          <w:lang w:val="en-GB"/>
        </w:rPr>
        <w:t xml:space="preserve">green bodies were preformed </w:t>
      </w:r>
      <w:r w:rsidR="00CB57F2" w:rsidRPr="004C7E83">
        <w:rPr>
          <w:lang w:val="en-GB"/>
        </w:rPr>
        <w:t>as</w:t>
      </w:r>
      <w:r w:rsidR="002B6D6F" w:rsidRPr="004C7E83">
        <w:rPr>
          <w:lang w:val="en-GB"/>
        </w:rPr>
        <w:t xml:space="preserve"> d</w:t>
      </w:r>
      <w:r w:rsidR="000E3EC4" w:rsidRPr="004C7E83">
        <w:rPr>
          <w:lang w:val="en-GB"/>
        </w:rPr>
        <w:t>isc samples (20</w:t>
      </w:r>
      <w:r w:rsidR="002B6D6F" w:rsidRPr="004C7E83">
        <w:rPr>
          <w:lang w:val="en-GB"/>
        </w:rPr>
        <w:t xml:space="preserve"> </w:t>
      </w:r>
      <w:r w:rsidR="000E3EC4" w:rsidRPr="004C7E83">
        <w:rPr>
          <w:lang w:val="en-GB"/>
        </w:rPr>
        <w:t>mm</w:t>
      </w:r>
      <w:r w:rsidR="00CC22FB" w:rsidRPr="004C7E83">
        <w:rPr>
          <w:lang w:val="en-GB"/>
        </w:rPr>
        <w:t xml:space="preserve"> diameter</w:t>
      </w:r>
      <w:r w:rsidR="000E3EC4" w:rsidRPr="004C7E83">
        <w:rPr>
          <w:lang w:val="en-GB"/>
        </w:rPr>
        <w:t xml:space="preserve">, </w:t>
      </w:r>
      <w:r w:rsidR="00B65A12" w:rsidRPr="004C7E83">
        <w:rPr>
          <w:lang w:val="en-GB"/>
        </w:rPr>
        <w:t>3</w:t>
      </w:r>
      <w:r w:rsidR="002B6D6F" w:rsidRPr="004C7E83">
        <w:rPr>
          <w:lang w:val="en-GB"/>
        </w:rPr>
        <w:t xml:space="preserve"> </w:t>
      </w:r>
      <w:r w:rsidR="00B65A12" w:rsidRPr="004C7E83">
        <w:rPr>
          <w:lang w:val="en-GB"/>
        </w:rPr>
        <w:t>g</w:t>
      </w:r>
      <w:r w:rsidR="008A2B06" w:rsidRPr="004C7E83">
        <w:rPr>
          <w:lang w:val="en-GB"/>
        </w:rPr>
        <w:t xml:space="preserve"> weight</w:t>
      </w:r>
      <w:r w:rsidR="00B65A12" w:rsidRPr="004C7E83">
        <w:rPr>
          <w:lang w:val="en-GB"/>
        </w:rPr>
        <w:t xml:space="preserve">) </w:t>
      </w:r>
      <w:r w:rsidRPr="004C7E83">
        <w:rPr>
          <w:lang w:val="en-GB"/>
        </w:rPr>
        <w:t>by</w:t>
      </w:r>
      <w:r w:rsidR="00B65A12" w:rsidRPr="004C7E83">
        <w:rPr>
          <w:lang w:val="en-GB"/>
        </w:rPr>
        <w:t xml:space="preserve"> uniaxial press</w:t>
      </w:r>
      <w:r w:rsidRPr="004C7E83">
        <w:rPr>
          <w:lang w:val="en-GB"/>
        </w:rPr>
        <w:t>ing</w:t>
      </w:r>
      <w:r w:rsidR="00B65A12" w:rsidRPr="004C7E83">
        <w:rPr>
          <w:lang w:val="en-GB"/>
        </w:rPr>
        <w:t xml:space="preserve"> at 9</w:t>
      </w:r>
      <w:r w:rsidR="000E3EC4" w:rsidRPr="004C7E83">
        <w:rPr>
          <w:lang w:val="en-GB"/>
        </w:rPr>
        <w:t xml:space="preserve">0 MPa </w:t>
      </w:r>
      <w:r w:rsidR="00CB57F2" w:rsidRPr="004C7E83">
        <w:rPr>
          <w:lang w:val="en-GB"/>
        </w:rPr>
        <w:t>followed by</w:t>
      </w:r>
      <w:r w:rsidR="000E3EC4" w:rsidRPr="004C7E83">
        <w:rPr>
          <w:lang w:val="en-GB"/>
        </w:rPr>
        <w:t xml:space="preserve"> cold isostatic press</w:t>
      </w:r>
      <w:r w:rsidRPr="004C7E83">
        <w:rPr>
          <w:lang w:val="en-GB"/>
        </w:rPr>
        <w:t>ing</w:t>
      </w:r>
      <w:r w:rsidR="000E3EC4" w:rsidRPr="004C7E83">
        <w:rPr>
          <w:lang w:val="en-GB"/>
        </w:rPr>
        <w:t xml:space="preserve"> at 200 MP</w:t>
      </w:r>
      <w:r w:rsidR="00447704" w:rsidRPr="004C7E83">
        <w:rPr>
          <w:lang w:val="en-GB"/>
        </w:rPr>
        <w:t>a. The green bodies</w:t>
      </w:r>
      <w:r w:rsidR="000E3EC4" w:rsidRPr="004C7E83">
        <w:rPr>
          <w:lang w:val="en-GB"/>
        </w:rPr>
        <w:t xml:space="preserve"> were pressureless sintered </w:t>
      </w:r>
      <w:r w:rsidR="00FC4AEE" w:rsidRPr="004C7E83">
        <w:rPr>
          <w:lang w:val="en-GB"/>
        </w:rPr>
        <w:t>under</w:t>
      </w:r>
      <w:r w:rsidR="000E3EC4" w:rsidRPr="004C7E83">
        <w:rPr>
          <w:lang w:val="en-GB"/>
        </w:rPr>
        <w:t xml:space="preserve"> </w:t>
      </w:r>
      <w:r w:rsidR="00FC4AEE" w:rsidRPr="004C7E83">
        <w:rPr>
          <w:lang w:val="en-GB"/>
        </w:rPr>
        <w:t>Ar</w:t>
      </w:r>
      <w:r w:rsidR="000E3EC4" w:rsidRPr="004C7E83">
        <w:rPr>
          <w:lang w:val="en-GB"/>
        </w:rPr>
        <w:t xml:space="preserve"> </w:t>
      </w:r>
      <w:r w:rsidR="00FC4AEE" w:rsidRPr="004C7E83">
        <w:rPr>
          <w:lang w:val="en-GB"/>
        </w:rPr>
        <w:t xml:space="preserve">flow </w:t>
      </w:r>
      <w:r w:rsidR="000E3EC4" w:rsidRPr="004C7E83">
        <w:rPr>
          <w:lang w:val="en-GB"/>
        </w:rPr>
        <w:t xml:space="preserve">at </w:t>
      </w:r>
      <w:r w:rsidR="00CB57F2" w:rsidRPr="004C7E83">
        <w:rPr>
          <w:lang w:val="en-GB"/>
        </w:rPr>
        <w:t xml:space="preserve">three different </w:t>
      </w:r>
      <w:r w:rsidR="000E3EC4" w:rsidRPr="004C7E83">
        <w:rPr>
          <w:lang w:val="en-GB"/>
        </w:rPr>
        <w:t xml:space="preserve">temperatures </w:t>
      </w:r>
      <w:r w:rsidR="00CB57F2" w:rsidRPr="004C7E83">
        <w:rPr>
          <w:lang w:val="en-GB"/>
        </w:rPr>
        <w:t>(</w:t>
      </w:r>
      <w:r w:rsidR="008A2B06" w:rsidRPr="004C7E83">
        <w:rPr>
          <w:lang w:val="en-GB"/>
        </w:rPr>
        <w:t>1350</w:t>
      </w:r>
      <w:r w:rsidR="00CB57F2" w:rsidRPr="004C7E83">
        <w:rPr>
          <w:lang w:val="en-GB"/>
        </w:rPr>
        <w:t>, 1400 and</w:t>
      </w:r>
      <w:r w:rsidR="008A2B06" w:rsidRPr="004C7E83">
        <w:rPr>
          <w:lang w:val="en-GB"/>
        </w:rPr>
        <w:t xml:space="preserve"> </w:t>
      </w:r>
      <w:r w:rsidR="00447704" w:rsidRPr="004C7E83">
        <w:rPr>
          <w:lang w:val="en-GB"/>
        </w:rPr>
        <w:t>1450 °C</w:t>
      </w:r>
      <w:r w:rsidR="00CB57F2" w:rsidRPr="004C7E83">
        <w:rPr>
          <w:lang w:val="en-GB"/>
        </w:rPr>
        <w:t>)</w:t>
      </w:r>
      <w:r w:rsidR="00447704" w:rsidRPr="004C7E83">
        <w:rPr>
          <w:lang w:val="en-GB"/>
        </w:rPr>
        <w:t>, using a</w:t>
      </w:r>
      <w:r w:rsidR="008A2B06" w:rsidRPr="004C7E83">
        <w:rPr>
          <w:lang w:val="en-GB"/>
        </w:rPr>
        <w:t xml:space="preserve"> heating ramp</w:t>
      </w:r>
      <w:r w:rsidR="000E3EC4" w:rsidRPr="004C7E83">
        <w:rPr>
          <w:lang w:val="en-GB"/>
        </w:rPr>
        <w:t xml:space="preserve"> of 5</w:t>
      </w:r>
      <w:r w:rsidR="002B6D6F" w:rsidRPr="004C7E83">
        <w:rPr>
          <w:lang w:val="en-GB"/>
        </w:rPr>
        <w:t xml:space="preserve"> </w:t>
      </w:r>
      <w:r w:rsidR="000E3EC4" w:rsidRPr="004C7E83">
        <w:rPr>
          <w:lang w:val="en-GB"/>
        </w:rPr>
        <w:t>º</w:t>
      </w:r>
      <w:r w:rsidR="00FC4AEE" w:rsidRPr="004C7E83">
        <w:rPr>
          <w:lang w:val="en-GB"/>
        </w:rPr>
        <w:t>C/min and 2</w:t>
      </w:r>
      <w:r w:rsidR="002B6D6F" w:rsidRPr="004C7E83">
        <w:rPr>
          <w:lang w:val="en-GB"/>
        </w:rPr>
        <w:t xml:space="preserve"> </w:t>
      </w:r>
      <w:r w:rsidR="00FC4AEE" w:rsidRPr="004C7E83">
        <w:rPr>
          <w:lang w:val="en-GB"/>
        </w:rPr>
        <w:t>h</w:t>
      </w:r>
      <w:r w:rsidR="002B6D6F" w:rsidRPr="004C7E83">
        <w:rPr>
          <w:lang w:val="en-GB"/>
        </w:rPr>
        <w:t>our</w:t>
      </w:r>
      <w:r w:rsidR="00FC4AEE" w:rsidRPr="004C7E83">
        <w:rPr>
          <w:lang w:val="en-GB"/>
        </w:rPr>
        <w:t xml:space="preserve"> holding time.</w:t>
      </w:r>
      <w:r w:rsidR="00447704" w:rsidRPr="004C7E83">
        <w:rPr>
          <w:lang w:val="en-GB"/>
        </w:rPr>
        <w:t xml:space="preserve"> With the aim of evaluating the effect of the GNP</w:t>
      </w:r>
      <w:r w:rsidR="00CC22FB" w:rsidRPr="004C7E83">
        <w:rPr>
          <w:lang w:val="en-GB"/>
        </w:rPr>
        <w:t xml:space="preserve"> incorporation</w:t>
      </w:r>
      <w:r w:rsidR="00447704" w:rsidRPr="004C7E83">
        <w:rPr>
          <w:lang w:val="en-GB"/>
        </w:rPr>
        <w:t xml:space="preserve"> in the ceramic matrix, monolithic 3YTZP ceramics were also prepared using </w:t>
      </w:r>
      <w:r w:rsidR="00CC22FB" w:rsidRPr="004C7E83">
        <w:rPr>
          <w:lang w:val="en-GB"/>
        </w:rPr>
        <w:t>similar</w:t>
      </w:r>
      <w:r w:rsidR="00447704" w:rsidRPr="004C7E83">
        <w:rPr>
          <w:lang w:val="en-GB"/>
        </w:rPr>
        <w:t xml:space="preserve"> sintering conditions.</w:t>
      </w:r>
    </w:p>
    <w:p w:rsidR="00F940DE" w:rsidRPr="004C7E83" w:rsidRDefault="00F940DE" w:rsidP="0017486F">
      <w:pPr>
        <w:pStyle w:val="Ttulo2"/>
        <w:numPr>
          <w:ilvl w:val="0"/>
          <w:numId w:val="0"/>
        </w:numPr>
        <w:ind w:left="576" w:hanging="576"/>
        <w:rPr>
          <w:lang w:val="en-GB"/>
        </w:rPr>
      </w:pPr>
      <w:r w:rsidRPr="004C7E83">
        <w:rPr>
          <w:lang w:val="en-GB"/>
        </w:rPr>
        <w:t>2.2. Characteriza</w:t>
      </w:r>
      <w:r w:rsidR="00556467" w:rsidRPr="004C7E83">
        <w:rPr>
          <w:lang w:val="en-GB"/>
        </w:rPr>
        <w:t>t</w:t>
      </w:r>
      <w:r w:rsidR="0055417E" w:rsidRPr="004C7E83">
        <w:rPr>
          <w:lang w:val="en-GB"/>
        </w:rPr>
        <w:t xml:space="preserve">ion of the </w:t>
      </w:r>
      <w:r w:rsidRPr="004C7E83">
        <w:rPr>
          <w:lang w:val="en-GB"/>
        </w:rPr>
        <w:t>sintered specimens</w:t>
      </w:r>
    </w:p>
    <w:p w:rsidR="00F940DE" w:rsidRPr="004C7E83" w:rsidRDefault="00AA283A" w:rsidP="0017486F">
      <w:pPr>
        <w:rPr>
          <w:lang w:val="en-GB"/>
        </w:rPr>
      </w:pPr>
      <w:r w:rsidRPr="004C7E83">
        <w:rPr>
          <w:lang w:val="en-GB"/>
        </w:rPr>
        <w:t xml:space="preserve">The bulk density of </w:t>
      </w:r>
      <w:r w:rsidR="00CF2900" w:rsidRPr="004C7E83">
        <w:rPr>
          <w:lang w:val="en-GB"/>
        </w:rPr>
        <w:t xml:space="preserve">the </w:t>
      </w:r>
      <w:r w:rsidRPr="004C7E83">
        <w:rPr>
          <w:lang w:val="en-GB"/>
        </w:rPr>
        <w:t>sintered samples was determined using the Arquimedes</w:t>
      </w:r>
      <w:r w:rsidR="00FC4AEE" w:rsidRPr="004C7E83">
        <w:rPr>
          <w:lang w:val="en-GB"/>
        </w:rPr>
        <w:t>’</w:t>
      </w:r>
      <w:r w:rsidRPr="004C7E83">
        <w:rPr>
          <w:lang w:val="en-GB"/>
        </w:rPr>
        <w:t xml:space="preserve"> method</w:t>
      </w:r>
      <w:r w:rsidR="00FC4AEE" w:rsidRPr="004C7E83">
        <w:rPr>
          <w:lang w:val="en-GB"/>
        </w:rPr>
        <w:t xml:space="preserve"> in </w:t>
      </w:r>
      <w:r w:rsidR="000673E9" w:rsidRPr="004C7E83">
        <w:rPr>
          <w:lang w:val="en-GB"/>
        </w:rPr>
        <w:t xml:space="preserve">distilled </w:t>
      </w:r>
      <w:r w:rsidR="00FC4AEE" w:rsidRPr="004C7E83">
        <w:rPr>
          <w:lang w:val="en-GB"/>
        </w:rPr>
        <w:t>water</w:t>
      </w:r>
      <w:r w:rsidR="002B6D6F" w:rsidRPr="004C7E83">
        <w:rPr>
          <w:lang w:val="en-GB"/>
        </w:rPr>
        <w:t>. The theoretical</w:t>
      </w:r>
      <w:r w:rsidRPr="004C7E83">
        <w:rPr>
          <w:lang w:val="en-GB"/>
        </w:rPr>
        <w:t xml:space="preserve"> density </w:t>
      </w:r>
      <w:r w:rsidR="00CF2900" w:rsidRPr="004C7E83">
        <w:rPr>
          <w:lang w:val="en-GB"/>
        </w:rPr>
        <w:t xml:space="preserve">of the composites </w:t>
      </w:r>
      <w:r w:rsidRPr="004C7E83">
        <w:rPr>
          <w:lang w:val="en-GB"/>
        </w:rPr>
        <w:t xml:space="preserve">was determined by </w:t>
      </w:r>
      <w:r w:rsidR="00D200EC" w:rsidRPr="004C7E83">
        <w:rPr>
          <w:lang w:val="en-GB"/>
        </w:rPr>
        <w:t xml:space="preserve">the rule of mixtures </w:t>
      </w:r>
      <w:r w:rsidRPr="004C7E83">
        <w:rPr>
          <w:lang w:val="en-GB"/>
        </w:rPr>
        <w:t xml:space="preserve">taking the density of </w:t>
      </w:r>
      <w:r w:rsidR="00CF2900" w:rsidRPr="004C7E83">
        <w:rPr>
          <w:lang w:val="en-GB"/>
        </w:rPr>
        <w:t xml:space="preserve">the </w:t>
      </w:r>
      <w:r w:rsidRPr="004C7E83">
        <w:rPr>
          <w:lang w:val="en-GB"/>
        </w:rPr>
        <w:t>3YTZP</w:t>
      </w:r>
      <w:r w:rsidR="000C02B7" w:rsidRPr="004C7E83">
        <w:rPr>
          <w:lang w:val="en-GB"/>
        </w:rPr>
        <w:t xml:space="preserve"> and</w:t>
      </w:r>
      <w:r w:rsidR="00CF2900" w:rsidRPr="004C7E83">
        <w:rPr>
          <w:lang w:val="en-GB"/>
        </w:rPr>
        <w:t xml:space="preserve"> the</w:t>
      </w:r>
      <w:r w:rsidR="000C02B7" w:rsidRPr="004C7E83">
        <w:rPr>
          <w:lang w:val="en-GB"/>
        </w:rPr>
        <w:t xml:space="preserve"> GNP</w:t>
      </w:r>
      <w:r w:rsidRPr="004C7E83">
        <w:rPr>
          <w:lang w:val="en-GB"/>
        </w:rPr>
        <w:t xml:space="preserve"> as 6.05 g/cm</w:t>
      </w:r>
      <w:r w:rsidRPr="004C7E83">
        <w:rPr>
          <w:vertAlign w:val="superscript"/>
          <w:lang w:val="en-GB"/>
        </w:rPr>
        <w:t>3</w:t>
      </w:r>
      <w:r w:rsidR="000673E9" w:rsidRPr="004C7E83">
        <w:rPr>
          <w:lang w:val="en-GB"/>
        </w:rPr>
        <w:t xml:space="preserve"> and 2.2 g/cm</w:t>
      </w:r>
      <w:r w:rsidR="000673E9" w:rsidRPr="004C7E83">
        <w:rPr>
          <w:vertAlign w:val="superscript"/>
          <w:lang w:val="en-GB"/>
        </w:rPr>
        <w:t>3</w:t>
      </w:r>
      <w:r w:rsidR="00CF2900" w:rsidRPr="004C7E83">
        <w:rPr>
          <w:lang w:val="en-GB"/>
        </w:rPr>
        <w:t>,</w:t>
      </w:r>
      <w:r w:rsidR="000673E9" w:rsidRPr="004C7E83">
        <w:rPr>
          <w:vertAlign w:val="superscript"/>
          <w:lang w:val="en-GB"/>
        </w:rPr>
        <w:t xml:space="preserve"> </w:t>
      </w:r>
      <w:r w:rsidR="008C46F3" w:rsidRPr="004C7E83">
        <w:rPr>
          <w:lang w:val="en-GB"/>
        </w:rPr>
        <w:t>respectively.</w:t>
      </w:r>
    </w:p>
    <w:p w:rsidR="00F940DE" w:rsidRPr="004C7E83" w:rsidRDefault="00F940DE" w:rsidP="0017486F">
      <w:pPr>
        <w:pStyle w:val="Ttulo3"/>
        <w:numPr>
          <w:ilvl w:val="0"/>
          <w:numId w:val="0"/>
        </w:numPr>
        <w:ind w:left="720" w:hanging="720"/>
        <w:rPr>
          <w:lang w:val="en-GB"/>
        </w:rPr>
      </w:pPr>
      <w:r w:rsidRPr="004C7E83">
        <w:rPr>
          <w:lang w:val="en-GB"/>
        </w:rPr>
        <w:t>2.2.1. Microstructural characterization</w:t>
      </w:r>
    </w:p>
    <w:p w:rsidR="00107B61" w:rsidRPr="004C7E83" w:rsidRDefault="006401F3" w:rsidP="0017486F">
      <w:pPr>
        <w:rPr>
          <w:lang w:val="en-GB"/>
        </w:rPr>
      </w:pPr>
      <w:r w:rsidRPr="004C7E83">
        <w:rPr>
          <w:lang w:val="en-GB"/>
        </w:rPr>
        <w:t>The crystallographic</w:t>
      </w:r>
      <w:r w:rsidR="00BD5EBE" w:rsidRPr="004C7E83">
        <w:rPr>
          <w:lang w:val="en-GB"/>
        </w:rPr>
        <w:t xml:space="preserve"> </w:t>
      </w:r>
      <w:r w:rsidR="00FA0BA1" w:rsidRPr="004C7E83">
        <w:rPr>
          <w:lang w:val="en-GB"/>
        </w:rPr>
        <w:t>phases</w:t>
      </w:r>
      <w:r w:rsidR="00CC22FB" w:rsidRPr="004C7E83">
        <w:rPr>
          <w:lang w:val="en-GB"/>
        </w:rPr>
        <w:t xml:space="preserve"> of</w:t>
      </w:r>
      <w:r w:rsidR="0046586B" w:rsidRPr="004C7E83">
        <w:rPr>
          <w:lang w:val="en-GB"/>
        </w:rPr>
        <w:t xml:space="preserve"> the sintered pellets</w:t>
      </w:r>
      <w:r w:rsidR="00FA0BA1" w:rsidRPr="004C7E83">
        <w:rPr>
          <w:lang w:val="en-GB"/>
        </w:rPr>
        <w:t xml:space="preserve"> </w:t>
      </w:r>
      <w:r w:rsidR="00BD5EBE" w:rsidRPr="004C7E83">
        <w:rPr>
          <w:lang w:val="en-GB"/>
        </w:rPr>
        <w:t>w</w:t>
      </w:r>
      <w:r w:rsidRPr="004C7E83">
        <w:rPr>
          <w:lang w:val="en-GB"/>
        </w:rPr>
        <w:t>ere</w:t>
      </w:r>
      <w:r w:rsidR="00BD5EBE" w:rsidRPr="004C7E83">
        <w:rPr>
          <w:lang w:val="en-GB"/>
        </w:rPr>
        <w:t xml:space="preserve"> </w:t>
      </w:r>
      <w:r w:rsidRPr="004C7E83">
        <w:rPr>
          <w:lang w:val="en-GB"/>
        </w:rPr>
        <w:t>analyzed</w:t>
      </w:r>
      <w:r w:rsidR="00BD5EBE" w:rsidRPr="004C7E83">
        <w:rPr>
          <w:lang w:val="en-GB"/>
        </w:rPr>
        <w:t xml:space="preserve"> by X-Ray diffraction</w:t>
      </w:r>
      <w:r w:rsidR="0046586B" w:rsidRPr="004C7E83">
        <w:rPr>
          <w:lang w:val="en-GB"/>
        </w:rPr>
        <w:t xml:space="preserve"> (XRD)</w:t>
      </w:r>
      <w:r w:rsidR="000C02B7" w:rsidRPr="004C7E83">
        <w:rPr>
          <w:lang w:val="en-GB"/>
        </w:rPr>
        <w:t xml:space="preserve"> </w:t>
      </w:r>
      <w:r w:rsidR="00515A0B" w:rsidRPr="004C7E83">
        <w:rPr>
          <w:lang w:val="en-GB"/>
        </w:rPr>
        <w:t>at</w:t>
      </w:r>
      <w:r w:rsidR="00195F27" w:rsidRPr="004C7E83">
        <w:rPr>
          <w:lang w:val="en-GB"/>
        </w:rPr>
        <w:t xml:space="preserve"> </w:t>
      </w:r>
      <w:r w:rsidR="0046586B" w:rsidRPr="004C7E83">
        <w:rPr>
          <w:lang w:val="en-GB"/>
        </w:rPr>
        <w:t>Centro de Investigación, Tecnología e Innovacion de la Universidad de Sevilla (</w:t>
      </w:r>
      <w:r w:rsidR="00B673AA" w:rsidRPr="004C7E83">
        <w:rPr>
          <w:lang w:val="en-GB"/>
        </w:rPr>
        <w:t>CITIUS</w:t>
      </w:r>
      <w:r w:rsidR="0046586B" w:rsidRPr="004C7E83">
        <w:rPr>
          <w:lang w:val="en-GB"/>
        </w:rPr>
        <w:t>)</w:t>
      </w:r>
      <w:r w:rsidRPr="004C7E83">
        <w:rPr>
          <w:lang w:val="en-GB"/>
        </w:rPr>
        <w:t>.</w:t>
      </w:r>
      <w:r w:rsidR="00B673AA" w:rsidRPr="004C7E83">
        <w:rPr>
          <w:lang w:val="en-GB"/>
        </w:rPr>
        <w:t xml:space="preserve"> </w:t>
      </w:r>
    </w:p>
    <w:p w:rsidR="00B673AA" w:rsidRPr="004C7E83" w:rsidRDefault="002A30BA" w:rsidP="0017486F">
      <w:pPr>
        <w:rPr>
          <w:lang w:val="en-GB"/>
        </w:rPr>
      </w:pPr>
      <w:r w:rsidRPr="004C7E83">
        <w:rPr>
          <w:lang w:val="en-GB"/>
        </w:rPr>
        <w:t xml:space="preserve">Raman spectroscopy was used in order to account for any structural damage of </w:t>
      </w:r>
      <w:r w:rsidR="004853B1" w:rsidRPr="004C7E83">
        <w:rPr>
          <w:lang w:val="en-GB"/>
        </w:rPr>
        <w:t xml:space="preserve">the </w:t>
      </w:r>
      <w:r w:rsidRPr="004C7E83">
        <w:rPr>
          <w:lang w:val="en-GB"/>
        </w:rPr>
        <w:t>GNP during</w:t>
      </w:r>
      <w:r w:rsidR="004853B1" w:rsidRPr="004C7E83">
        <w:rPr>
          <w:lang w:val="en-GB"/>
        </w:rPr>
        <w:t xml:space="preserve"> the</w:t>
      </w:r>
      <w:r w:rsidRPr="004C7E83">
        <w:rPr>
          <w:lang w:val="en-GB"/>
        </w:rPr>
        <w:t xml:space="preserve"> powder processing or sintering. </w:t>
      </w:r>
      <w:r w:rsidR="004853B1" w:rsidRPr="004C7E83">
        <w:rPr>
          <w:lang w:val="en-GB"/>
        </w:rPr>
        <w:t>The s</w:t>
      </w:r>
      <w:r w:rsidRPr="004C7E83">
        <w:rPr>
          <w:lang w:val="en-GB"/>
        </w:rPr>
        <w:t xml:space="preserve">pectra were recorded </w:t>
      </w:r>
      <w:r w:rsidR="00EF5DD9" w:rsidRPr="004C7E83">
        <w:rPr>
          <w:lang w:val="en-GB"/>
        </w:rPr>
        <w:t>using a dispersive microscope (H</w:t>
      </w:r>
      <w:r w:rsidR="001B3833" w:rsidRPr="004C7E83">
        <w:rPr>
          <w:lang w:val="en-GB"/>
        </w:rPr>
        <w:t>oriba Jobin Yvon LabRam HR800, Kyoto, Japan)</w:t>
      </w:r>
      <w:r w:rsidR="0086629B" w:rsidRPr="004C7E83">
        <w:rPr>
          <w:lang w:val="en-GB"/>
        </w:rPr>
        <w:t xml:space="preserve">. </w:t>
      </w:r>
      <w:r w:rsidR="00EF5DD9" w:rsidRPr="004C7E83">
        <w:rPr>
          <w:lang w:val="en-GB"/>
        </w:rPr>
        <w:t>Six to</w:t>
      </w:r>
      <w:r w:rsidR="0046586B" w:rsidRPr="004C7E83">
        <w:rPr>
          <w:lang w:val="en-GB"/>
        </w:rPr>
        <w:t xml:space="preserve"> eight spectra were obtained from</w:t>
      </w:r>
      <w:r w:rsidR="00EF5DD9" w:rsidRPr="004C7E83">
        <w:rPr>
          <w:lang w:val="en-GB"/>
        </w:rPr>
        <w:t xml:space="preserve"> </w:t>
      </w:r>
      <w:r w:rsidR="004F7CE8" w:rsidRPr="004C7E83">
        <w:rPr>
          <w:lang w:val="en-GB"/>
        </w:rPr>
        <w:t>the composite</w:t>
      </w:r>
      <w:r w:rsidR="00EF5DD9" w:rsidRPr="004C7E83">
        <w:rPr>
          <w:lang w:val="en-GB"/>
        </w:rPr>
        <w:t xml:space="preserve"> powders</w:t>
      </w:r>
      <w:r w:rsidR="004F7CE8" w:rsidRPr="004C7E83">
        <w:rPr>
          <w:lang w:val="en-GB"/>
        </w:rPr>
        <w:t xml:space="preserve"> prior to sintering</w:t>
      </w:r>
      <w:r w:rsidR="00EF5DD9" w:rsidRPr="004C7E83">
        <w:rPr>
          <w:lang w:val="en-GB"/>
        </w:rPr>
        <w:t xml:space="preserve"> and</w:t>
      </w:r>
      <w:r w:rsidR="00987255" w:rsidRPr="004C7E83">
        <w:rPr>
          <w:lang w:val="en-GB"/>
        </w:rPr>
        <w:t xml:space="preserve"> </w:t>
      </w:r>
      <w:r w:rsidR="004F7CE8" w:rsidRPr="004C7E83">
        <w:rPr>
          <w:lang w:val="en-GB"/>
        </w:rPr>
        <w:t>also fr</w:t>
      </w:r>
      <w:r w:rsidR="0046586B" w:rsidRPr="004C7E83">
        <w:rPr>
          <w:lang w:val="en-GB"/>
        </w:rPr>
        <w:t>om</w:t>
      </w:r>
      <w:r w:rsidR="004F7CE8" w:rsidRPr="004C7E83">
        <w:rPr>
          <w:lang w:val="en-GB"/>
        </w:rPr>
        <w:t xml:space="preserve"> the</w:t>
      </w:r>
      <w:r w:rsidR="00EF5DD9" w:rsidRPr="004C7E83">
        <w:rPr>
          <w:lang w:val="en-GB"/>
        </w:rPr>
        <w:t xml:space="preserve"> fracture surfaces</w:t>
      </w:r>
      <w:r w:rsidR="004F7CE8" w:rsidRPr="004C7E83">
        <w:rPr>
          <w:lang w:val="en-GB"/>
        </w:rPr>
        <w:t xml:space="preserve"> of the </w:t>
      </w:r>
      <w:r w:rsidR="00E17AE8" w:rsidRPr="004C7E83">
        <w:rPr>
          <w:lang w:val="en-GB"/>
        </w:rPr>
        <w:t>PLS</w:t>
      </w:r>
      <w:r w:rsidR="004F7CE8" w:rsidRPr="004C7E83">
        <w:rPr>
          <w:lang w:val="en-GB"/>
        </w:rPr>
        <w:t>ed composites</w:t>
      </w:r>
      <w:r w:rsidR="00EF5DD9" w:rsidRPr="004C7E83">
        <w:rPr>
          <w:lang w:val="en-GB"/>
        </w:rPr>
        <w:t>.</w:t>
      </w:r>
    </w:p>
    <w:p w:rsidR="0086629B" w:rsidRPr="004C7E83" w:rsidRDefault="0086629B" w:rsidP="0017486F">
      <w:pPr>
        <w:rPr>
          <w:lang w:val="en-GB"/>
        </w:rPr>
      </w:pPr>
      <w:r w:rsidRPr="004C7E83">
        <w:rPr>
          <w:lang w:val="en-GB"/>
        </w:rPr>
        <w:lastRenderedPageBreak/>
        <w:t xml:space="preserve">The </w:t>
      </w:r>
      <w:r w:rsidR="0046586B" w:rsidRPr="004C7E83">
        <w:rPr>
          <w:lang w:val="en-GB"/>
        </w:rPr>
        <w:t>analysis</w:t>
      </w:r>
      <w:r w:rsidRPr="004C7E83">
        <w:rPr>
          <w:lang w:val="en-GB"/>
        </w:rPr>
        <w:t xml:space="preserve"> of </w:t>
      </w:r>
      <w:r w:rsidR="004853B1" w:rsidRPr="004C7E83">
        <w:rPr>
          <w:lang w:val="en-GB"/>
        </w:rPr>
        <w:t xml:space="preserve">the </w:t>
      </w:r>
      <w:r w:rsidR="00E17AE8" w:rsidRPr="004C7E83">
        <w:rPr>
          <w:lang w:val="en-GB"/>
        </w:rPr>
        <w:t>GNP</w:t>
      </w:r>
      <w:r w:rsidRPr="004C7E83">
        <w:rPr>
          <w:lang w:val="en-GB"/>
        </w:rPr>
        <w:t xml:space="preserve"> </w:t>
      </w:r>
      <w:r w:rsidR="00E17AE8" w:rsidRPr="004C7E83">
        <w:rPr>
          <w:lang w:val="en-GB"/>
        </w:rPr>
        <w:t xml:space="preserve">distribution </w:t>
      </w:r>
      <w:r w:rsidRPr="004C7E83">
        <w:rPr>
          <w:lang w:val="en-GB"/>
        </w:rPr>
        <w:t xml:space="preserve">in the 3YTZP matrix was carried out by scanning electron microscopy </w:t>
      </w:r>
      <w:r w:rsidR="00D200EC" w:rsidRPr="004C7E83">
        <w:rPr>
          <w:lang w:val="en-GB"/>
        </w:rPr>
        <w:t>(</w:t>
      </w:r>
      <w:r w:rsidR="005F7211" w:rsidRPr="004C7E83">
        <w:rPr>
          <w:lang w:val="en-GB"/>
        </w:rPr>
        <w:t>SEM</w:t>
      </w:r>
      <w:r w:rsidRPr="004C7E83">
        <w:rPr>
          <w:lang w:val="en-GB"/>
        </w:rPr>
        <w:t>)</w:t>
      </w:r>
      <w:r w:rsidR="005F7211" w:rsidRPr="004C7E83">
        <w:rPr>
          <w:lang w:val="en-GB"/>
        </w:rPr>
        <w:t xml:space="preserve">. </w:t>
      </w:r>
      <w:r w:rsidR="004853B1" w:rsidRPr="004C7E83">
        <w:rPr>
          <w:lang w:val="en-GB"/>
        </w:rPr>
        <w:t>The f</w:t>
      </w:r>
      <w:r w:rsidR="005F7211" w:rsidRPr="004C7E83">
        <w:rPr>
          <w:lang w:val="en-GB"/>
        </w:rPr>
        <w:t>racture surface</w:t>
      </w:r>
      <w:r w:rsidR="004853B1" w:rsidRPr="004C7E83">
        <w:rPr>
          <w:lang w:val="en-GB"/>
        </w:rPr>
        <w:t>s</w:t>
      </w:r>
      <w:r w:rsidR="005F7211" w:rsidRPr="004C7E83">
        <w:rPr>
          <w:lang w:val="en-GB"/>
        </w:rPr>
        <w:t xml:space="preserve"> of the sintered samples were inspected by high resolution scanning electron microscopy (HRSEM, Hitachi S5200, CITIUS)</w:t>
      </w:r>
      <w:r w:rsidR="0046586B" w:rsidRPr="004C7E83">
        <w:rPr>
          <w:lang w:val="en-GB"/>
        </w:rPr>
        <w:t>. C</w:t>
      </w:r>
      <w:r w:rsidR="005F7211" w:rsidRPr="004C7E83">
        <w:rPr>
          <w:lang w:val="en-GB"/>
        </w:rPr>
        <w:t>ross-section</w:t>
      </w:r>
      <w:r w:rsidR="00A71FEF" w:rsidRPr="004C7E83">
        <w:rPr>
          <w:lang w:val="en-GB"/>
        </w:rPr>
        <w:t xml:space="preserve"> </w:t>
      </w:r>
      <w:r w:rsidR="0046586B" w:rsidRPr="004C7E83">
        <w:rPr>
          <w:lang w:val="en-GB"/>
        </w:rPr>
        <w:t xml:space="preserve">(c.s.) surfaces, </w:t>
      </w:r>
      <w:r w:rsidR="005F7211" w:rsidRPr="004C7E83">
        <w:rPr>
          <w:lang w:val="en-GB"/>
        </w:rPr>
        <w:t>polished with diamond paste up to 1</w:t>
      </w:r>
      <w:r w:rsidR="00D200EC" w:rsidRPr="004C7E83">
        <w:rPr>
          <w:lang w:val="en-GB"/>
        </w:rPr>
        <w:t xml:space="preserve"> </w:t>
      </w:r>
      <w:r w:rsidR="005F7211" w:rsidRPr="004C7E83">
        <w:rPr>
          <w:lang w:val="en-GB"/>
        </w:rPr>
        <w:t>µm</w:t>
      </w:r>
      <w:r w:rsidR="0046586B" w:rsidRPr="004C7E83">
        <w:rPr>
          <w:lang w:val="en-GB"/>
        </w:rPr>
        <w:t xml:space="preserve">, were </w:t>
      </w:r>
      <w:r w:rsidR="005F7211" w:rsidRPr="004C7E83">
        <w:rPr>
          <w:lang w:val="en-GB"/>
        </w:rPr>
        <w:t>observe</w:t>
      </w:r>
      <w:r w:rsidR="004853B1" w:rsidRPr="004C7E83">
        <w:rPr>
          <w:lang w:val="en-GB"/>
        </w:rPr>
        <w:t>d</w:t>
      </w:r>
      <w:r w:rsidR="0046586B" w:rsidRPr="004C7E83">
        <w:rPr>
          <w:lang w:val="en-GB"/>
        </w:rPr>
        <w:t xml:space="preserve"> by conventional</w:t>
      </w:r>
      <w:r w:rsidR="005F7211" w:rsidRPr="004C7E83">
        <w:rPr>
          <w:lang w:val="en-GB"/>
        </w:rPr>
        <w:t xml:space="preserve"> </w:t>
      </w:r>
      <w:r w:rsidR="004F7CE8" w:rsidRPr="004C7E83">
        <w:rPr>
          <w:lang w:val="en-GB"/>
        </w:rPr>
        <w:t>SEM (</w:t>
      </w:r>
      <w:r w:rsidR="00E83FA2" w:rsidRPr="004C7E83">
        <w:rPr>
          <w:lang w:val="en-GB"/>
        </w:rPr>
        <w:t>Zeiss Evo</w:t>
      </w:r>
      <w:r w:rsidR="00F50A67" w:rsidRPr="004C7E83">
        <w:rPr>
          <w:lang w:val="en-GB"/>
        </w:rPr>
        <w:t>,</w:t>
      </w:r>
      <w:r w:rsidR="00EF5DD9" w:rsidRPr="004C7E83">
        <w:rPr>
          <w:lang w:val="en-GB"/>
        </w:rPr>
        <w:t xml:space="preserve"> CITIUS</w:t>
      </w:r>
      <w:r w:rsidR="00F50A67" w:rsidRPr="004C7E83">
        <w:rPr>
          <w:lang w:val="en-GB"/>
        </w:rPr>
        <w:t>)</w:t>
      </w:r>
      <w:r w:rsidR="0046586B" w:rsidRPr="004C7E83">
        <w:rPr>
          <w:lang w:val="en-GB"/>
        </w:rPr>
        <w:t xml:space="preserve"> </w:t>
      </w:r>
      <w:r w:rsidR="00E17AE8" w:rsidRPr="004C7E83">
        <w:rPr>
          <w:lang w:val="en-GB"/>
        </w:rPr>
        <w:t>using back-</w:t>
      </w:r>
      <w:r w:rsidR="0046586B" w:rsidRPr="004C7E83">
        <w:rPr>
          <w:lang w:val="en-GB"/>
        </w:rPr>
        <w:t xml:space="preserve">scattered electrons </w:t>
      </w:r>
      <w:r w:rsidR="00E17AE8" w:rsidRPr="004C7E83">
        <w:rPr>
          <w:lang w:val="en-GB"/>
        </w:rPr>
        <w:t xml:space="preserve">(BSE) </w:t>
      </w:r>
      <w:r w:rsidR="0046586B" w:rsidRPr="004C7E83">
        <w:rPr>
          <w:lang w:val="en-GB"/>
        </w:rPr>
        <w:t>for imaging.</w:t>
      </w:r>
    </w:p>
    <w:p w:rsidR="00F940DE" w:rsidRPr="004C7E83" w:rsidRDefault="00DA618C" w:rsidP="0017486F">
      <w:pPr>
        <w:pStyle w:val="Ttulo3"/>
        <w:numPr>
          <w:ilvl w:val="0"/>
          <w:numId w:val="0"/>
        </w:numPr>
        <w:ind w:left="720" w:hanging="720"/>
        <w:rPr>
          <w:lang w:val="en-GB"/>
        </w:rPr>
      </w:pPr>
      <w:r w:rsidRPr="004C7E83">
        <w:rPr>
          <w:lang w:val="en-GB"/>
        </w:rPr>
        <w:t>2.2.2. E</w:t>
      </w:r>
      <w:r w:rsidR="00F940DE" w:rsidRPr="004C7E83">
        <w:rPr>
          <w:lang w:val="en-GB"/>
        </w:rPr>
        <w:t>lectrical conductivity</w:t>
      </w:r>
    </w:p>
    <w:p w:rsidR="00114910" w:rsidRPr="004C7E83" w:rsidRDefault="004853B1" w:rsidP="0017486F">
      <w:pPr>
        <w:rPr>
          <w:color w:val="FF0000"/>
          <w:lang w:val="en-GB"/>
        </w:rPr>
      </w:pPr>
      <w:r w:rsidRPr="004C7E83">
        <w:rPr>
          <w:lang w:val="en-GB"/>
        </w:rPr>
        <w:t>The e</w:t>
      </w:r>
      <w:r w:rsidR="0081570E" w:rsidRPr="004C7E83">
        <w:rPr>
          <w:lang w:val="en-GB"/>
        </w:rPr>
        <w:t>lectrical characterization was carried out by impedance spectroscopy using an A</w:t>
      </w:r>
      <w:r w:rsidR="00114910" w:rsidRPr="004C7E83">
        <w:rPr>
          <w:lang w:val="en-GB"/>
        </w:rPr>
        <w:t>gilent 4294</w:t>
      </w:r>
      <w:r w:rsidR="0081570E" w:rsidRPr="004C7E83">
        <w:rPr>
          <w:lang w:val="en-GB"/>
        </w:rPr>
        <w:t>A</w:t>
      </w:r>
      <w:r w:rsidR="00114910" w:rsidRPr="004C7E83">
        <w:rPr>
          <w:lang w:val="en-GB"/>
        </w:rPr>
        <w:t xml:space="preserve"> analyzer</w:t>
      </w:r>
      <w:r w:rsidR="0081570E" w:rsidRPr="004C7E83">
        <w:rPr>
          <w:lang w:val="en-GB"/>
        </w:rPr>
        <w:t>.</w:t>
      </w:r>
      <w:r w:rsidRPr="004C7E83">
        <w:rPr>
          <w:lang w:val="en-GB"/>
        </w:rPr>
        <w:t xml:space="preserve"> </w:t>
      </w:r>
      <w:r w:rsidR="0046586B" w:rsidRPr="004C7E83">
        <w:rPr>
          <w:lang w:val="en-GB"/>
        </w:rPr>
        <w:t xml:space="preserve"> In order to collect data</w:t>
      </w:r>
      <w:r w:rsidR="00BF185B" w:rsidRPr="004C7E83">
        <w:rPr>
          <w:lang w:val="en-GB"/>
        </w:rPr>
        <w:t xml:space="preserve"> </w:t>
      </w:r>
      <w:r w:rsidR="00F95775" w:rsidRPr="004C7E83">
        <w:rPr>
          <w:lang w:val="en-GB"/>
        </w:rPr>
        <w:t>in a temperature range fro</w:t>
      </w:r>
      <w:r w:rsidR="003655CD" w:rsidRPr="004C7E83">
        <w:rPr>
          <w:lang w:val="en-GB"/>
        </w:rPr>
        <w:t xml:space="preserve">m room temperature to 450 ºC, the samples were </w:t>
      </w:r>
      <w:r w:rsidR="0046586B" w:rsidRPr="004C7E83">
        <w:rPr>
          <w:lang w:val="en-GB"/>
        </w:rPr>
        <w:t xml:space="preserve">placed </w:t>
      </w:r>
      <w:r w:rsidR="003655CD" w:rsidRPr="004C7E83">
        <w:rPr>
          <w:lang w:val="en-GB"/>
        </w:rPr>
        <w:t>inside an</w:t>
      </w:r>
      <w:r w:rsidR="0081570E" w:rsidRPr="004C7E83">
        <w:rPr>
          <w:lang w:val="en-GB"/>
        </w:rPr>
        <w:t xml:space="preserve"> alumina tubular furnace</w:t>
      </w:r>
      <w:r w:rsidR="0046586B" w:rsidRPr="004C7E83">
        <w:rPr>
          <w:lang w:val="en-GB"/>
        </w:rPr>
        <w:t>. The electrical measurements were carried out</w:t>
      </w:r>
      <w:r w:rsidR="003655CD" w:rsidRPr="004C7E83">
        <w:rPr>
          <w:lang w:val="en-GB"/>
        </w:rPr>
        <w:t xml:space="preserve"> in Ar </w:t>
      </w:r>
      <w:r w:rsidR="0081570E" w:rsidRPr="004C7E83">
        <w:rPr>
          <w:lang w:val="en-GB"/>
        </w:rPr>
        <w:t>atmosphere to avoid</w:t>
      </w:r>
      <w:r w:rsidR="004F7CE8" w:rsidRPr="004C7E83">
        <w:rPr>
          <w:lang w:val="en-GB"/>
        </w:rPr>
        <w:t xml:space="preserve"> the</w:t>
      </w:r>
      <w:r w:rsidR="0081570E" w:rsidRPr="004C7E83">
        <w:rPr>
          <w:lang w:val="en-GB"/>
        </w:rPr>
        <w:t xml:space="preserve"> oxidation of the </w:t>
      </w:r>
      <w:r w:rsidR="003655CD" w:rsidRPr="004C7E83">
        <w:rPr>
          <w:lang w:val="en-GB"/>
        </w:rPr>
        <w:t>composites</w:t>
      </w:r>
      <w:r w:rsidR="0081570E" w:rsidRPr="004C7E83">
        <w:rPr>
          <w:lang w:val="en-GB"/>
        </w:rPr>
        <w:t xml:space="preserve"> and </w:t>
      </w:r>
      <w:r w:rsidR="004F7CE8" w:rsidRPr="004C7E83">
        <w:rPr>
          <w:lang w:val="en-GB"/>
        </w:rPr>
        <w:t xml:space="preserve">the </w:t>
      </w:r>
      <w:r w:rsidR="0081570E" w:rsidRPr="004C7E83">
        <w:rPr>
          <w:lang w:val="en-GB"/>
        </w:rPr>
        <w:t>su</w:t>
      </w:r>
      <w:r w:rsidR="00CC22FB" w:rsidRPr="004C7E83">
        <w:rPr>
          <w:lang w:val="en-GB"/>
        </w:rPr>
        <w:t>bsequent degradation of the GNP</w:t>
      </w:r>
      <w:r w:rsidR="0081570E" w:rsidRPr="004C7E83">
        <w:rPr>
          <w:lang w:val="en-GB"/>
        </w:rPr>
        <w:t xml:space="preserve"> during the process. The electrodes were prepared by applying colloidal silver paste on both sides of the samples and heating up to 600 ºC for 30 min under Ar flow.</w:t>
      </w:r>
      <w:r w:rsidR="00C136CD" w:rsidRPr="004C7E83">
        <w:rPr>
          <w:lang w:val="en-GB"/>
        </w:rPr>
        <w:t xml:space="preserve"> T</w:t>
      </w:r>
      <w:r w:rsidR="003655CD" w:rsidRPr="004C7E83">
        <w:rPr>
          <w:lang w:val="en-GB"/>
        </w:rPr>
        <w:t>he electrical conductivity</w:t>
      </w:r>
      <w:r w:rsidR="00C136CD" w:rsidRPr="004C7E83">
        <w:rPr>
          <w:lang w:val="en-GB"/>
        </w:rPr>
        <w:t xml:space="preserve"> was acquired</w:t>
      </w:r>
      <w:r w:rsidR="003655CD" w:rsidRPr="004C7E83">
        <w:rPr>
          <w:lang w:val="en-GB"/>
        </w:rPr>
        <w:t xml:space="preserve"> in the directions parallel (σ</w:t>
      </w:r>
      <w:r w:rsidR="003655CD" w:rsidRPr="004C7E83">
        <w:rPr>
          <w:vertAlign w:val="subscript"/>
          <w:lang w:val="en-GB"/>
        </w:rPr>
        <w:t>║</w:t>
      </w:r>
      <w:r w:rsidR="003655CD" w:rsidRPr="004C7E83">
        <w:rPr>
          <w:lang w:val="en-GB"/>
        </w:rPr>
        <w:t>) and perpendicula</w:t>
      </w:r>
      <w:r w:rsidR="00C136CD" w:rsidRPr="004C7E83">
        <w:rPr>
          <w:lang w:val="en-GB"/>
        </w:rPr>
        <w:t>r</w:t>
      </w:r>
      <w:r w:rsidR="003655CD" w:rsidRPr="004C7E83">
        <w:rPr>
          <w:lang w:val="en-GB"/>
        </w:rPr>
        <w:t xml:space="preserve"> </w:t>
      </w:r>
      <w:r w:rsidR="00107B61" w:rsidRPr="004C7E83">
        <w:rPr>
          <w:lang w:val="en-GB"/>
        </w:rPr>
        <w:t>(σ</w:t>
      </w:r>
      <w:r w:rsidR="00107B61" w:rsidRPr="004C7E83">
        <w:rPr>
          <w:position w:val="-8"/>
          <w:vertAlign w:val="subscript"/>
          <w:lang w:val="en-GB"/>
        </w:rPr>
        <w:t>┴</w:t>
      </w:r>
      <w:r w:rsidR="00107B61" w:rsidRPr="004C7E83">
        <w:rPr>
          <w:lang w:val="en-GB"/>
        </w:rPr>
        <w:t xml:space="preserve">) </w:t>
      </w:r>
      <w:r w:rsidR="003655CD" w:rsidRPr="004C7E83">
        <w:rPr>
          <w:lang w:val="en-GB"/>
        </w:rPr>
        <w:t>to the uniaxial pressing axis</w:t>
      </w:r>
      <w:r w:rsidR="00C136CD" w:rsidRPr="004C7E83">
        <w:rPr>
          <w:lang w:val="en-GB"/>
        </w:rPr>
        <w:t xml:space="preserve"> </w:t>
      </w:r>
      <w:r w:rsidR="00107B61" w:rsidRPr="004C7E83">
        <w:rPr>
          <w:lang w:val="en-GB"/>
        </w:rPr>
        <w:t>to account for any degree of electrical anisotropy. To this end,</w:t>
      </w:r>
      <w:r w:rsidR="00C136CD" w:rsidRPr="004C7E83">
        <w:rPr>
          <w:lang w:val="en-GB"/>
        </w:rPr>
        <w:t xml:space="preserve"> the electrodes </w:t>
      </w:r>
      <w:r w:rsidR="00107B61" w:rsidRPr="004C7E83">
        <w:rPr>
          <w:lang w:val="en-GB"/>
        </w:rPr>
        <w:t xml:space="preserve">were set </w:t>
      </w:r>
      <w:r w:rsidR="008A3B5E" w:rsidRPr="004C7E83">
        <w:rPr>
          <w:lang w:val="en-GB"/>
        </w:rPr>
        <w:t>o</w:t>
      </w:r>
      <w:r w:rsidR="00C136CD" w:rsidRPr="004C7E83">
        <w:rPr>
          <w:lang w:val="en-GB"/>
        </w:rPr>
        <w:t xml:space="preserve">n the </w:t>
      </w:r>
      <w:r w:rsidR="008A3B5E" w:rsidRPr="004C7E83">
        <w:rPr>
          <w:lang w:val="en-GB"/>
        </w:rPr>
        <w:t>in-plane</w:t>
      </w:r>
      <w:r w:rsidR="00C136CD" w:rsidRPr="004C7E83">
        <w:rPr>
          <w:lang w:val="en-GB"/>
        </w:rPr>
        <w:t xml:space="preserve"> and cross-section surfaces of the samples</w:t>
      </w:r>
      <w:r w:rsidR="008A3B5E" w:rsidRPr="004C7E83">
        <w:rPr>
          <w:lang w:val="en-GB"/>
        </w:rPr>
        <w:t>,</w:t>
      </w:r>
      <w:r w:rsidR="00C136CD" w:rsidRPr="004C7E83">
        <w:rPr>
          <w:lang w:val="en-GB"/>
        </w:rPr>
        <w:t xml:space="preserve"> respectively. </w:t>
      </w:r>
    </w:p>
    <w:p w:rsidR="00C659AC" w:rsidRPr="004C7E83" w:rsidRDefault="00826912" w:rsidP="0017486F">
      <w:pPr>
        <w:pStyle w:val="Ttulo1"/>
        <w:numPr>
          <w:ilvl w:val="0"/>
          <w:numId w:val="2"/>
        </w:numPr>
        <w:rPr>
          <w:lang w:val="en-GB"/>
        </w:rPr>
      </w:pPr>
      <w:r w:rsidRPr="004C7E83">
        <w:rPr>
          <w:lang w:val="en-GB"/>
        </w:rPr>
        <w:t>Results and discussion</w:t>
      </w:r>
    </w:p>
    <w:p w:rsidR="00C04DE6" w:rsidRPr="004C7E83" w:rsidRDefault="00C04DE6" w:rsidP="0017486F">
      <w:pPr>
        <w:pStyle w:val="Prrafodelista"/>
        <w:numPr>
          <w:ilvl w:val="0"/>
          <w:numId w:val="7"/>
        </w:numPr>
        <w:contextualSpacing w:val="0"/>
        <w:outlineLvl w:val="0"/>
        <w:rPr>
          <w:b/>
          <w:vanish/>
          <w:lang w:val="en-GB"/>
        </w:rPr>
      </w:pPr>
    </w:p>
    <w:p w:rsidR="00C04DE6" w:rsidRPr="004C7E83" w:rsidRDefault="00C04DE6" w:rsidP="0017486F">
      <w:pPr>
        <w:pStyle w:val="Prrafodelista"/>
        <w:numPr>
          <w:ilvl w:val="0"/>
          <w:numId w:val="7"/>
        </w:numPr>
        <w:contextualSpacing w:val="0"/>
        <w:outlineLvl w:val="0"/>
        <w:rPr>
          <w:b/>
          <w:vanish/>
          <w:lang w:val="en-GB"/>
        </w:rPr>
      </w:pPr>
    </w:p>
    <w:p w:rsidR="00C04DE6" w:rsidRPr="004C7E83" w:rsidRDefault="00C04DE6" w:rsidP="0017486F">
      <w:pPr>
        <w:pStyle w:val="Prrafodelista"/>
        <w:numPr>
          <w:ilvl w:val="0"/>
          <w:numId w:val="7"/>
        </w:numPr>
        <w:contextualSpacing w:val="0"/>
        <w:outlineLvl w:val="0"/>
        <w:rPr>
          <w:b/>
          <w:vanish/>
          <w:lang w:val="en-GB"/>
        </w:rPr>
      </w:pPr>
    </w:p>
    <w:p w:rsidR="003F5693" w:rsidRPr="004C7E83" w:rsidRDefault="0017486F" w:rsidP="0017486F">
      <w:pPr>
        <w:rPr>
          <w:color w:val="4F81BD" w:themeColor="accent1"/>
          <w:lang w:val="en-GB"/>
        </w:rPr>
      </w:pPr>
      <w:r w:rsidRPr="004C7E83">
        <w:rPr>
          <w:lang w:val="en-GB"/>
        </w:rPr>
        <w:t>A</w:t>
      </w:r>
      <w:r w:rsidR="004D1C75" w:rsidRPr="004C7E83">
        <w:rPr>
          <w:lang w:val="en-GB"/>
        </w:rPr>
        <w:t xml:space="preserve"> detrimental effect of the GNP </w:t>
      </w:r>
      <w:r w:rsidR="00107B61" w:rsidRPr="004C7E83">
        <w:rPr>
          <w:lang w:val="en-GB"/>
        </w:rPr>
        <w:t>addition</w:t>
      </w:r>
      <w:r w:rsidR="004D1C75" w:rsidRPr="004C7E83">
        <w:rPr>
          <w:lang w:val="en-GB"/>
        </w:rPr>
        <w:t xml:space="preserve"> on the </w:t>
      </w:r>
      <w:r w:rsidR="005B492C" w:rsidRPr="004C7E83">
        <w:rPr>
          <w:lang w:val="en-GB"/>
        </w:rPr>
        <w:t xml:space="preserve">relative </w:t>
      </w:r>
      <w:r w:rsidR="00AA7D9E" w:rsidRPr="004C7E83">
        <w:rPr>
          <w:lang w:val="en-GB"/>
        </w:rPr>
        <w:t>densi</w:t>
      </w:r>
      <w:r w:rsidR="005B492C" w:rsidRPr="004C7E83">
        <w:rPr>
          <w:lang w:val="en-GB"/>
        </w:rPr>
        <w:t>ty</w:t>
      </w:r>
      <w:r w:rsidR="004D1C75" w:rsidRPr="004C7E83">
        <w:rPr>
          <w:lang w:val="en-GB"/>
        </w:rPr>
        <w:t xml:space="preserve"> of the samples regardless the sintering temperature</w:t>
      </w:r>
      <w:r w:rsidRPr="004C7E83">
        <w:rPr>
          <w:lang w:val="en-GB"/>
        </w:rPr>
        <w:t xml:space="preserve"> is observed</w:t>
      </w:r>
      <w:r w:rsidR="00107B61" w:rsidRPr="004C7E83">
        <w:rPr>
          <w:lang w:val="en-GB"/>
        </w:rPr>
        <w:t xml:space="preserve"> (Figure 1)</w:t>
      </w:r>
      <w:r w:rsidR="004D1C75" w:rsidRPr="004C7E83">
        <w:rPr>
          <w:lang w:val="en-GB"/>
        </w:rPr>
        <w:t>.</w:t>
      </w:r>
      <w:r w:rsidR="00AA7D9E" w:rsidRPr="004C7E83">
        <w:rPr>
          <w:lang w:val="en-GB"/>
        </w:rPr>
        <w:t xml:space="preserve"> The h</w:t>
      </w:r>
      <w:r w:rsidR="00D6043C" w:rsidRPr="004C7E83">
        <w:rPr>
          <w:lang w:val="en-GB"/>
        </w:rPr>
        <w:t>ighest</w:t>
      </w:r>
      <w:r w:rsidR="007777F0" w:rsidRPr="004C7E83">
        <w:rPr>
          <w:lang w:val="en-GB"/>
        </w:rPr>
        <w:t xml:space="preserve"> relative densities (up to</w:t>
      </w:r>
      <w:r w:rsidR="00AA7D9E" w:rsidRPr="004C7E83">
        <w:rPr>
          <w:lang w:val="en-GB"/>
        </w:rPr>
        <w:t xml:space="preserve"> 98.</w:t>
      </w:r>
      <w:r w:rsidR="005B492C" w:rsidRPr="004C7E83">
        <w:rPr>
          <w:lang w:val="en-GB"/>
        </w:rPr>
        <w:t>9</w:t>
      </w:r>
      <w:r w:rsidR="00AA7D9E" w:rsidRPr="004C7E83">
        <w:rPr>
          <w:lang w:val="en-GB"/>
        </w:rPr>
        <w:t xml:space="preserve"> %) are obtained in</w:t>
      </w:r>
      <w:r w:rsidR="0003510D" w:rsidRPr="004C7E83">
        <w:rPr>
          <w:lang w:val="en-GB"/>
        </w:rPr>
        <w:t xml:space="preserve"> </w:t>
      </w:r>
      <w:r w:rsidR="00D6043C" w:rsidRPr="004C7E83">
        <w:rPr>
          <w:lang w:val="en-GB"/>
        </w:rPr>
        <w:t xml:space="preserve">the </w:t>
      </w:r>
      <w:r w:rsidR="0003510D" w:rsidRPr="004C7E83">
        <w:rPr>
          <w:lang w:val="en-GB"/>
        </w:rPr>
        <w:t>monolithic zirconia for</w:t>
      </w:r>
      <w:r w:rsidR="00C75356" w:rsidRPr="004C7E83">
        <w:rPr>
          <w:lang w:val="en-GB"/>
        </w:rPr>
        <w:t xml:space="preserve"> all the sintering temperatures, although</w:t>
      </w:r>
      <w:r w:rsidR="0003510D" w:rsidRPr="004C7E83">
        <w:rPr>
          <w:lang w:val="en-GB"/>
        </w:rPr>
        <w:t xml:space="preserve"> these </w:t>
      </w:r>
      <w:r w:rsidR="00D6043C" w:rsidRPr="004C7E83">
        <w:rPr>
          <w:lang w:val="en-GB"/>
        </w:rPr>
        <w:t>values</w:t>
      </w:r>
      <w:r w:rsidR="0003510D" w:rsidRPr="004C7E83">
        <w:rPr>
          <w:lang w:val="en-GB"/>
        </w:rPr>
        <w:t xml:space="preserve"> are</w:t>
      </w:r>
      <w:r w:rsidR="00527195" w:rsidRPr="004C7E83">
        <w:rPr>
          <w:lang w:val="en-GB"/>
        </w:rPr>
        <w:t xml:space="preserve"> slightly</w:t>
      </w:r>
      <w:r w:rsidR="0003510D" w:rsidRPr="004C7E83">
        <w:rPr>
          <w:lang w:val="en-GB"/>
        </w:rPr>
        <w:t xml:space="preserve"> lower than the </w:t>
      </w:r>
      <w:r w:rsidR="00107B61" w:rsidRPr="004C7E83">
        <w:rPr>
          <w:lang w:val="en-GB"/>
        </w:rPr>
        <w:t xml:space="preserve">reported </w:t>
      </w:r>
      <w:r w:rsidR="00D6043C" w:rsidRPr="004C7E83">
        <w:rPr>
          <w:lang w:val="en-GB"/>
        </w:rPr>
        <w:t xml:space="preserve">ones </w:t>
      </w:r>
      <w:r w:rsidR="0003510D" w:rsidRPr="004C7E83">
        <w:rPr>
          <w:lang w:val="en-GB"/>
        </w:rPr>
        <w:t>in other works</w:t>
      </w:r>
      <w:r w:rsidR="00C75356" w:rsidRPr="004C7E83">
        <w:rPr>
          <w:lang w:val="en-GB"/>
        </w:rPr>
        <w:t>,</w:t>
      </w:r>
      <w:r w:rsidR="0003510D" w:rsidRPr="004C7E83">
        <w:rPr>
          <w:lang w:val="en-GB"/>
        </w:rPr>
        <w:t xml:space="preserve"> w</w:t>
      </w:r>
      <w:r w:rsidR="005B492C" w:rsidRPr="004C7E83">
        <w:rPr>
          <w:lang w:val="en-GB"/>
        </w:rPr>
        <w:t>h</w:t>
      </w:r>
      <w:r w:rsidR="0003510D" w:rsidRPr="004C7E83">
        <w:rPr>
          <w:lang w:val="en-GB"/>
        </w:rPr>
        <w:t>ere densiti</w:t>
      </w:r>
      <w:r w:rsidR="002A2E29" w:rsidRPr="004C7E83">
        <w:rPr>
          <w:lang w:val="en-GB"/>
        </w:rPr>
        <w:t>es higher than 99% are obtained</w:t>
      </w:r>
      <w:r w:rsidR="00C46C1C"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0956-7151(94)00253-E","ISBN":"0862-5468","ISSN":"08625468","abstract":"The dependence of mechanical properties of 3Y-TZP ceramics on their grain sizes in the range from 0.19 mu m to 2.15 mu m has been investigated. Vickers indentation tests were used to determine hardness and fracture toughness. The hardness decreased with increasing grain size. The fracture toughness was almost constant for ceramics with the grain size tip to 0.40 mu m and then grew with increasing grain size up to 7.8 MPam(0.5) for ceramics with grain size of 1.8 mu m. Above this grain size a spontaneous transformation from tetragonal to monoclinic phase occurred. Ceramic samples with grain sizes of 0.30 mu m and 0.78 mu m yielded similar bending strength, 1020 and 1011 MPa, respectively. The microstructural coarsening required for achieving larger grain size resulted in a higher scatter of strength values, which was demonstrated by a lower Weibull modulus (13.0 vs. 7.54). The mechanical properties of nanocrystalline 3Y-zirconia ceramics coarsened to the grain size range from 0.085 to 0.70 mu m were also investigated and compared. Differences in mechanical behaviour of investigated ceramics were observed and their possible causes discussed.","author":[{"dropping-particle":"","family":"Trunec","given":"Martin","non-dropping-particle":"","parse-names":false,"suffix":""}],"container-title":"Ceramics - Silikaty","id":"ITEM-1","issue":"3","issued":{"date-parts":[["2008"]]},"page":"165-171","title":"Effect of grain size on mechanical properties of 3Y-TZP ceramics","type":"article-journal","volume":"52"},"uris":["http://www.mendeley.com/documents/?uuid=c373af32-5bc8-4b1b-9ea4-f726feb53ce4","http://www.mendeley.com/documents/?uuid=1eda8dcd-0279-4ce1-8ecf-3feb1d2325b1","http://www.mendeley.com/documents/?uuid=e5e27af3-a890-48e6-bce8-c81dfe24e79f"]},{"id":"ITEM-2","itemData":{"DOI":"10.1016/j.ceramint.2016.08.077","ISSN":"02728842","abstract":"The effect of varying amounts (up to 1 wt%) of graphene oxide (GO), on the densification behaviour of yttria–stabilised tetragonal zirconia (Y-TZP) was investigated. Green bodies were prepared and sintered in air atmosphere over the temperature range of 1200 °C to 1500 °C. Sintered samples were then evaluated to determine bulk density, Vickers's Hardness, fracture toughness, phase stability and grain size. Furthermore, the samples were subjected to hydrothermal ageing in superheated steam at 180 °C/10 bar for up to 200 h to evaluate the ageing-induced tetragonal to monoclinic phase transformation. The results showed that the addition of GO was beneficial in improving densification and mechanical properties of Y-TZP ceramic, particularly at low sintering temperatures. A high hardness of 14.3 GPa and fracture toughness of 5.6 MPa m1/2were recorded for GO-doped Y-TZP sintered at 1300 °C and 1400 °C, respectively. Despite the improvement in the sintering properties, the addition of GO was not effective in suppressing the ageing-induced monoclinic phase formation for samples sintered above 1300 °C.","author":[{"dropping-particle":"","family":"Ramesh","given":"S.","non-dropping-particle":"","parse-names":false,"suffix":""},{"dropping-particle":"","family":"Khan","given":"M. Mohaymen","non-dropping-particle":"","parse-names":false,"suffix":""},{"dropping-particle":"","family":"Alexander Chee","given":"H.C.","non-dropping-particle":"","parse-names":false,"suffix":""},{"dropping-particle":"","family":"Wong","given":"Y.H.","non-dropping-particle":"","parse-names":false,"suffix":""},{"dropping-particle":"","family":"Ganesan","given":"P.","non-dropping-particle":"","parse-names":false,"suffix":""},{"dropping-particle":"","family":"Kutty","given":"M.G.","non-dropping-particle":"","parse-names":false,"suffix":""},{"dropping-particle":"","family":"Sutharsini","given":"U.","non-dropping-particle":"","parse-names":false,"suffix":""},{"dropping-particle":"","family":"Chew","given":"W.J. Kelvin","non-dropping-particle":"","parse-names":false,"suffix":""},{"dropping-particle":"","family":"Niakan","given":"A.","non-dropping-particle":"","parse-names":false,"suffix":""}],"container-title":"Ceramics International","id":"ITEM-2","issue":"15","issued":{"date-parts":[["2016","11"]]},"page":"17620-17625","title":"Sintering behaviour and properties of graphene oxide-doped Y-TZP ceramics","type":"article-journal","volume":"42"},"uris":["http://www.mendeley.com/documents/?uuid=b5435129-3d4c-408e-a179-0bf624bd88be"]}],"mendeley":{"formattedCitation":"[6,12]","plainTextFormattedCitation":"[6,12]","previouslyFormattedCitation":"[6,12]"},"properties":{"noteIndex":0},"schema":"https://github.com/citation-style-language/schema/raw/master/csl-citation.json"}</w:instrText>
      </w:r>
      <w:r w:rsidR="003F68A9" w:rsidRPr="004C7E83">
        <w:rPr>
          <w:lang w:val="en-GB"/>
        </w:rPr>
        <w:fldChar w:fldCharType="separate"/>
      </w:r>
      <w:r w:rsidR="00DE34A9" w:rsidRPr="004C7E83">
        <w:rPr>
          <w:noProof/>
          <w:lang w:val="en-GB"/>
        </w:rPr>
        <w:t>[6,12]</w:t>
      </w:r>
      <w:r w:rsidR="003F68A9" w:rsidRPr="004C7E83">
        <w:rPr>
          <w:lang w:val="en-GB"/>
        </w:rPr>
        <w:fldChar w:fldCharType="end"/>
      </w:r>
      <w:r w:rsidR="0003510D" w:rsidRPr="004C7E83">
        <w:rPr>
          <w:lang w:val="en-GB"/>
        </w:rPr>
        <w:t>.</w:t>
      </w:r>
      <w:r w:rsidR="007777F0" w:rsidRPr="004C7E83">
        <w:rPr>
          <w:lang w:val="en-GB"/>
        </w:rPr>
        <w:t xml:space="preserve"> </w:t>
      </w:r>
      <w:r w:rsidR="0003510D" w:rsidRPr="004C7E83">
        <w:rPr>
          <w:lang w:val="en-GB"/>
        </w:rPr>
        <w:t>As the GNP content increases,</w:t>
      </w:r>
      <w:r w:rsidR="007777F0" w:rsidRPr="004C7E83">
        <w:rPr>
          <w:lang w:val="en-GB"/>
        </w:rPr>
        <w:t xml:space="preserve"> the </w:t>
      </w:r>
      <w:r w:rsidR="00107B61" w:rsidRPr="004C7E83">
        <w:rPr>
          <w:lang w:val="en-GB"/>
        </w:rPr>
        <w:t>relative density</w:t>
      </w:r>
      <w:r w:rsidR="007777F0" w:rsidRPr="004C7E83">
        <w:rPr>
          <w:lang w:val="en-GB"/>
        </w:rPr>
        <w:t xml:space="preserve"> of the composites decreases, being this effect especially remarkable for the composites with 10 </w:t>
      </w:r>
      <w:r w:rsidR="00183C11" w:rsidRPr="004C7E83">
        <w:rPr>
          <w:lang w:val="en-GB"/>
        </w:rPr>
        <w:t xml:space="preserve">vol% </w:t>
      </w:r>
      <w:r w:rsidR="00326455" w:rsidRPr="004C7E83">
        <w:rPr>
          <w:lang w:val="en-GB"/>
        </w:rPr>
        <w:t>GNP</w:t>
      </w:r>
      <w:r w:rsidR="007777F0" w:rsidRPr="004C7E83">
        <w:rPr>
          <w:lang w:val="en-GB"/>
        </w:rPr>
        <w:t>. The decrease in densification is in good agreement with previous investigations, in which t</w:t>
      </w:r>
      <w:r w:rsidR="00527195" w:rsidRPr="004C7E83">
        <w:rPr>
          <w:lang w:val="en-GB"/>
        </w:rPr>
        <w:t xml:space="preserve">he direct influence of the </w:t>
      </w:r>
      <w:r w:rsidR="005D3394" w:rsidRPr="004C7E83">
        <w:rPr>
          <w:lang w:val="en-GB"/>
        </w:rPr>
        <w:t>GNP</w:t>
      </w:r>
      <w:r w:rsidR="00527195" w:rsidRPr="004C7E83">
        <w:rPr>
          <w:lang w:val="en-GB"/>
        </w:rPr>
        <w:t xml:space="preserve"> content</w:t>
      </w:r>
      <w:r w:rsidR="005D3394" w:rsidRPr="004C7E83">
        <w:rPr>
          <w:lang w:val="en-GB"/>
        </w:rPr>
        <w:t xml:space="preserve"> on the density of </w:t>
      </w:r>
      <w:r w:rsidR="00527195" w:rsidRPr="004C7E83">
        <w:rPr>
          <w:lang w:val="en-GB"/>
        </w:rPr>
        <w:t xml:space="preserve">ceramic </w:t>
      </w:r>
      <w:r w:rsidR="007777F0" w:rsidRPr="004C7E83">
        <w:rPr>
          <w:lang w:val="en-GB"/>
        </w:rPr>
        <w:t>composites</w:t>
      </w:r>
      <w:r w:rsidR="005D3394" w:rsidRPr="004C7E83">
        <w:rPr>
          <w:lang w:val="en-GB"/>
        </w:rPr>
        <w:t xml:space="preserve"> prepared by PLS</w:t>
      </w:r>
      <w:r w:rsidR="007777F0" w:rsidRPr="004C7E83">
        <w:rPr>
          <w:lang w:val="en-GB"/>
        </w:rPr>
        <w:t xml:space="preserve"> is clearly stated </w:t>
      </w:r>
      <w:r w:rsidR="003F68A9" w:rsidRPr="004C7E83">
        <w:rPr>
          <w:lang w:val="en-GB"/>
        </w:rPr>
        <w:fldChar w:fldCharType="begin" w:fldLock="1"/>
      </w:r>
      <w:r w:rsidR="00CC657D" w:rsidRPr="004C7E83">
        <w:rPr>
          <w:lang w:val="en-GB"/>
        </w:rPr>
        <w:instrText>ADDIN CSL_CITATION {"citationItems":[{"id":"ITEM-1","itemData":{"DOI":"10.1016/j.ceramint.2015.07.149","ISSN":"02728842","abstract":"SiC ceramics with graphene additives have been fabricated by a pressureless-sintered method. The effects of graphene contents on the densification, thermal conductivity, electrical conductivity, phase compositions, and microstructure evolutions of the SiC ceramics were investigated in detail. As the graphene content increased from 0 to 5.0 wt%, the relative density of the SiC samples monotonically decreased, the electrical conductivity monotonically increased, whereas the thermal conductivity initially increased and then decreased. The highest thermal conductivity of 145.14 W/(m K) was obtained for SiC sample with 2.0 wt% graphene sintered at 2130°C for 1 h in Ar.","author":[{"dropping-particle":"","family":"Li","given":"Qisong","non-dropping-particle":"","parse-names":false,"suffix":""},{"dropping-particle":"","family":"Zhang","given":"Yujun","non-dropping-particle":"","parse-names":false,"suffix":""},{"dropping-particle":"","family":"Gong","given":"Hongyu","non-dropping-particle":"","parse-names":false,"suffix":""},{"dropping-particle":"","family":"Sun","given":"Haibin","non-dropping-particle":"","parse-names":false,"suffix":""},{"dropping-particle":"","family":"Li","given":"Teng","non-dropping-particle":"","parse-names":false,"suffix":""},{"dropping-particle":"","family":"Guo","given":"Xue","non-dropping-particle":"","parse-names":false,"suffix":""},{"dropping-particle":"","family":"Ai","given":"Shuhe","non-dropping-particle":"","parse-names":false,"suffix":""}],"container-title":"Ceramics International","id":"ITEM-1","issue":"10","issued":{"date-parts":[["2015","12"]]},"page":"13547-13552","publisher":"Elsevier","title":"Effects of graphene on the thermal conductivity of pressureless-sintered SiC ceramics","type":"article-journal","volume":"41"},"uris":["http://www.mendeley.com/documents/?uuid=21f28712-9994-48d0-a200-0421f8f90f41","http://www.mendeley.com/documents/?uuid=8eab6d1f-385d-419f-8d4f-a58d2e0f453f","http://www.mendeley.com/documents/?uuid=563898b5-0045-4457-8a7a-35573b9f4a15"]},{"id":"ITEM-2","itemData":{"DOI":"10.1016/j.msea.2015.07.062","ISSN":"09215093","abstract":"Silicon nitride (Si3N4) ceramic composites reinforced with graphene platelets (GPLs) were prepared by hot pressed sintering and pressureless sintering respectively. Adequate intermixing of the GPLs and the ceramic powders was achieved in nmethyl-pyrrolidone (NMP) under ultrasonic vibration followed by ball-milling. The microstructure and phases of the Si3N4 ceramic composites were investigated by Field Emission Scanning Electron Microscopy (SEM) and X-ray diffraction (XRD). The effects of GPLs on the composites' mechanical properties were analyzed. The results showed that GPLs were well dispersed in the Si3N4 ceramic matrix. ??-Si&lt;inf&gt;3&lt;/inf&gt;N&lt;inf&gt;4,&lt;/inf&gt; O'-sialon and GPLs were present in the hot-pressed composites while pressureless sintered composites contain ??-Si&lt;inf&gt;3&lt;/inf&gt;N&lt;inf&gt;4&lt;/inf&gt;, Si, SiC and GPLs. Graphene has the potential to improve the mechanical properties of both the hot pressed and pressureless sintered composites. Toughening effect of GPLs on the pressureless sintered composites appeared more effective than that on the hot pressed composites. Toughening mechanisms, such as pull-out, crack bridging and crack deflection induced by GPLs were observed in the composites prepared by the two methods.","author":[{"dropping-particle":"","family":"Yang","given":"Yaping","non-dropping-particle":"","parse-names":false,"suffix":""},{"dropping-particle":"","family":"Li","given":"Bin","non-dropping-particle":"","parse-names":false,"suffix":""},{"dropping-particle":"","family":"Zhang","given":"Changrui","non-dropping-particle":"","parse-names":false,"suffix":""},{"dropping-particle":"","family":"Wang","given":"Siqing","non-dropping-particle":"","parse-names":false,"suffix":""},{"dropping-particle":"","family":"Liu","given":"Kun","non-dropping-particle":"","parse-names":false,"suffix":""},{"dropping-particle":"","family":"Yang","given":"Bei","non-dropping-particle":"","parse-names":false,"suffix":""}],"container-title":"Materials Science and Engineering: A","id":"ITEM-2","issued":{"date-parts":[["2015","9"]]},"page":"90-95","publisher":"Elsevier","title":"Fabrication and properties of graphene reinforced silicon nitride composite materials","type":"article-journal","volume":"644"},"uris":["http://www.mendeley.com/documents/?uuid=2d7e9306-8970-4a02-bb26-6a39e48d7661","http://www.mendeley.com/documents/?uuid=b1a4d75e-0a51-4759-82a2-6a675d511b67","http://www.mendeley.com/documents/?uuid=daa9e814-315b-481e-85d9-0ebf63dc21fe"]},{"id":"ITEM-3","itemData":{"DOI":"10.1016/j.ceramint.2016.08.077","ISSN":"02728842","abstract":"The effect of varying amounts (up to 1 wt%) of graphene oxide (GO), on the densification behaviour of yttria–stabilised tetragonal zirconia (Y-TZP) was investigated. Green bodies were prepared and sintered in air atmosphere over the temperature range of 1200 °C to 1500 °C. Sintered samples were then evaluated to determine bulk density, Vickers's Hardness, fracture toughness, phase stability and grain size. Furthermore, the samples were subjected to hydrothermal ageing in superheated steam at 180 °C/10 bar for up to 200 h to evaluate the ageing-induced tetragonal to monoclinic phase transformation. The results showed that the addition of GO was beneficial in improving densification and mechanical properties of Y-TZP ceramic, particularly at low sintering temperatures. A high hardness of 14.3 GPa and fracture toughness of 5.6 MPa m1/2were recorded for GO-doped Y-TZP sintered at 1300 °C and 1400 °C, respectively. Despite the improvement in the sintering properties, the addition of GO was not effective in suppressing the ageing-induced monoclinic phase formation for samples sintered above 1300 °C.","author":[{"dropping-particle":"","family":"Ramesh","given":"S.","non-dropping-particle":"","parse-names":false,"suffix":""},{"dropping-particle":"","family":"Khan","given":"M. Mohaymen","non-dropping-particle":"","parse-names":false,"suffix":""},{"dropping-particle":"","family":"Alexander Chee","given":"H.C.","non-dropping-particle":"","parse-names":false,"suffix":""},{"dropping-particle":"","family":"Wong","given":"Y.H.","non-dropping-particle":"","parse-names":false,"suffix":""},{"dropping-particle":"","family":"Ganesan","given":"P.","non-dropping-particle":"","parse-names":false,"suffix":""},{"dropping-particle":"","family":"Kutty","given":"M.G.","non-dropping-particle":"","parse-names":false,"suffix":""},{"dropping-particle":"","family":"Sutharsini","given":"U.","non-dropping-particle":"","parse-names":false,"suffix":""},{"dropping-particle":"","family":"Chew","given":"W.J. Kelvin","non-dropping-particle":"","parse-names":false,"suffix":""},{"dropping-particle":"","family":"Niakan","given":"A.","non-dropping-particle":"","parse-names":false,"suffix":""}],"container-title":"Ceramics International","id":"ITEM-3","issue":"15","issued":{"date-parts":[["2016","11"]]},"page":"17620-17625","title":"Sintering behaviour and properties of graphene oxide-doped Y-TZP ceramics","type":"article-journal","volume":"42"},"uris":["http://www.mendeley.com/documents/?uuid=b5435129-3d4c-408e-a179-0bf624bd88be"]}],"mendeley":{"formattedCitation":"[6,13,14]","plainTextFormattedCitation":"[6,13,14]","previouslyFormattedCitation":"[6,13,14]"},"properties":{"noteIndex":0},"schema":"https://github.com/citation-style-language/schema/raw/master/csl-citation.json"}</w:instrText>
      </w:r>
      <w:r w:rsidR="003F68A9" w:rsidRPr="004C7E83">
        <w:rPr>
          <w:lang w:val="en-GB"/>
        </w:rPr>
        <w:fldChar w:fldCharType="separate"/>
      </w:r>
      <w:r w:rsidR="00DE34A9" w:rsidRPr="004C7E83">
        <w:rPr>
          <w:noProof/>
          <w:lang w:val="en-GB"/>
        </w:rPr>
        <w:t>[6,13,14]</w:t>
      </w:r>
      <w:r w:rsidR="003F68A9" w:rsidRPr="004C7E83">
        <w:rPr>
          <w:lang w:val="en-GB"/>
        </w:rPr>
        <w:fldChar w:fldCharType="end"/>
      </w:r>
      <w:r w:rsidR="005D3394" w:rsidRPr="004C7E83">
        <w:rPr>
          <w:lang w:val="en-GB"/>
        </w:rPr>
        <w:t xml:space="preserve">. </w:t>
      </w:r>
      <w:r w:rsidR="007777F0" w:rsidRPr="004C7E83">
        <w:rPr>
          <w:lang w:val="en-GB"/>
        </w:rPr>
        <w:t>Yang et al.</w:t>
      </w:r>
      <w:r w:rsidR="00C46C1C"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j.msea.2015.07.062","ISSN":"09215093","abstract":"Silicon nitride (Si3N4) ceramic composites reinforced with graphene platelets (GPLs) were prepared by hot pressed sintering and pressureless sintering respectively. Adequate intermixing of the GPLs and the ceramic powders was achieved in nmethyl-pyrrolidone (NMP) under ultrasonic vibration followed by ball-milling. The microstructure and phases of the Si3N4 ceramic composites were investigated by Field Emission Scanning Electron Microscopy (SEM) and X-ray diffraction (XRD). The effects of GPLs on the composites' mechanical properties were analyzed. The results showed that GPLs were well dispersed in the Si3N4 ceramic matrix. ??-Si&lt;inf&gt;3&lt;/inf&gt;N&lt;inf&gt;4,&lt;/inf&gt; O'-sialon and GPLs were present in the hot-pressed composites while pressureless sintered composites contain ??-Si&lt;inf&gt;3&lt;/inf&gt;N&lt;inf&gt;4&lt;/inf&gt;, Si, SiC and GPLs. Graphene has the potential to improve the mechanical properties of both the hot pressed and pressureless sintered composites. Toughening effect of GPLs on the pressureless sintered composites appeared more effective than that on the hot pressed composites. Toughening mechanisms, such as pull-out, crack bridging and crack deflection induced by GPLs were observed in the composites prepared by the two methods.","author":[{"dropping-particle":"","family":"Yang","given":"Yaping","non-dropping-particle":"","parse-names":false,"suffix":""},{"dropping-particle":"","family":"Li","given":"Bin","non-dropping-particle":"","parse-names":false,"suffix":""},{"dropping-particle":"","family":"Zhang","given":"Changrui","non-dropping-particle":"","parse-names":false,"suffix":""},{"dropping-particle":"","family":"Wang","given":"Siqing","non-dropping-particle":"","parse-names":false,"suffix":""},{"dropping-particle":"","family":"Liu","given":"Kun","non-dropping-particle":"","parse-names":false,"suffix":""},{"dropping-particle":"","family":"Yang","given":"Bei","non-dropping-particle":"","parse-names":false,"suffix":""}],"container-title":"Materials Science and Engineering: A","id":"ITEM-1","issued":{"date-parts":[["2015","9"]]},"page":"90-95","publisher":"Elsevier","title":"Fabrication and properties of graphene reinforced silicon nitride composite materials","type":"article-journal","volume":"644"},"uris":["http://www.mendeley.com/documents/?uuid=2d7e9306-8970-4a02-bb26-6a39e48d7661","http://www.mendeley.com/documents/?uuid=b1a4d75e-0a51-4759-82a2-6a675d511b67","http://www.mendeley.com/documents/?uuid=daa9e814-315b-481e-85d9-0ebf63dc21fe"]}],"mendeley":{"formattedCitation":"[14]","plainTextFormattedCitation":"[14]","previouslyFormattedCitation":"[14]"},"properties":{"noteIndex":0},"schema":"https://github.com/citation-style-language/schema/raw/master/csl-citation.json"}</w:instrText>
      </w:r>
      <w:r w:rsidR="003F68A9" w:rsidRPr="004C7E83">
        <w:rPr>
          <w:lang w:val="en-GB"/>
        </w:rPr>
        <w:fldChar w:fldCharType="separate"/>
      </w:r>
      <w:r w:rsidR="00DE34A9" w:rsidRPr="004C7E83">
        <w:rPr>
          <w:noProof/>
          <w:lang w:val="en-GB"/>
        </w:rPr>
        <w:t>[14]</w:t>
      </w:r>
      <w:r w:rsidR="003F68A9" w:rsidRPr="004C7E83">
        <w:rPr>
          <w:lang w:val="en-GB"/>
        </w:rPr>
        <w:fldChar w:fldCharType="end"/>
      </w:r>
      <w:r w:rsidR="007777F0" w:rsidRPr="004C7E83">
        <w:rPr>
          <w:lang w:val="en-GB"/>
        </w:rPr>
        <w:t xml:space="preserve"> </w:t>
      </w:r>
      <w:r w:rsidR="00C75356" w:rsidRPr="004C7E83">
        <w:rPr>
          <w:lang w:val="en-GB"/>
        </w:rPr>
        <w:t>reported that</w:t>
      </w:r>
      <w:r w:rsidR="005B492C" w:rsidRPr="004C7E83">
        <w:rPr>
          <w:lang w:val="en-GB"/>
        </w:rPr>
        <w:t>,</w:t>
      </w:r>
      <w:r w:rsidR="007777F0" w:rsidRPr="004C7E83">
        <w:rPr>
          <w:lang w:val="en-GB"/>
        </w:rPr>
        <w:t xml:space="preserve"> although a small fraction of graphene filler facilitates </w:t>
      </w:r>
      <w:r w:rsidR="00CC22FB" w:rsidRPr="004C7E83">
        <w:rPr>
          <w:lang w:val="en-GB"/>
        </w:rPr>
        <w:t xml:space="preserve">the densification </w:t>
      </w:r>
      <w:r w:rsidR="007777F0" w:rsidRPr="004C7E83">
        <w:rPr>
          <w:lang w:val="en-GB"/>
        </w:rPr>
        <w:t>process of GNP/Si</w:t>
      </w:r>
      <w:r w:rsidR="007777F0" w:rsidRPr="004C7E83">
        <w:rPr>
          <w:vertAlign w:val="subscript"/>
          <w:lang w:val="en-GB"/>
        </w:rPr>
        <w:t>3</w:t>
      </w:r>
      <w:r w:rsidR="007777F0" w:rsidRPr="004C7E83">
        <w:rPr>
          <w:lang w:val="en-GB"/>
        </w:rPr>
        <w:t>N</w:t>
      </w:r>
      <w:r w:rsidR="007777F0" w:rsidRPr="004C7E83">
        <w:rPr>
          <w:vertAlign w:val="subscript"/>
          <w:lang w:val="en-GB"/>
        </w:rPr>
        <w:t>4</w:t>
      </w:r>
      <w:r w:rsidR="007777F0" w:rsidRPr="004C7E83">
        <w:rPr>
          <w:lang w:val="en-GB"/>
        </w:rPr>
        <w:t xml:space="preserve"> composites, an excessive graphene content could decrease </w:t>
      </w:r>
      <w:r w:rsidR="00CC22FB" w:rsidRPr="004C7E83">
        <w:rPr>
          <w:lang w:val="en-GB"/>
        </w:rPr>
        <w:t xml:space="preserve">the relative density </w:t>
      </w:r>
      <w:r w:rsidR="007777F0" w:rsidRPr="004C7E83">
        <w:rPr>
          <w:lang w:val="en-GB"/>
        </w:rPr>
        <w:t>of the material due t</w:t>
      </w:r>
      <w:r w:rsidR="00720EF1" w:rsidRPr="004C7E83">
        <w:rPr>
          <w:lang w:val="en-GB"/>
        </w:rPr>
        <w:t>o the pores formed between GNP and ceramic matrix</w:t>
      </w:r>
      <w:r w:rsidR="007777F0" w:rsidRPr="004C7E83">
        <w:rPr>
          <w:lang w:val="en-GB"/>
        </w:rPr>
        <w:t>.</w:t>
      </w:r>
      <w:r w:rsidR="002109D5" w:rsidRPr="004C7E83">
        <w:rPr>
          <w:lang w:val="en-GB"/>
        </w:rPr>
        <w:t xml:space="preserve"> </w:t>
      </w:r>
      <w:r w:rsidR="00783B27" w:rsidRPr="004C7E83">
        <w:rPr>
          <w:lang w:val="en-GB"/>
        </w:rPr>
        <w:t>In this sense, Li et al.</w:t>
      </w:r>
      <w:r w:rsidR="00CC22FB" w:rsidRPr="004C7E83">
        <w:rPr>
          <w:lang w:val="en-GB"/>
        </w:rPr>
        <w:t xml:space="preserve"> </w:t>
      </w:r>
      <w:r w:rsidR="003F68A9" w:rsidRPr="004C7E83">
        <w:rPr>
          <w:lang w:val="en-GB"/>
        </w:rPr>
        <w:fldChar w:fldCharType="begin" w:fldLock="1"/>
      </w:r>
      <w:r w:rsidR="00CC22FB" w:rsidRPr="004C7E83">
        <w:rPr>
          <w:lang w:val="en-GB"/>
        </w:rPr>
        <w:instrText>ADDIN CSL_CITATION {"citationItems":[{"id":"ITEM-1","itemData":{"DOI":"10.1016/j.ceramint.2015.07.149","ISSN":"02728842","abstract":"SiC ceramics with graphene additives have been fabricated by a pressureless-sintered method. The effects of graphene contents on the densification, thermal conductivity, electrical conductivity, phase compositions, and microstructure evolutions of the SiC ceramics were investigated in detail. As the graphene content increased from 0 to 5.0 wt%, the relative density of the SiC samples monotonically decreased, the electrical conductivity monotonically increased, whereas the thermal conductivity initially increased and then decreased. The highest thermal conductivity of 145.14 W/(m K) was obtained for SiC sample with 2.0 wt% graphene sintered at 2130°C for 1 h in Ar.","author":[{"dropping-particle":"","family":"Li","given":"Qisong","non-dropping-particle":"","parse-names":false,"suffix":""},{"dropping-particle":"","family":"Zhang","given":"Yujun","non-dropping-particle":"","parse-names":false,"suffix":""},{"dropping-particle":"","family":"Gong","given":"Hongyu","non-dropping-particle":"","parse-names":false,"suffix":""},{"dropping-particle":"","family":"Sun","given":"Haibin","non-dropping-particle":"","parse-names":false,"suffix":""},{"dropping-particle":"","family":"Li","given":"Teng","non-dropping-particle":"","parse-names":false,"suffix":""},{"dropping-particle":"","family":"Guo","given":"Xue","non-dropping-particle":"","parse-names":false,"suffix":""},{"dropping-particle":"","family":"Ai","given":"Shuhe","non-dropping-particle":"","parse-names":false,"suffix":""}],"container-title":"Ceramics International","id":"ITEM-1","issue":"10","issued":{"date-parts":[["2015","12"]]},"page":"13547-13552","publisher":"Elsevier","title":"Effects of graphene on the thermal conductivity of pressureless-sintered SiC ceramics","type":"article-journal","volume":"41"},"uris":["http://www.mendeley.com/documents/?uuid=563898b5-0045-4457-8a7a-35573b9f4a15","http://www.mendeley.com/documents/?uuid=8eab6d1f-385d-419f-8d4f-a58d2e0f453f","http://www.mendeley.com/documents/?uuid=21f28712-9994-48d0-a200-0421f8f90f41"]}],"mendeley":{"formattedCitation":"[13]","plainTextFormattedCitation":"[13]","previouslyFormattedCitation":"[13]"},"properties":{"noteIndex":0},"schema":"https://github.com/citation-style-language/schema/raw/master/csl-citation.json"}</w:instrText>
      </w:r>
      <w:r w:rsidR="003F68A9" w:rsidRPr="004C7E83">
        <w:rPr>
          <w:lang w:val="en-GB"/>
        </w:rPr>
        <w:fldChar w:fldCharType="separate"/>
      </w:r>
      <w:r w:rsidR="00CC22FB" w:rsidRPr="004C7E83">
        <w:rPr>
          <w:noProof/>
          <w:lang w:val="en-GB"/>
        </w:rPr>
        <w:t>[13]</w:t>
      </w:r>
      <w:r w:rsidR="003F68A9" w:rsidRPr="004C7E83">
        <w:rPr>
          <w:lang w:val="en-GB"/>
        </w:rPr>
        <w:fldChar w:fldCharType="end"/>
      </w:r>
      <w:r w:rsidR="00CC22FB" w:rsidRPr="004C7E83">
        <w:rPr>
          <w:lang w:val="en-GB"/>
        </w:rPr>
        <w:t xml:space="preserve"> </w:t>
      </w:r>
      <w:r w:rsidR="00783B27" w:rsidRPr="004C7E83">
        <w:rPr>
          <w:lang w:val="en-GB"/>
        </w:rPr>
        <w:t xml:space="preserve"> also </w:t>
      </w:r>
      <w:r w:rsidR="00C75356" w:rsidRPr="004C7E83">
        <w:rPr>
          <w:lang w:val="en-GB"/>
        </w:rPr>
        <w:t>reported a monotonical decrease</w:t>
      </w:r>
      <w:r w:rsidR="00783B27" w:rsidRPr="004C7E83">
        <w:rPr>
          <w:lang w:val="en-GB"/>
        </w:rPr>
        <w:t xml:space="preserve"> of </w:t>
      </w:r>
      <w:r w:rsidR="005B492C" w:rsidRPr="004C7E83">
        <w:rPr>
          <w:lang w:val="en-GB"/>
        </w:rPr>
        <w:t xml:space="preserve">the </w:t>
      </w:r>
      <w:r w:rsidR="00783B27" w:rsidRPr="004C7E83">
        <w:rPr>
          <w:lang w:val="en-GB"/>
        </w:rPr>
        <w:t>relative density from ~99</w:t>
      </w:r>
      <w:r w:rsidR="00C75356" w:rsidRPr="004C7E83">
        <w:rPr>
          <w:lang w:val="en-GB"/>
        </w:rPr>
        <w:t xml:space="preserve"> </w:t>
      </w:r>
      <w:r w:rsidR="00783B27" w:rsidRPr="004C7E83">
        <w:rPr>
          <w:lang w:val="en-GB"/>
        </w:rPr>
        <w:t xml:space="preserve">% to ~96 % when increasing the </w:t>
      </w:r>
      <w:r w:rsidR="00783B27" w:rsidRPr="004C7E83">
        <w:rPr>
          <w:lang w:val="en-GB"/>
        </w:rPr>
        <w:lastRenderedPageBreak/>
        <w:t xml:space="preserve">graphene content up to 5 wt% in SiC composites and </w:t>
      </w:r>
      <w:r w:rsidR="00B164F3" w:rsidRPr="004C7E83">
        <w:rPr>
          <w:lang w:val="en-GB"/>
        </w:rPr>
        <w:t xml:space="preserve">Ramesh et al. </w:t>
      </w:r>
      <w:r w:rsidR="003F68A9" w:rsidRPr="004C7E83">
        <w:rPr>
          <w:lang w:val="en-GB"/>
        </w:rPr>
        <w:fldChar w:fldCharType="begin" w:fldLock="1"/>
      </w:r>
      <w:r w:rsidR="00CC657D" w:rsidRPr="004C7E83">
        <w:rPr>
          <w:lang w:val="en-GB"/>
        </w:rPr>
        <w:instrText>ADDIN CSL_CITATION {"citationItems":[{"id":"ITEM-1","itemData":{"DOI":"10.1016/j.ceramint.2016.08.077","ISSN":"02728842","abstract":"The effect of varying amounts (up to 1 wt%) of graphene oxide (GO), on the densification behaviour of yttria–stabilised tetragonal zirconia (Y-TZP) was investigated. Green bodies were prepared and sintered in air atmosphere over the temperature range of 1200 °C to 1500 °C. Sintered samples were then evaluated to determine bulk density, Vickers's Hardness, fracture toughness, phase stability and grain size. Furthermore, the samples were subjected to hydrothermal ageing in superheated steam at 180 °C/10 bar for up to 200 h to evaluate the ageing-induced tetragonal to monoclinic phase transformation. The results showed that the addition of GO was beneficial in improving densification and mechanical properties of Y-TZP ceramic, particularly at low sintering temperatures. A high hardness of 14.3 GPa and fracture toughness of 5.6 MPa m1/2were recorded for GO-doped Y-TZP sintered at 1300 °C and 1400 °C, respectively. Despite the improvement in the sintering properties, the addition of GO was not effective in suppressing the ageing-induced monoclinic phase formation for samples sintered above 1300 °C.","author":[{"dropping-particle":"","family":"Ramesh","given":"S.","non-dropping-particle":"","parse-names":false,"suffix":""},{"dropping-particle":"","family":"Khan","given":"M. Mohaymen","non-dropping-particle":"","parse-names":false,"suffix":""},{"dropping-particle":"","family":"Alexander Chee","given":"H.C.","non-dropping-particle":"","parse-names":false,"suffix":""},{"dropping-particle":"","family":"Wong","given":"Y.H.","non-dropping-particle":"","parse-names":false,"suffix":""},{"dropping-particle":"","family":"Ganesan","given":"P.","non-dropping-particle":"","parse-names":false,"suffix":""},{"dropping-particle":"","family":"Kutty","given":"M.G.","non-dropping-particle":"","parse-names":false,"suffix":""},{"dropping-particle":"","family":"Sutharsini","given":"U.","non-dropping-particle":"","parse-names":false,"suffix":""},{"dropping-particle":"","family":"Chew","given":"W.J. Kelvin","non-dropping-particle":"","parse-names":false,"suffix":""},{"dropping-particle":"","family":"Niakan","given":"A.","non-dropping-particle":"","parse-names":false,"suffix":""}],"container-title":"Ceramics International","id":"ITEM-1","issue":"15","issued":{"date-parts":[["2016","11"]]},"page":"17620-17625","title":"Sintering behaviour and properties of graphene oxide-doped Y-TZP ceramics","type":"article-journal","volume":"42"},"uris":["http://www.mendeley.com/documents/?uuid=b5435129-3d4c-408e-a179-0bf624bd88be"]}],"mendeley":{"formattedCitation":"[6]","plainTextFormattedCitation":"[6]","previouslyFormattedCitation":"[6]"},"properties":{"noteIndex":0},"schema":"https://github.com/citation-style-language/schema/raw/master/csl-citation.json"}</w:instrText>
      </w:r>
      <w:r w:rsidR="003F68A9" w:rsidRPr="004C7E83">
        <w:rPr>
          <w:lang w:val="en-GB"/>
        </w:rPr>
        <w:fldChar w:fldCharType="separate"/>
      </w:r>
      <w:r w:rsidR="00DE34A9" w:rsidRPr="004C7E83">
        <w:rPr>
          <w:noProof/>
          <w:lang w:val="en-GB"/>
        </w:rPr>
        <w:t>[6]</w:t>
      </w:r>
      <w:r w:rsidR="003F68A9" w:rsidRPr="004C7E83">
        <w:rPr>
          <w:lang w:val="en-GB"/>
        </w:rPr>
        <w:fldChar w:fldCharType="end"/>
      </w:r>
      <w:r w:rsidR="00B164F3" w:rsidRPr="004C7E83">
        <w:rPr>
          <w:lang w:val="en-GB"/>
        </w:rPr>
        <w:t xml:space="preserve"> obtained </w:t>
      </w:r>
      <w:r w:rsidR="009F5307" w:rsidRPr="004C7E83">
        <w:rPr>
          <w:lang w:val="en-GB"/>
        </w:rPr>
        <w:t>zirconia</w:t>
      </w:r>
      <w:r w:rsidR="005B492C" w:rsidRPr="004C7E83">
        <w:rPr>
          <w:lang w:val="en-GB"/>
        </w:rPr>
        <w:t xml:space="preserve"> </w:t>
      </w:r>
      <w:r w:rsidR="00B164F3" w:rsidRPr="004C7E83">
        <w:rPr>
          <w:lang w:val="en-GB"/>
        </w:rPr>
        <w:t xml:space="preserve">composites </w:t>
      </w:r>
      <w:r w:rsidR="009F5307" w:rsidRPr="004C7E83">
        <w:rPr>
          <w:lang w:val="en-GB"/>
        </w:rPr>
        <w:t xml:space="preserve">with </w:t>
      </w:r>
      <w:r w:rsidR="005B492C" w:rsidRPr="004C7E83">
        <w:rPr>
          <w:lang w:val="en-GB"/>
        </w:rPr>
        <w:t xml:space="preserve">relative densities </w:t>
      </w:r>
      <w:r w:rsidR="00231C8F" w:rsidRPr="004C7E83">
        <w:rPr>
          <w:lang w:val="en-GB"/>
        </w:rPr>
        <w:t xml:space="preserve">also </w:t>
      </w:r>
      <w:r w:rsidR="009F5307" w:rsidRPr="004C7E83">
        <w:rPr>
          <w:lang w:val="en-GB"/>
        </w:rPr>
        <w:t xml:space="preserve">decreasing </w:t>
      </w:r>
      <w:r w:rsidR="00231C8F" w:rsidRPr="004C7E83">
        <w:rPr>
          <w:lang w:val="en-GB"/>
        </w:rPr>
        <w:t>from ~98 to</w:t>
      </w:r>
      <w:r w:rsidR="00B164F3" w:rsidRPr="004C7E83">
        <w:rPr>
          <w:lang w:val="en-GB"/>
        </w:rPr>
        <w:t xml:space="preserve"> </w:t>
      </w:r>
      <w:r w:rsidR="009F5307" w:rsidRPr="004C7E83">
        <w:rPr>
          <w:lang w:val="en-GB"/>
        </w:rPr>
        <w:t>~</w:t>
      </w:r>
      <w:r w:rsidR="00B164F3" w:rsidRPr="004C7E83">
        <w:rPr>
          <w:lang w:val="en-GB"/>
        </w:rPr>
        <w:t>96 % by using small amounts</w:t>
      </w:r>
      <w:r w:rsidR="00C75356" w:rsidRPr="004C7E83">
        <w:rPr>
          <w:lang w:val="en-GB"/>
        </w:rPr>
        <w:t xml:space="preserve"> of graphene oxide up to 1 wt%.</w:t>
      </w:r>
    </w:p>
    <w:p w:rsidR="009F52D9" w:rsidRPr="004C7E83" w:rsidRDefault="00C04DE6" w:rsidP="0017486F">
      <w:pPr>
        <w:pStyle w:val="Ttulo2"/>
        <w:rPr>
          <w:lang w:val="en-GB"/>
        </w:rPr>
      </w:pPr>
      <w:r w:rsidRPr="004C7E83">
        <w:rPr>
          <w:lang w:val="en-GB"/>
        </w:rPr>
        <w:t>Microstructure</w:t>
      </w:r>
    </w:p>
    <w:p w:rsidR="00FB4075" w:rsidRPr="004C7E83" w:rsidRDefault="00601B0D" w:rsidP="0017486F">
      <w:pPr>
        <w:rPr>
          <w:lang w:val="en-GB"/>
        </w:rPr>
      </w:pPr>
      <w:r w:rsidRPr="004C7E83">
        <w:rPr>
          <w:lang w:val="en-GB"/>
        </w:rPr>
        <w:t>Th</w:t>
      </w:r>
      <w:r w:rsidR="00FB4075" w:rsidRPr="004C7E83">
        <w:rPr>
          <w:lang w:val="en-GB"/>
        </w:rPr>
        <w:t>e XRD analysis conducted on the monolithic 3YTZP</w:t>
      </w:r>
      <w:r w:rsidR="007B0F9A" w:rsidRPr="004C7E83">
        <w:rPr>
          <w:lang w:val="en-GB"/>
        </w:rPr>
        <w:t xml:space="preserve"> ceramic</w:t>
      </w:r>
      <w:r w:rsidR="00FB4075" w:rsidRPr="004C7E83">
        <w:rPr>
          <w:lang w:val="en-GB"/>
        </w:rPr>
        <w:t xml:space="preserve"> and </w:t>
      </w:r>
      <w:r w:rsidR="004853B1" w:rsidRPr="004C7E83">
        <w:rPr>
          <w:lang w:val="en-GB"/>
        </w:rPr>
        <w:t xml:space="preserve">the </w:t>
      </w:r>
      <w:r w:rsidR="00945B4A" w:rsidRPr="004C7E83">
        <w:rPr>
          <w:lang w:val="en-GB"/>
        </w:rPr>
        <w:t>GNP/</w:t>
      </w:r>
      <w:r w:rsidR="00FB4075" w:rsidRPr="004C7E83">
        <w:rPr>
          <w:lang w:val="en-GB"/>
        </w:rPr>
        <w:t xml:space="preserve">3YTZP composites indicated the presence of </w:t>
      </w:r>
      <w:r w:rsidR="00DB7543" w:rsidRPr="004C7E83">
        <w:rPr>
          <w:lang w:val="en-GB"/>
        </w:rPr>
        <w:t>reduced</w:t>
      </w:r>
      <w:r w:rsidR="007B0F9A" w:rsidRPr="004C7E83">
        <w:rPr>
          <w:lang w:val="en-GB"/>
        </w:rPr>
        <w:t xml:space="preserve"> </w:t>
      </w:r>
      <w:r w:rsidR="00FB4075" w:rsidRPr="004C7E83">
        <w:rPr>
          <w:lang w:val="en-GB"/>
        </w:rPr>
        <w:t>tetragonal zirconia</w:t>
      </w:r>
      <w:r w:rsidR="004916A6" w:rsidRPr="004C7E83">
        <w:rPr>
          <w:lang w:val="en-GB"/>
        </w:rPr>
        <w:t xml:space="preserve"> (ZrO</w:t>
      </w:r>
      <w:r w:rsidR="004916A6" w:rsidRPr="004C7E83">
        <w:rPr>
          <w:vertAlign w:val="subscript"/>
          <w:lang w:val="en-GB"/>
        </w:rPr>
        <w:t>1.95</w:t>
      </w:r>
      <w:r w:rsidR="004916A6" w:rsidRPr="004C7E83">
        <w:rPr>
          <w:lang w:val="en-GB"/>
        </w:rPr>
        <w:t xml:space="preserve">) (JCPDS </w:t>
      </w:r>
      <w:r w:rsidR="00DB7543" w:rsidRPr="004C7E83">
        <w:rPr>
          <w:lang w:val="en-GB"/>
        </w:rPr>
        <w:t>081-1544)</w:t>
      </w:r>
      <w:r w:rsidR="00FB4075" w:rsidRPr="004C7E83">
        <w:rPr>
          <w:lang w:val="en-GB"/>
        </w:rPr>
        <w:t xml:space="preserve"> as the main phase for all sintering temperatures</w:t>
      </w:r>
      <w:r w:rsidR="00A72EF8" w:rsidRPr="004C7E83">
        <w:rPr>
          <w:lang w:val="en-GB"/>
        </w:rPr>
        <w:t xml:space="preserve"> (supplementary figure S1</w:t>
      </w:r>
      <w:r w:rsidR="00BD6AF2" w:rsidRPr="004C7E83">
        <w:rPr>
          <w:lang w:val="en-GB"/>
        </w:rPr>
        <w:t>)</w:t>
      </w:r>
      <w:r w:rsidR="00FB4075" w:rsidRPr="004C7E83">
        <w:rPr>
          <w:lang w:val="en-GB"/>
        </w:rPr>
        <w:t>.</w:t>
      </w:r>
      <w:r w:rsidR="00DB7543" w:rsidRPr="004C7E83">
        <w:rPr>
          <w:lang w:val="en-GB"/>
        </w:rPr>
        <w:t xml:space="preserve"> </w:t>
      </w:r>
      <w:r w:rsidR="00527195" w:rsidRPr="004C7E83">
        <w:rPr>
          <w:lang w:val="en-GB"/>
        </w:rPr>
        <w:t>F</w:t>
      </w:r>
      <w:r w:rsidR="00FA6E2F" w:rsidRPr="004C7E83">
        <w:rPr>
          <w:lang w:val="en-GB"/>
        </w:rPr>
        <w:t xml:space="preserve">or </w:t>
      </w:r>
      <w:r w:rsidR="00C75356" w:rsidRPr="004C7E83">
        <w:rPr>
          <w:lang w:val="en-GB"/>
        </w:rPr>
        <w:t>the</w:t>
      </w:r>
      <w:r w:rsidR="004668C6" w:rsidRPr="004C7E83">
        <w:rPr>
          <w:lang w:val="en-GB"/>
        </w:rPr>
        <w:t xml:space="preserve"> high</w:t>
      </w:r>
      <w:r w:rsidR="00C75356" w:rsidRPr="004C7E83">
        <w:rPr>
          <w:lang w:val="en-GB"/>
        </w:rPr>
        <w:t>est</w:t>
      </w:r>
      <w:r w:rsidR="004668C6" w:rsidRPr="004C7E83">
        <w:rPr>
          <w:lang w:val="en-GB"/>
        </w:rPr>
        <w:t xml:space="preserve"> </w:t>
      </w:r>
      <w:r w:rsidR="0002181A" w:rsidRPr="004C7E83">
        <w:rPr>
          <w:lang w:val="en-GB"/>
        </w:rPr>
        <w:t xml:space="preserve">GNP </w:t>
      </w:r>
      <w:r w:rsidR="004668C6" w:rsidRPr="004C7E83">
        <w:rPr>
          <w:lang w:val="en-GB"/>
        </w:rPr>
        <w:t>content (</w:t>
      </w:r>
      <w:r w:rsidR="00FA6E2F" w:rsidRPr="004C7E83">
        <w:rPr>
          <w:lang w:val="en-GB"/>
        </w:rPr>
        <w:t>10 vol%</w:t>
      </w:r>
      <w:r w:rsidR="004668C6" w:rsidRPr="004C7E83">
        <w:rPr>
          <w:lang w:val="en-GB"/>
        </w:rPr>
        <w:t>)</w:t>
      </w:r>
      <w:r w:rsidR="00FA6E2F" w:rsidRPr="004C7E83">
        <w:rPr>
          <w:lang w:val="en-GB"/>
        </w:rPr>
        <w:t xml:space="preserve">, there </w:t>
      </w:r>
      <w:r w:rsidR="00BF7157" w:rsidRPr="004C7E83">
        <w:rPr>
          <w:lang w:val="en-GB"/>
        </w:rPr>
        <w:t>is a detectable carbide phase</w:t>
      </w:r>
      <w:r w:rsidR="00AE6ABB" w:rsidRPr="004C7E83">
        <w:rPr>
          <w:lang w:val="en-GB"/>
        </w:rPr>
        <w:t xml:space="preserve"> </w:t>
      </w:r>
      <w:r w:rsidR="00BF7157" w:rsidRPr="004C7E83">
        <w:rPr>
          <w:lang w:val="en-GB"/>
        </w:rPr>
        <w:t>(</w:t>
      </w:r>
      <w:r w:rsidR="00FA6E2F" w:rsidRPr="004C7E83">
        <w:rPr>
          <w:lang w:val="en-GB"/>
        </w:rPr>
        <w:t>ZrC</w:t>
      </w:r>
      <w:r w:rsidR="004916A6" w:rsidRPr="004C7E83">
        <w:rPr>
          <w:lang w:val="en-GB"/>
        </w:rPr>
        <w:t xml:space="preserve">, JCPDS </w:t>
      </w:r>
      <w:r w:rsidR="00007C1D" w:rsidRPr="004C7E83">
        <w:rPr>
          <w:lang w:val="en-GB"/>
        </w:rPr>
        <w:t xml:space="preserve">065-0973) indicative </w:t>
      </w:r>
      <w:r w:rsidR="00BF7157" w:rsidRPr="004C7E83">
        <w:rPr>
          <w:lang w:val="en-GB"/>
        </w:rPr>
        <w:t>of</w:t>
      </w:r>
      <w:r w:rsidR="00007C1D" w:rsidRPr="004C7E83">
        <w:rPr>
          <w:lang w:val="en-GB"/>
        </w:rPr>
        <w:t xml:space="preserve"> a</w:t>
      </w:r>
      <w:r w:rsidR="00BF7157" w:rsidRPr="004C7E83">
        <w:rPr>
          <w:lang w:val="en-GB"/>
        </w:rPr>
        <w:t xml:space="preserve"> reaction between </w:t>
      </w:r>
      <w:r w:rsidR="00C75356" w:rsidRPr="004C7E83">
        <w:rPr>
          <w:lang w:val="en-GB"/>
        </w:rPr>
        <w:t xml:space="preserve">the </w:t>
      </w:r>
      <w:r w:rsidR="00BF7157" w:rsidRPr="004C7E83">
        <w:rPr>
          <w:lang w:val="en-GB"/>
        </w:rPr>
        <w:t>3YTZP</w:t>
      </w:r>
      <w:r w:rsidR="00C75356" w:rsidRPr="004C7E83">
        <w:rPr>
          <w:lang w:val="en-GB"/>
        </w:rPr>
        <w:t xml:space="preserve"> matrix</w:t>
      </w:r>
      <w:r w:rsidR="00BF7157" w:rsidRPr="004C7E83">
        <w:rPr>
          <w:lang w:val="en-GB"/>
        </w:rPr>
        <w:t xml:space="preserve"> and</w:t>
      </w:r>
      <w:r w:rsidR="00C75356" w:rsidRPr="004C7E83">
        <w:rPr>
          <w:lang w:val="en-GB"/>
        </w:rPr>
        <w:t xml:space="preserve"> the</w:t>
      </w:r>
      <w:r w:rsidR="00BF7157" w:rsidRPr="004C7E83">
        <w:rPr>
          <w:lang w:val="en-GB"/>
        </w:rPr>
        <w:t xml:space="preserve"> </w:t>
      </w:r>
      <w:r w:rsidR="00326455" w:rsidRPr="004C7E83">
        <w:rPr>
          <w:lang w:val="en-GB"/>
        </w:rPr>
        <w:t>GNP</w:t>
      </w:r>
      <w:r w:rsidR="00BF7157" w:rsidRPr="004C7E83">
        <w:rPr>
          <w:lang w:val="en-GB"/>
        </w:rPr>
        <w:t xml:space="preserve"> during sintering</w:t>
      </w:r>
      <w:r w:rsidR="00C75356" w:rsidRPr="004C7E83">
        <w:rPr>
          <w:lang w:val="en-GB"/>
        </w:rPr>
        <w:t>.</w:t>
      </w:r>
    </w:p>
    <w:p w:rsidR="00CE16E0" w:rsidRPr="004C7E83" w:rsidRDefault="00E85463" w:rsidP="0017486F">
      <w:pPr>
        <w:rPr>
          <w:lang w:val="en-GB"/>
        </w:rPr>
      </w:pPr>
      <w:r w:rsidRPr="004C7E83">
        <w:rPr>
          <w:lang w:val="en-GB"/>
        </w:rPr>
        <w:t xml:space="preserve">The Raman spectra of </w:t>
      </w:r>
      <w:r w:rsidR="00D24410" w:rsidRPr="004C7E83">
        <w:rPr>
          <w:lang w:val="en-GB"/>
        </w:rPr>
        <w:t xml:space="preserve">all </w:t>
      </w:r>
      <w:r w:rsidR="00F95775" w:rsidRPr="004C7E83">
        <w:rPr>
          <w:lang w:val="en-GB"/>
        </w:rPr>
        <w:t>composite</w:t>
      </w:r>
      <w:r w:rsidRPr="004C7E83">
        <w:rPr>
          <w:lang w:val="en-GB"/>
        </w:rPr>
        <w:t>s</w:t>
      </w:r>
      <w:r w:rsidR="00F95775" w:rsidRPr="004C7E83">
        <w:rPr>
          <w:lang w:val="en-GB"/>
        </w:rPr>
        <w:t xml:space="preserve"> displaye</w:t>
      </w:r>
      <w:r w:rsidR="001C5140" w:rsidRPr="004C7E83">
        <w:rPr>
          <w:lang w:val="en-GB"/>
        </w:rPr>
        <w:t>d</w:t>
      </w:r>
      <w:r w:rsidR="00EC13C5" w:rsidRPr="004C7E83">
        <w:rPr>
          <w:lang w:val="en-GB"/>
        </w:rPr>
        <w:t xml:space="preserve"> </w:t>
      </w:r>
      <w:r w:rsidR="008107E0" w:rsidRPr="004C7E83">
        <w:rPr>
          <w:lang w:val="en-GB"/>
        </w:rPr>
        <w:t xml:space="preserve">the </w:t>
      </w:r>
      <w:r w:rsidR="00545485" w:rsidRPr="004C7E83">
        <w:rPr>
          <w:lang w:val="en-GB"/>
        </w:rPr>
        <w:t>D-</w:t>
      </w:r>
      <w:r w:rsidR="008107E0" w:rsidRPr="004C7E83">
        <w:rPr>
          <w:lang w:val="en-GB"/>
        </w:rPr>
        <w:t>band</w:t>
      </w:r>
      <w:r w:rsidR="00EC13C5" w:rsidRPr="004C7E83">
        <w:rPr>
          <w:lang w:val="en-GB"/>
        </w:rPr>
        <w:t xml:space="preserve"> at ~1350</w:t>
      </w:r>
      <w:r w:rsidR="00F95775" w:rsidRPr="004C7E83">
        <w:rPr>
          <w:lang w:val="en-GB"/>
        </w:rPr>
        <w:t xml:space="preserve"> cm</w:t>
      </w:r>
      <w:r w:rsidR="00F95775" w:rsidRPr="004C7E83">
        <w:rPr>
          <w:vertAlign w:val="superscript"/>
          <w:lang w:val="en-GB"/>
        </w:rPr>
        <w:softHyphen/>
      </w:r>
      <w:r w:rsidR="00F95775" w:rsidRPr="004C7E83">
        <w:rPr>
          <w:vertAlign w:val="superscript"/>
          <w:lang w:val="en-GB"/>
        </w:rPr>
        <w:softHyphen/>
        <w:t>-1</w:t>
      </w:r>
      <w:r w:rsidR="00C90603" w:rsidRPr="004C7E83">
        <w:rPr>
          <w:lang w:val="en-GB"/>
        </w:rPr>
        <w:t>,</w:t>
      </w:r>
      <w:r w:rsidR="00F95775" w:rsidRPr="004C7E83">
        <w:rPr>
          <w:lang w:val="en-GB"/>
        </w:rPr>
        <w:t xml:space="preserve"> </w:t>
      </w:r>
      <w:r w:rsidR="008107E0" w:rsidRPr="004C7E83">
        <w:rPr>
          <w:lang w:val="en-GB"/>
        </w:rPr>
        <w:t xml:space="preserve">the </w:t>
      </w:r>
      <w:r w:rsidR="00545485" w:rsidRPr="004C7E83">
        <w:rPr>
          <w:lang w:val="en-GB"/>
        </w:rPr>
        <w:t>G-</w:t>
      </w:r>
      <w:r w:rsidR="00F95775" w:rsidRPr="004C7E83">
        <w:rPr>
          <w:lang w:val="en-GB"/>
        </w:rPr>
        <w:t>band at ~</w:t>
      </w:r>
      <w:r w:rsidR="00EC13C5" w:rsidRPr="004C7E83">
        <w:rPr>
          <w:lang w:val="en-GB"/>
        </w:rPr>
        <w:t>1585</w:t>
      </w:r>
      <w:r w:rsidR="00F95775" w:rsidRPr="004C7E83">
        <w:rPr>
          <w:lang w:val="en-GB"/>
        </w:rPr>
        <w:t xml:space="preserve"> cm</w:t>
      </w:r>
      <w:r w:rsidR="00F95775" w:rsidRPr="004C7E83">
        <w:rPr>
          <w:vertAlign w:val="superscript"/>
          <w:lang w:val="en-GB"/>
        </w:rPr>
        <w:t>-1</w:t>
      </w:r>
      <w:r w:rsidR="008107E0" w:rsidRPr="004C7E83">
        <w:rPr>
          <w:lang w:val="en-GB"/>
        </w:rPr>
        <w:t xml:space="preserve"> and the 2D-band</w:t>
      </w:r>
      <w:r w:rsidR="00545485" w:rsidRPr="004C7E83">
        <w:rPr>
          <w:lang w:val="en-GB"/>
        </w:rPr>
        <w:t xml:space="preserve"> </w:t>
      </w:r>
      <w:r w:rsidR="00C90603" w:rsidRPr="004C7E83">
        <w:rPr>
          <w:lang w:val="en-GB"/>
        </w:rPr>
        <w:t>at ~</w:t>
      </w:r>
      <w:r w:rsidR="001C5140" w:rsidRPr="004C7E83">
        <w:rPr>
          <w:lang w:val="en-GB"/>
        </w:rPr>
        <w:t>2700</w:t>
      </w:r>
      <w:r w:rsidR="00C90603" w:rsidRPr="004C7E83">
        <w:rPr>
          <w:lang w:val="en-GB"/>
        </w:rPr>
        <w:t xml:space="preserve"> cm</w:t>
      </w:r>
      <w:r w:rsidR="00C90603" w:rsidRPr="004C7E83">
        <w:rPr>
          <w:vertAlign w:val="superscript"/>
          <w:lang w:val="en-GB"/>
        </w:rPr>
        <w:t>-1</w:t>
      </w:r>
      <w:r w:rsidR="00CC657D" w:rsidRPr="004C7E83">
        <w:rPr>
          <w:vertAlign w:val="superscript"/>
          <w:lang w:val="en-GB"/>
        </w:rPr>
        <w:t xml:space="preserve"> </w:t>
      </w:r>
      <w:r w:rsidR="00CC657D" w:rsidRPr="004C7E83">
        <w:rPr>
          <w:lang w:val="en-GB"/>
        </w:rPr>
        <w:t>(supplementary figure S2)</w:t>
      </w:r>
      <w:r w:rsidR="001C5140" w:rsidRPr="004C7E83">
        <w:rPr>
          <w:lang w:val="en-GB"/>
        </w:rPr>
        <w:t xml:space="preserve">, which are the characteristic </w:t>
      </w:r>
      <w:r w:rsidR="008107E0" w:rsidRPr="004C7E83">
        <w:rPr>
          <w:lang w:val="en-GB"/>
        </w:rPr>
        <w:t>peaks</w:t>
      </w:r>
      <w:r w:rsidR="001C5140" w:rsidRPr="004C7E83">
        <w:rPr>
          <w:lang w:val="en-GB"/>
        </w:rPr>
        <w:t xml:space="preserve"> for </w:t>
      </w:r>
      <w:r w:rsidR="00545485" w:rsidRPr="004C7E83">
        <w:rPr>
          <w:lang w:val="en-GB"/>
        </w:rPr>
        <w:t xml:space="preserve">the </w:t>
      </w:r>
      <w:r w:rsidR="001C5140" w:rsidRPr="004C7E83">
        <w:rPr>
          <w:lang w:val="en-GB"/>
        </w:rPr>
        <w:t>GNP</w:t>
      </w:r>
      <w:r w:rsidR="00335970"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1","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mendeley":{"formattedCitation":"[8]","plainTextFormattedCitation":"[8]","previouslyFormattedCitation":"[8]"},"properties":{"noteIndex":0},"schema":"https://github.com/citation-style-language/schema/raw/master/csl-citation.json"}</w:instrText>
      </w:r>
      <w:r w:rsidR="003F68A9" w:rsidRPr="004C7E83">
        <w:rPr>
          <w:lang w:val="en-GB"/>
        </w:rPr>
        <w:fldChar w:fldCharType="separate"/>
      </w:r>
      <w:r w:rsidR="00DE34A9" w:rsidRPr="004C7E83">
        <w:rPr>
          <w:noProof/>
          <w:lang w:val="en-GB"/>
        </w:rPr>
        <w:t>[8]</w:t>
      </w:r>
      <w:r w:rsidR="003F68A9" w:rsidRPr="004C7E83">
        <w:rPr>
          <w:lang w:val="en-GB"/>
        </w:rPr>
        <w:fldChar w:fldCharType="end"/>
      </w:r>
      <w:r w:rsidR="00545485" w:rsidRPr="004C7E83">
        <w:rPr>
          <w:lang w:val="en-GB"/>
        </w:rPr>
        <w:t>.</w:t>
      </w:r>
      <w:r w:rsidR="00CC657D" w:rsidRPr="004C7E83">
        <w:rPr>
          <w:lang w:val="en-GB"/>
        </w:rPr>
        <w:t xml:space="preserve"> </w:t>
      </w:r>
      <w:r w:rsidR="00545485" w:rsidRPr="004C7E83">
        <w:rPr>
          <w:lang w:val="en-GB"/>
        </w:rPr>
        <w:t>The</w:t>
      </w:r>
      <w:r w:rsidR="00C90603" w:rsidRPr="004C7E83">
        <w:rPr>
          <w:lang w:val="en-GB"/>
        </w:rPr>
        <w:t xml:space="preserve"> </w:t>
      </w:r>
      <w:r w:rsidR="00AE6ABB" w:rsidRPr="004C7E83">
        <w:rPr>
          <w:lang w:val="en-GB"/>
        </w:rPr>
        <w:t>D-b</w:t>
      </w:r>
      <w:r w:rsidR="00CC136B" w:rsidRPr="004C7E83">
        <w:rPr>
          <w:lang w:val="en-GB"/>
        </w:rPr>
        <w:t>and is usually described as the disorder band for graphi</w:t>
      </w:r>
      <w:r w:rsidR="009F5DF6" w:rsidRPr="004C7E83">
        <w:rPr>
          <w:lang w:val="en-GB"/>
        </w:rPr>
        <w:t>tic materials</w:t>
      </w:r>
      <w:r w:rsidR="0002181A" w:rsidRPr="004C7E83">
        <w:rPr>
          <w:lang w:val="en-GB"/>
        </w:rPr>
        <w:t>,</w:t>
      </w:r>
      <w:r w:rsidR="00CC136B" w:rsidRPr="004C7E83">
        <w:rPr>
          <w:lang w:val="en-GB"/>
        </w:rPr>
        <w:t xml:space="preserve"> so</w:t>
      </w:r>
      <w:r w:rsidR="009F5DF6" w:rsidRPr="004C7E83">
        <w:rPr>
          <w:lang w:val="en-GB"/>
        </w:rPr>
        <w:t xml:space="preserve"> high values of</w:t>
      </w:r>
      <w:r w:rsidR="00CC136B" w:rsidRPr="004C7E83">
        <w:rPr>
          <w:lang w:val="en-GB"/>
        </w:rPr>
        <w:t xml:space="preserve"> </w:t>
      </w:r>
      <w:r w:rsidR="009F5DF6" w:rsidRPr="004C7E83">
        <w:rPr>
          <w:lang w:val="en-GB"/>
        </w:rPr>
        <w:t>I</w:t>
      </w:r>
      <w:r w:rsidR="009F5DF6" w:rsidRPr="004C7E83">
        <w:rPr>
          <w:vertAlign w:val="subscript"/>
          <w:lang w:val="en-GB"/>
        </w:rPr>
        <w:t>D</w:t>
      </w:r>
      <w:r w:rsidR="009F5DF6" w:rsidRPr="004C7E83">
        <w:rPr>
          <w:lang w:val="en-GB"/>
        </w:rPr>
        <w:t>/I</w:t>
      </w:r>
      <w:r w:rsidR="009F5DF6" w:rsidRPr="004C7E83">
        <w:rPr>
          <w:vertAlign w:val="subscript"/>
          <w:lang w:val="en-GB"/>
        </w:rPr>
        <w:t>G</w:t>
      </w:r>
      <w:r w:rsidR="009F5DF6" w:rsidRPr="004C7E83">
        <w:rPr>
          <w:lang w:val="en-GB"/>
        </w:rPr>
        <w:t xml:space="preserve"> are associated to disor</w:t>
      </w:r>
      <w:r w:rsidR="001C5140" w:rsidRPr="004C7E83">
        <w:rPr>
          <w:lang w:val="en-GB"/>
        </w:rPr>
        <w:t xml:space="preserve">der or defects in the material </w:t>
      </w:r>
      <w:r w:rsidR="003F68A9" w:rsidRPr="004C7E83">
        <w:rPr>
          <w:lang w:val="en-GB"/>
        </w:rPr>
        <w:fldChar w:fldCharType="begin" w:fldLock="1"/>
      </w:r>
      <w:r w:rsidR="00EA3809" w:rsidRPr="004C7E83">
        <w:rPr>
          <w:lang w:val="en-GB"/>
        </w:rPr>
        <w:instrText>ADDIN CSL_CITATION {"citationItems":[{"id":"ITEM-1","itemData":{"ISBN":"1626183392","abstract":"This chapter is a review of the application of Raman spectroscopy in characterizing the properties of graphene, both exfoliated and synthesized, and graphene-based materials such as graphene-oxide. Graphene is a 2- dimensional honeycomb lattice of sp2-bonded carbon atoms and has received enormous interest because of its host of interesting material properties and technological potentials. Raman spectroscopy (and Raman imaging) has become a powerful, noninvasive method to characterize graphene and related materials. A large amount of information such as disorder, edge and grain boundaries, thickness, doping, strain and thermal conductivity of graphene can be learned from the Raman spectrum and its behavior under varying physical conditions. In particular, this chapter will discuss Raman characterization of graphene with artificial disorder generated by irradiations such as electron-beam exposure and oxygen plasma, focusing on the defect- activated Raman D peak.","author":[{"dropping-particle":"","family":"Childres","given":"Isaac","non-dropping-particle":"","parse-names":false,"suffix":""},{"dropping-particle":"","family":"Jauregui","given":"La","non-dropping-particle":"","parse-names":false,"suffix":""},{"dropping-particle":"","family":"Park","given":"Wonjun","non-dropping-particle":"","parse-names":false,"suffix":""},{"dropping-particle":"","family":"Cao","given":"Helin","non-dropping-particle":"","parse-names":false,"suffix":""},{"dropping-particle":"","family":"Chen","given":"Yp","non-dropping-particle":"","parse-names":false,"suffix":""}],"chapter-number":"19","container-title":"New developments in photon and materials research","id":"ITEM-1","issued":{"date-parts":[["2013"]]},"page":"1-20","title":"Raman spectroscopy of graphene and related materials","type":"chapter","volume":"1"},"uris":["http://www.mendeley.com/documents/?uuid=1722687a-6bb5-457e-b229-aed597408716","http://www.mendeley.com/documents/?uuid=f43fb49e-d803-47e7-a141-f80dfa330ce7","http://www.mendeley.com/documents/?uuid=5644b1ec-0136-47ac-85d2-0416b5cccd1e"]}],"mendeley":{"formattedCitation":"[15]","plainTextFormattedCitation":"[15]","previouslyFormattedCitation":"[15]"},"properties":{"noteIndex":0},"schema":"https://github.com/citation-style-language/schema/raw/master/csl-citation.json"}</w:instrText>
      </w:r>
      <w:r w:rsidR="003F68A9" w:rsidRPr="004C7E83">
        <w:rPr>
          <w:lang w:val="en-GB"/>
        </w:rPr>
        <w:fldChar w:fldCharType="separate"/>
      </w:r>
      <w:r w:rsidR="00C82747" w:rsidRPr="004C7E83">
        <w:rPr>
          <w:noProof/>
          <w:lang w:val="en-GB"/>
        </w:rPr>
        <w:t>[15]</w:t>
      </w:r>
      <w:r w:rsidR="003F68A9" w:rsidRPr="004C7E83">
        <w:rPr>
          <w:lang w:val="en-GB"/>
        </w:rPr>
        <w:fldChar w:fldCharType="end"/>
      </w:r>
      <w:r w:rsidR="00F42B30" w:rsidRPr="004C7E83">
        <w:rPr>
          <w:lang w:val="en-GB"/>
        </w:rPr>
        <w:t xml:space="preserve">. </w:t>
      </w:r>
      <w:r w:rsidR="00A72EF8" w:rsidRPr="004C7E83">
        <w:rPr>
          <w:lang w:val="en-GB"/>
        </w:rPr>
        <w:t>Figure 2</w:t>
      </w:r>
      <w:r w:rsidR="00CC657D" w:rsidRPr="004C7E83">
        <w:rPr>
          <w:lang w:val="en-GB"/>
        </w:rPr>
        <w:t xml:space="preserve"> shows the I</w:t>
      </w:r>
      <w:r w:rsidR="00CC657D" w:rsidRPr="004C7E83">
        <w:rPr>
          <w:vertAlign w:val="subscript"/>
          <w:lang w:val="en-GB"/>
        </w:rPr>
        <w:t>D</w:t>
      </w:r>
      <w:r w:rsidR="00CC657D" w:rsidRPr="004C7E83">
        <w:rPr>
          <w:lang w:val="en-GB"/>
        </w:rPr>
        <w:t>/I</w:t>
      </w:r>
      <w:r w:rsidR="00CC657D" w:rsidRPr="004C7E83">
        <w:rPr>
          <w:vertAlign w:val="subscript"/>
          <w:lang w:val="en-GB"/>
        </w:rPr>
        <w:t>G</w:t>
      </w:r>
      <w:r w:rsidR="00CC657D" w:rsidRPr="004C7E83">
        <w:rPr>
          <w:lang w:val="en-GB"/>
        </w:rPr>
        <w:t xml:space="preserve"> ratios as a functi</w:t>
      </w:r>
      <w:r w:rsidR="00527195" w:rsidRPr="004C7E83">
        <w:rPr>
          <w:lang w:val="en-GB"/>
        </w:rPr>
        <w:t>on of the sintering temperature</w:t>
      </w:r>
      <w:r w:rsidR="00CC657D" w:rsidRPr="004C7E83">
        <w:rPr>
          <w:lang w:val="en-GB"/>
        </w:rPr>
        <w:t xml:space="preserve"> and the GNP content for all the </w:t>
      </w:r>
      <w:r w:rsidR="00527195" w:rsidRPr="004C7E83">
        <w:rPr>
          <w:lang w:val="en-GB"/>
        </w:rPr>
        <w:t xml:space="preserve">prepared </w:t>
      </w:r>
      <w:r w:rsidR="00CC657D" w:rsidRPr="004C7E83">
        <w:rPr>
          <w:lang w:val="en-GB"/>
        </w:rPr>
        <w:t>composites. F</w:t>
      </w:r>
      <w:r w:rsidR="00F42B30" w:rsidRPr="004C7E83">
        <w:rPr>
          <w:lang w:val="en-GB"/>
        </w:rPr>
        <w:t xml:space="preserve">or </w:t>
      </w:r>
      <w:r w:rsidR="0002181A" w:rsidRPr="004C7E83">
        <w:rPr>
          <w:lang w:val="en-GB"/>
        </w:rPr>
        <w:t xml:space="preserve">a </w:t>
      </w:r>
      <w:r w:rsidR="00F42B30" w:rsidRPr="004C7E83">
        <w:rPr>
          <w:lang w:val="en-GB"/>
        </w:rPr>
        <w:t xml:space="preserve">sintering </w:t>
      </w:r>
      <w:r w:rsidR="0002181A" w:rsidRPr="004C7E83">
        <w:rPr>
          <w:lang w:val="en-GB"/>
        </w:rPr>
        <w:t xml:space="preserve">temperature of </w:t>
      </w:r>
      <w:r w:rsidR="00F42B30" w:rsidRPr="004C7E83">
        <w:rPr>
          <w:lang w:val="en-GB"/>
        </w:rPr>
        <w:t>1350 ºC,</w:t>
      </w:r>
      <w:r w:rsidRPr="004C7E83">
        <w:rPr>
          <w:lang w:val="en-GB"/>
        </w:rPr>
        <w:t xml:space="preserve"> </w:t>
      </w:r>
      <w:r w:rsidR="009F5DF6" w:rsidRPr="004C7E83">
        <w:rPr>
          <w:lang w:val="en-GB"/>
        </w:rPr>
        <w:t>low values of I</w:t>
      </w:r>
      <w:r w:rsidR="009F5DF6" w:rsidRPr="004C7E83">
        <w:rPr>
          <w:vertAlign w:val="subscript"/>
          <w:lang w:val="en-GB"/>
        </w:rPr>
        <w:t>D</w:t>
      </w:r>
      <w:r w:rsidR="009F5DF6" w:rsidRPr="004C7E83">
        <w:rPr>
          <w:lang w:val="en-GB"/>
        </w:rPr>
        <w:t>/I</w:t>
      </w:r>
      <w:r w:rsidR="009F5DF6" w:rsidRPr="004C7E83">
        <w:rPr>
          <w:vertAlign w:val="subscript"/>
          <w:lang w:val="en-GB"/>
        </w:rPr>
        <w:t>G</w:t>
      </w:r>
      <w:r w:rsidR="009F5DF6" w:rsidRPr="004C7E83">
        <w:rPr>
          <w:lang w:val="en-GB"/>
        </w:rPr>
        <w:t xml:space="preserve"> </w:t>
      </w:r>
      <w:r w:rsidR="003856C0" w:rsidRPr="004C7E83">
        <w:rPr>
          <w:lang w:val="en-GB"/>
        </w:rPr>
        <w:t>(</w:t>
      </w:r>
      <w:r w:rsidR="00F42B30" w:rsidRPr="004C7E83">
        <w:rPr>
          <w:lang w:val="en-GB"/>
        </w:rPr>
        <w:t xml:space="preserve">~ 0.12) </w:t>
      </w:r>
      <w:r w:rsidR="009F5DF6" w:rsidRPr="004C7E83">
        <w:rPr>
          <w:lang w:val="en-GB"/>
        </w:rPr>
        <w:t>are obtained</w:t>
      </w:r>
      <w:r w:rsidR="00285483" w:rsidRPr="004C7E83">
        <w:rPr>
          <w:lang w:val="en-GB"/>
        </w:rPr>
        <w:t xml:space="preserve"> </w:t>
      </w:r>
      <w:r w:rsidR="00527195" w:rsidRPr="004C7E83">
        <w:rPr>
          <w:lang w:val="en-GB"/>
        </w:rPr>
        <w:t>without</w:t>
      </w:r>
      <w:r w:rsidR="009F5DF6" w:rsidRPr="004C7E83">
        <w:rPr>
          <w:lang w:val="en-GB"/>
        </w:rPr>
        <w:t xml:space="preserve"> significant changes in the I</w:t>
      </w:r>
      <w:r w:rsidR="009F5DF6" w:rsidRPr="004C7E83">
        <w:rPr>
          <w:vertAlign w:val="subscript"/>
          <w:lang w:val="en-GB"/>
        </w:rPr>
        <w:t>D</w:t>
      </w:r>
      <w:r w:rsidR="009F5DF6" w:rsidRPr="004C7E83">
        <w:rPr>
          <w:lang w:val="en-GB"/>
        </w:rPr>
        <w:t>/I</w:t>
      </w:r>
      <w:r w:rsidR="009F5DF6" w:rsidRPr="004C7E83">
        <w:rPr>
          <w:vertAlign w:val="subscript"/>
          <w:lang w:val="en-GB"/>
        </w:rPr>
        <w:t>G</w:t>
      </w:r>
      <w:r w:rsidR="009F5DF6" w:rsidRPr="004C7E83">
        <w:rPr>
          <w:lang w:val="en-GB"/>
        </w:rPr>
        <w:t xml:space="preserve"> ratio</w:t>
      </w:r>
      <w:r w:rsidR="006414DA" w:rsidRPr="004C7E83">
        <w:rPr>
          <w:lang w:val="en-GB"/>
        </w:rPr>
        <w:t xml:space="preserve"> as the content </w:t>
      </w:r>
      <w:r w:rsidR="00CC657D" w:rsidRPr="004C7E83">
        <w:rPr>
          <w:lang w:val="en-GB"/>
        </w:rPr>
        <w:t>of GNP increases</w:t>
      </w:r>
      <w:r w:rsidR="009F5DF6" w:rsidRPr="004C7E83">
        <w:rPr>
          <w:lang w:val="en-GB"/>
        </w:rPr>
        <w:t>.</w:t>
      </w:r>
      <w:r w:rsidR="002B0261" w:rsidRPr="004C7E83">
        <w:rPr>
          <w:lang w:val="en-GB"/>
        </w:rPr>
        <w:t xml:space="preserve"> Th</w:t>
      </w:r>
      <w:r w:rsidR="0002181A" w:rsidRPr="004C7E83">
        <w:rPr>
          <w:lang w:val="en-GB"/>
        </w:rPr>
        <w:t>e</w:t>
      </w:r>
      <w:r w:rsidR="002B0261" w:rsidRPr="004C7E83">
        <w:rPr>
          <w:lang w:val="en-GB"/>
        </w:rPr>
        <w:t>s</w:t>
      </w:r>
      <w:r w:rsidR="0002181A" w:rsidRPr="004C7E83">
        <w:rPr>
          <w:lang w:val="en-GB"/>
        </w:rPr>
        <w:t>e</w:t>
      </w:r>
      <w:r w:rsidR="00213DBD" w:rsidRPr="004C7E83">
        <w:rPr>
          <w:lang w:val="en-GB"/>
        </w:rPr>
        <w:t xml:space="preserve"> values are similar to</w:t>
      </w:r>
      <w:r w:rsidR="00326455" w:rsidRPr="004C7E83">
        <w:rPr>
          <w:lang w:val="en-GB"/>
        </w:rPr>
        <w:t xml:space="preserve"> the</w:t>
      </w:r>
      <w:r w:rsidR="00213DBD" w:rsidRPr="004C7E83">
        <w:rPr>
          <w:lang w:val="en-GB"/>
        </w:rPr>
        <w:t xml:space="preserve"> </w:t>
      </w:r>
      <w:r w:rsidR="002B0261" w:rsidRPr="004C7E83">
        <w:rPr>
          <w:lang w:val="en-GB"/>
        </w:rPr>
        <w:t xml:space="preserve">recently reported ones for 3YTZP composites with 2.5, 5 and 10 </w:t>
      </w:r>
      <w:r w:rsidR="00183C11" w:rsidRPr="004C7E83">
        <w:rPr>
          <w:lang w:val="en-GB"/>
        </w:rPr>
        <w:t xml:space="preserve">vol% </w:t>
      </w:r>
      <w:r w:rsidR="00326455" w:rsidRPr="004C7E83">
        <w:rPr>
          <w:lang w:val="en-GB"/>
        </w:rPr>
        <w:t>GNP</w:t>
      </w:r>
      <w:r w:rsidR="009F5DF6" w:rsidRPr="004C7E83">
        <w:rPr>
          <w:lang w:val="en-GB"/>
        </w:rPr>
        <w:t xml:space="preserve"> </w:t>
      </w:r>
      <w:r w:rsidR="00C01E64" w:rsidRPr="004C7E83">
        <w:rPr>
          <w:lang w:val="en-GB"/>
        </w:rPr>
        <w:t>consolidated by SPS</w:t>
      </w:r>
      <w:r w:rsidR="006C577A"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1","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mendeley":{"formattedCitation":"[8]","plainTextFormattedCitation":"[8]","previouslyFormattedCitation":"[8]"},"properties":{"noteIndex":0},"schema":"https://github.com/citation-style-language/schema/raw/master/csl-citation.json"}</w:instrText>
      </w:r>
      <w:r w:rsidR="003F68A9" w:rsidRPr="004C7E83">
        <w:rPr>
          <w:lang w:val="en-GB"/>
        </w:rPr>
        <w:fldChar w:fldCharType="separate"/>
      </w:r>
      <w:r w:rsidR="00DE34A9" w:rsidRPr="004C7E83">
        <w:rPr>
          <w:noProof/>
          <w:lang w:val="en-GB"/>
        </w:rPr>
        <w:t>[8]</w:t>
      </w:r>
      <w:r w:rsidR="003F68A9" w:rsidRPr="004C7E83">
        <w:rPr>
          <w:lang w:val="en-GB"/>
        </w:rPr>
        <w:fldChar w:fldCharType="end"/>
      </w:r>
      <w:r w:rsidR="00C01E64" w:rsidRPr="004C7E83">
        <w:rPr>
          <w:lang w:val="en-GB"/>
        </w:rPr>
        <w:t xml:space="preserve">. </w:t>
      </w:r>
      <w:r w:rsidR="00627F02" w:rsidRPr="004C7E83">
        <w:rPr>
          <w:lang w:val="en-GB"/>
        </w:rPr>
        <w:t>T</w:t>
      </w:r>
      <w:r w:rsidR="00CD2886" w:rsidRPr="004C7E83">
        <w:rPr>
          <w:lang w:val="en-GB"/>
        </w:rPr>
        <w:t>he I</w:t>
      </w:r>
      <w:r w:rsidR="00CD2886" w:rsidRPr="004C7E83">
        <w:rPr>
          <w:vertAlign w:val="subscript"/>
          <w:lang w:val="en-GB"/>
        </w:rPr>
        <w:t>D</w:t>
      </w:r>
      <w:r w:rsidR="00CD2886" w:rsidRPr="004C7E83">
        <w:rPr>
          <w:lang w:val="en-GB"/>
        </w:rPr>
        <w:t>/I</w:t>
      </w:r>
      <w:r w:rsidR="00CD2886" w:rsidRPr="004C7E83">
        <w:rPr>
          <w:vertAlign w:val="subscript"/>
          <w:lang w:val="en-GB"/>
        </w:rPr>
        <w:t xml:space="preserve">G </w:t>
      </w:r>
      <w:r w:rsidR="00CD2886" w:rsidRPr="004C7E83">
        <w:rPr>
          <w:lang w:val="en-GB"/>
        </w:rPr>
        <w:t xml:space="preserve">values </w:t>
      </w:r>
      <w:r w:rsidR="00627F02" w:rsidRPr="004C7E83">
        <w:rPr>
          <w:lang w:val="en-GB"/>
        </w:rPr>
        <w:t>for the</w:t>
      </w:r>
      <w:r w:rsidR="00527195" w:rsidRPr="004C7E83">
        <w:rPr>
          <w:lang w:val="en-GB"/>
        </w:rPr>
        <w:t xml:space="preserve"> composites sintered at 1400 ºC</w:t>
      </w:r>
      <w:r w:rsidR="00A96F2F" w:rsidRPr="004C7E83">
        <w:rPr>
          <w:lang w:val="en-GB"/>
        </w:rPr>
        <w:t xml:space="preserve"> </w:t>
      </w:r>
      <w:r w:rsidR="00CD2886" w:rsidRPr="004C7E83">
        <w:rPr>
          <w:lang w:val="en-GB"/>
        </w:rPr>
        <w:t xml:space="preserve">are slightly higher than the </w:t>
      </w:r>
      <w:r w:rsidR="00627F02" w:rsidRPr="004C7E83">
        <w:rPr>
          <w:lang w:val="en-GB"/>
        </w:rPr>
        <w:t>previous</w:t>
      </w:r>
      <w:r w:rsidR="006948B8" w:rsidRPr="004C7E83">
        <w:rPr>
          <w:lang w:val="en-GB"/>
        </w:rPr>
        <w:t xml:space="preserve"> ones and the</w:t>
      </w:r>
      <w:r w:rsidR="00627F02" w:rsidRPr="004C7E83">
        <w:rPr>
          <w:lang w:val="en-GB"/>
        </w:rPr>
        <w:t>y</w:t>
      </w:r>
      <w:r w:rsidR="006948B8" w:rsidRPr="004C7E83">
        <w:rPr>
          <w:lang w:val="en-GB"/>
        </w:rPr>
        <w:t xml:space="preserve"> are </w:t>
      </w:r>
      <w:r w:rsidR="00627F02" w:rsidRPr="004C7E83">
        <w:rPr>
          <w:lang w:val="en-GB"/>
        </w:rPr>
        <w:t>also</w:t>
      </w:r>
      <w:r w:rsidR="006948B8" w:rsidRPr="004C7E83">
        <w:rPr>
          <w:lang w:val="en-GB"/>
        </w:rPr>
        <w:t xml:space="preserve"> similar </w:t>
      </w:r>
      <w:r w:rsidR="00627F02" w:rsidRPr="004C7E83">
        <w:rPr>
          <w:lang w:val="en-GB"/>
        </w:rPr>
        <w:t>to each other</w:t>
      </w:r>
      <w:r w:rsidR="006948B8" w:rsidRPr="004C7E83">
        <w:rPr>
          <w:lang w:val="en-GB"/>
        </w:rPr>
        <w:t xml:space="preserve"> </w:t>
      </w:r>
      <w:r w:rsidR="00627F02" w:rsidRPr="004C7E83">
        <w:rPr>
          <w:lang w:val="en-GB"/>
        </w:rPr>
        <w:t xml:space="preserve">for </w:t>
      </w:r>
      <w:r w:rsidR="006948B8" w:rsidRPr="004C7E83">
        <w:rPr>
          <w:lang w:val="en-GB"/>
        </w:rPr>
        <w:t>the different</w:t>
      </w:r>
      <w:r w:rsidR="00527195" w:rsidRPr="004C7E83">
        <w:rPr>
          <w:lang w:val="en-GB"/>
        </w:rPr>
        <w:t xml:space="preserve"> GNP contents.</w:t>
      </w:r>
      <w:r w:rsidR="006948B8" w:rsidRPr="004C7E83">
        <w:rPr>
          <w:lang w:val="en-GB"/>
        </w:rPr>
        <w:t xml:space="preserve"> </w:t>
      </w:r>
      <w:r w:rsidR="0077740F" w:rsidRPr="004C7E83">
        <w:rPr>
          <w:lang w:val="en-GB"/>
        </w:rPr>
        <w:t>These results indicate</w:t>
      </w:r>
      <w:r w:rsidR="00527195" w:rsidRPr="004C7E83">
        <w:rPr>
          <w:lang w:val="en-GB"/>
        </w:rPr>
        <w:t xml:space="preserve"> th</w:t>
      </w:r>
      <w:r w:rsidR="00326455" w:rsidRPr="004C7E83">
        <w:rPr>
          <w:lang w:val="en-GB"/>
        </w:rPr>
        <w:t xml:space="preserve">e preservation of the GNP during sintering at </w:t>
      </w:r>
      <w:r w:rsidR="00C82747" w:rsidRPr="004C7E83">
        <w:rPr>
          <w:lang w:val="en-GB"/>
        </w:rPr>
        <w:t>1350 and 1400 ºC</w:t>
      </w:r>
      <w:r w:rsidR="00326455" w:rsidRPr="004C7E83">
        <w:rPr>
          <w:lang w:val="en-GB"/>
        </w:rPr>
        <w:t xml:space="preserve">. </w:t>
      </w:r>
      <w:r w:rsidR="00B30A7E" w:rsidRPr="004C7E83">
        <w:rPr>
          <w:lang w:val="en-GB"/>
        </w:rPr>
        <w:t>However,</w:t>
      </w:r>
      <w:r w:rsidR="006948B8" w:rsidRPr="004C7E83">
        <w:rPr>
          <w:lang w:val="en-GB"/>
        </w:rPr>
        <w:t xml:space="preserve"> when the si</w:t>
      </w:r>
      <w:r w:rsidR="00213DBD" w:rsidRPr="004C7E83">
        <w:rPr>
          <w:lang w:val="en-GB"/>
        </w:rPr>
        <w:t>ntering temperature increases</w:t>
      </w:r>
      <w:r w:rsidR="006948B8" w:rsidRPr="004C7E83">
        <w:rPr>
          <w:lang w:val="en-GB"/>
        </w:rPr>
        <w:t xml:space="preserve"> up to 1450 ºC, the</w:t>
      </w:r>
      <w:r w:rsidR="00B30A7E" w:rsidRPr="004C7E83">
        <w:rPr>
          <w:lang w:val="en-GB"/>
        </w:rPr>
        <w:t xml:space="preserve"> </w:t>
      </w:r>
      <w:r w:rsidR="006948B8" w:rsidRPr="004C7E83">
        <w:rPr>
          <w:lang w:val="en-GB"/>
        </w:rPr>
        <w:t>I</w:t>
      </w:r>
      <w:r w:rsidR="006948B8" w:rsidRPr="004C7E83">
        <w:rPr>
          <w:vertAlign w:val="subscript"/>
          <w:lang w:val="en-GB"/>
        </w:rPr>
        <w:t>D</w:t>
      </w:r>
      <w:r w:rsidR="006948B8" w:rsidRPr="004C7E83">
        <w:rPr>
          <w:lang w:val="en-GB"/>
        </w:rPr>
        <w:t>/I</w:t>
      </w:r>
      <w:r w:rsidR="006948B8" w:rsidRPr="004C7E83">
        <w:rPr>
          <w:vertAlign w:val="subscript"/>
          <w:lang w:val="en-GB"/>
        </w:rPr>
        <w:t>G</w:t>
      </w:r>
      <w:r w:rsidR="006948B8" w:rsidRPr="004C7E83">
        <w:rPr>
          <w:lang w:val="en-GB"/>
        </w:rPr>
        <w:t xml:space="preserve"> value</w:t>
      </w:r>
      <w:r w:rsidR="00A96F2F" w:rsidRPr="004C7E83">
        <w:rPr>
          <w:lang w:val="en-GB"/>
        </w:rPr>
        <w:t>s</w:t>
      </w:r>
      <w:r w:rsidR="006948B8" w:rsidRPr="004C7E83">
        <w:rPr>
          <w:lang w:val="en-GB"/>
        </w:rPr>
        <w:t xml:space="preserve"> </w:t>
      </w:r>
      <w:r w:rsidR="0047027E" w:rsidRPr="004C7E83">
        <w:rPr>
          <w:lang w:val="en-GB"/>
        </w:rPr>
        <w:t>significantly</w:t>
      </w:r>
      <w:r w:rsidR="006948B8" w:rsidRPr="004C7E83">
        <w:rPr>
          <w:lang w:val="en-GB"/>
        </w:rPr>
        <w:t xml:space="preserve"> increase</w:t>
      </w:r>
      <w:r w:rsidR="00A96F2F" w:rsidRPr="004C7E83">
        <w:rPr>
          <w:lang w:val="en-GB"/>
        </w:rPr>
        <w:t>,</w:t>
      </w:r>
      <w:r w:rsidR="00213DBD" w:rsidRPr="004C7E83">
        <w:rPr>
          <w:lang w:val="en-GB"/>
        </w:rPr>
        <w:t xml:space="preserve"> especially </w:t>
      </w:r>
      <w:r w:rsidR="00A96F2F" w:rsidRPr="004C7E83">
        <w:rPr>
          <w:lang w:val="en-GB"/>
        </w:rPr>
        <w:t xml:space="preserve">for the composites </w:t>
      </w:r>
      <w:r w:rsidR="00627F02" w:rsidRPr="004C7E83">
        <w:rPr>
          <w:lang w:val="en-GB"/>
        </w:rPr>
        <w:t xml:space="preserve">with </w:t>
      </w:r>
      <w:r w:rsidR="006948B8" w:rsidRPr="004C7E83">
        <w:rPr>
          <w:lang w:val="en-GB"/>
        </w:rPr>
        <w:t xml:space="preserve">2.5 and 5 vol% GNP. This suggests that the </w:t>
      </w:r>
      <w:r w:rsidR="00326455" w:rsidRPr="004C7E83">
        <w:rPr>
          <w:lang w:val="en-GB"/>
        </w:rPr>
        <w:t>GNP</w:t>
      </w:r>
      <w:r w:rsidR="006948B8" w:rsidRPr="004C7E83">
        <w:rPr>
          <w:lang w:val="en-GB"/>
        </w:rPr>
        <w:t xml:space="preserve"> </w:t>
      </w:r>
      <w:r w:rsidR="00A96F2F" w:rsidRPr="004C7E83">
        <w:rPr>
          <w:lang w:val="en-GB"/>
        </w:rPr>
        <w:t>could have been damaged due to</w:t>
      </w:r>
      <w:r w:rsidR="00B81DEC" w:rsidRPr="004C7E83">
        <w:rPr>
          <w:lang w:val="en-GB"/>
        </w:rPr>
        <w:t xml:space="preserve"> long time exposure (2 hours) at the</w:t>
      </w:r>
      <w:r w:rsidR="00A96F2F" w:rsidRPr="004C7E83">
        <w:rPr>
          <w:lang w:val="en-GB"/>
        </w:rPr>
        <w:t xml:space="preserve"> high</w:t>
      </w:r>
      <w:r w:rsidR="00B81DEC" w:rsidRPr="004C7E83">
        <w:rPr>
          <w:lang w:val="en-GB"/>
        </w:rPr>
        <w:t>est</w:t>
      </w:r>
      <w:r w:rsidR="00A96F2F" w:rsidRPr="004C7E83">
        <w:rPr>
          <w:lang w:val="en-GB"/>
        </w:rPr>
        <w:t xml:space="preserve"> </w:t>
      </w:r>
      <w:r w:rsidR="00B81DEC" w:rsidRPr="004C7E83">
        <w:rPr>
          <w:lang w:val="en-GB"/>
        </w:rPr>
        <w:t>temperature used for</w:t>
      </w:r>
      <w:r w:rsidR="00A96F2F" w:rsidRPr="004C7E83">
        <w:rPr>
          <w:lang w:val="en-GB"/>
        </w:rPr>
        <w:t xml:space="preserve"> sintering</w:t>
      </w:r>
      <w:r w:rsidR="00326455" w:rsidRPr="004C7E83">
        <w:rPr>
          <w:lang w:val="en-GB"/>
        </w:rPr>
        <w:t xml:space="preserve"> in the present work.</w:t>
      </w:r>
      <w:r w:rsidR="006948B8" w:rsidRPr="004C7E83">
        <w:rPr>
          <w:lang w:val="en-GB"/>
        </w:rPr>
        <w:t>.</w:t>
      </w:r>
      <w:r w:rsidR="00B30A7E" w:rsidRPr="004C7E83">
        <w:rPr>
          <w:i/>
          <w:lang w:val="en-GB"/>
        </w:rPr>
        <w:t xml:space="preserve"> </w:t>
      </w:r>
    </w:p>
    <w:p w:rsidR="00E40CBB" w:rsidRPr="004C7E83" w:rsidRDefault="009E3E8E" w:rsidP="0017486F">
      <w:pPr>
        <w:rPr>
          <w:color w:val="00B050"/>
          <w:lang w:val="en-GB"/>
        </w:rPr>
      </w:pPr>
      <w:r w:rsidRPr="004C7E83">
        <w:rPr>
          <w:lang w:val="en-GB"/>
        </w:rPr>
        <w:t xml:space="preserve">In order to observe the distribution of the </w:t>
      </w:r>
      <w:r w:rsidR="00326455" w:rsidRPr="004C7E83">
        <w:rPr>
          <w:lang w:val="en-GB"/>
        </w:rPr>
        <w:t>GNP</w:t>
      </w:r>
      <w:r w:rsidR="00335970" w:rsidRPr="004C7E83">
        <w:rPr>
          <w:lang w:val="en-GB"/>
        </w:rPr>
        <w:t xml:space="preserve"> in the matrix</w:t>
      </w:r>
      <w:r w:rsidRPr="004C7E83">
        <w:rPr>
          <w:lang w:val="en-GB"/>
        </w:rPr>
        <w:t>,</w:t>
      </w:r>
      <w:r w:rsidR="0002181A" w:rsidRPr="004C7E83">
        <w:rPr>
          <w:lang w:val="en-GB"/>
        </w:rPr>
        <w:t xml:space="preserve"> the c</w:t>
      </w:r>
      <w:r w:rsidR="00874E97" w:rsidRPr="004C7E83">
        <w:rPr>
          <w:lang w:val="en-GB"/>
        </w:rPr>
        <w:t>.s.</w:t>
      </w:r>
      <w:r w:rsidR="00E40CBB" w:rsidRPr="004C7E83">
        <w:rPr>
          <w:lang w:val="en-GB"/>
        </w:rPr>
        <w:t xml:space="preserve"> </w:t>
      </w:r>
      <w:r w:rsidR="00243C65" w:rsidRPr="004C7E83">
        <w:rPr>
          <w:lang w:val="en-GB"/>
        </w:rPr>
        <w:t>polished surfaces</w:t>
      </w:r>
      <w:r w:rsidR="00335970" w:rsidRPr="004C7E83">
        <w:rPr>
          <w:lang w:val="en-GB"/>
        </w:rPr>
        <w:t xml:space="preserve"> of the composites sintered at 1350 ºC</w:t>
      </w:r>
      <w:r w:rsidRPr="004C7E83">
        <w:rPr>
          <w:lang w:val="en-GB"/>
        </w:rPr>
        <w:t xml:space="preserve"> ha</w:t>
      </w:r>
      <w:r w:rsidR="0051118F" w:rsidRPr="004C7E83">
        <w:rPr>
          <w:lang w:val="en-GB"/>
        </w:rPr>
        <w:t>ve</w:t>
      </w:r>
      <w:r w:rsidRPr="004C7E83">
        <w:rPr>
          <w:lang w:val="en-GB"/>
        </w:rPr>
        <w:t xml:space="preserve"> been analyzed</w:t>
      </w:r>
      <w:r w:rsidR="00243C65" w:rsidRPr="004C7E83">
        <w:rPr>
          <w:lang w:val="en-GB"/>
        </w:rPr>
        <w:t xml:space="preserve"> by </w:t>
      </w:r>
      <w:r w:rsidR="00DB2254" w:rsidRPr="004C7E83">
        <w:rPr>
          <w:lang w:val="en-GB"/>
        </w:rPr>
        <w:t>BSE (</w:t>
      </w:r>
      <w:r w:rsidR="00A72EF8" w:rsidRPr="004C7E83">
        <w:rPr>
          <w:lang w:val="en-GB"/>
        </w:rPr>
        <w:t>figure 3</w:t>
      </w:r>
      <w:r w:rsidR="00DB2254" w:rsidRPr="004C7E83">
        <w:rPr>
          <w:lang w:val="en-GB"/>
        </w:rPr>
        <w:t>)</w:t>
      </w:r>
      <w:r w:rsidR="00E40CBB" w:rsidRPr="004C7E83">
        <w:rPr>
          <w:lang w:val="en-GB"/>
        </w:rPr>
        <w:t>.</w:t>
      </w:r>
      <w:r w:rsidR="009A11DD" w:rsidRPr="004C7E83">
        <w:rPr>
          <w:lang w:val="en-GB"/>
        </w:rPr>
        <w:t xml:space="preserve"> Due to the average atomic number difference between the two phases of the composite, BSE can be used to detect contrast between the different element</w:t>
      </w:r>
      <w:r w:rsidR="00874E97" w:rsidRPr="004C7E83">
        <w:rPr>
          <w:lang w:val="en-GB"/>
        </w:rPr>
        <w:t>al</w:t>
      </w:r>
      <w:r w:rsidR="009A11DD" w:rsidRPr="004C7E83">
        <w:rPr>
          <w:lang w:val="en-GB"/>
        </w:rPr>
        <w:t xml:space="preserve"> compositions in the </w:t>
      </w:r>
      <w:r w:rsidR="00213DBD" w:rsidRPr="004C7E83">
        <w:rPr>
          <w:lang w:val="en-GB"/>
        </w:rPr>
        <w:t>sample. T</w:t>
      </w:r>
      <w:r w:rsidR="00E40CBB" w:rsidRPr="004C7E83">
        <w:rPr>
          <w:lang w:val="en-GB"/>
        </w:rPr>
        <w:t>he light phase corresponds</w:t>
      </w:r>
      <w:r w:rsidR="009A11DD" w:rsidRPr="004C7E83">
        <w:rPr>
          <w:lang w:val="en-GB"/>
        </w:rPr>
        <w:t xml:space="preserve"> </w:t>
      </w:r>
      <w:r w:rsidR="00E40CBB" w:rsidRPr="004C7E83">
        <w:rPr>
          <w:lang w:val="en-GB"/>
        </w:rPr>
        <w:t xml:space="preserve">to the 3YTZP matrix and the dark phase to the </w:t>
      </w:r>
      <w:r w:rsidR="00326455" w:rsidRPr="004C7E83">
        <w:rPr>
          <w:lang w:val="en-GB"/>
        </w:rPr>
        <w:t>GNP</w:t>
      </w:r>
      <w:r w:rsidR="00E40CBB" w:rsidRPr="004C7E83">
        <w:rPr>
          <w:lang w:val="en-GB"/>
        </w:rPr>
        <w:t xml:space="preserve">. </w:t>
      </w:r>
      <w:r w:rsidRPr="004C7E83">
        <w:rPr>
          <w:lang w:val="en-GB"/>
        </w:rPr>
        <w:t>A</w:t>
      </w:r>
      <w:r w:rsidR="00E40CBB" w:rsidRPr="004C7E83">
        <w:rPr>
          <w:lang w:val="en-GB"/>
        </w:rPr>
        <w:t xml:space="preserve"> </w:t>
      </w:r>
      <w:r w:rsidR="00E40CBB" w:rsidRPr="004C7E83">
        <w:rPr>
          <w:lang w:val="en-GB"/>
        </w:rPr>
        <w:lastRenderedPageBreak/>
        <w:t>nearly homogeneous GNP distributio</w:t>
      </w:r>
      <w:r w:rsidR="00CE16E0" w:rsidRPr="004C7E83">
        <w:rPr>
          <w:lang w:val="en-GB"/>
        </w:rPr>
        <w:t>n throughout the ceramic matrix</w:t>
      </w:r>
      <w:r w:rsidR="00E40CBB" w:rsidRPr="004C7E83">
        <w:rPr>
          <w:lang w:val="en-GB"/>
        </w:rPr>
        <w:t xml:space="preserve"> </w:t>
      </w:r>
      <w:r w:rsidRPr="004C7E83">
        <w:rPr>
          <w:lang w:val="en-GB"/>
        </w:rPr>
        <w:t>can be seen</w:t>
      </w:r>
      <w:r w:rsidR="0097084C" w:rsidRPr="004C7E83">
        <w:rPr>
          <w:lang w:val="en-GB"/>
        </w:rPr>
        <w:t xml:space="preserve"> in </w:t>
      </w:r>
      <w:r w:rsidR="00A72EF8" w:rsidRPr="004C7E83">
        <w:rPr>
          <w:lang w:val="en-GB"/>
        </w:rPr>
        <w:t>figure 3</w:t>
      </w:r>
      <w:r w:rsidR="00E40CBB" w:rsidRPr="004C7E83">
        <w:rPr>
          <w:lang w:val="en-GB"/>
        </w:rPr>
        <w:t xml:space="preserve">. </w:t>
      </w:r>
      <w:r w:rsidR="0034062E" w:rsidRPr="004C7E83">
        <w:rPr>
          <w:lang w:val="en-GB"/>
        </w:rPr>
        <w:t>T</w:t>
      </w:r>
      <w:r w:rsidR="006731CD" w:rsidRPr="004C7E83">
        <w:rPr>
          <w:lang w:val="en-GB"/>
        </w:rPr>
        <w:t xml:space="preserve">he </w:t>
      </w:r>
      <w:r w:rsidR="00326455" w:rsidRPr="004C7E83">
        <w:rPr>
          <w:lang w:val="en-GB"/>
        </w:rPr>
        <w:t>GNP</w:t>
      </w:r>
      <w:r w:rsidR="00E40CBB" w:rsidRPr="004C7E83">
        <w:rPr>
          <w:lang w:val="en-GB"/>
        </w:rPr>
        <w:t xml:space="preserve"> tend to form interconnected groups surrounding wide circular ceramic areas</w:t>
      </w:r>
      <w:r w:rsidR="00874E97" w:rsidRPr="004C7E83">
        <w:rPr>
          <w:lang w:val="en-GB"/>
        </w:rPr>
        <w:t xml:space="preserve"> (</w:t>
      </w:r>
      <w:r w:rsidR="00CB4F93" w:rsidRPr="004C7E83">
        <w:rPr>
          <w:lang w:val="en-GB"/>
        </w:rPr>
        <w:t>40</w:t>
      </w:r>
      <w:r w:rsidR="00A90AF0" w:rsidRPr="004C7E83">
        <w:rPr>
          <w:lang w:val="en-GB"/>
        </w:rPr>
        <w:t xml:space="preserve"> µm</w:t>
      </w:r>
      <w:r w:rsidR="00CD211B" w:rsidRPr="004C7E83">
        <w:rPr>
          <w:lang w:val="en-GB"/>
        </w:rPr>
        <w:t xml:space="preserve"> </w:t>
      </w:r>
      <w:r w:rsidR="00CB4F93" w:rsidRPr="004C7E83">
        <w:rPr>
          <w:lang w:val="en-GB"/>
        </w:rPr>
        <w:t>diameter</w:t>
      </w:r>
      <w:r w:rsidR="00874E97" w:rsidRPr="004C7E83">
        <w:rPr>
          <w:lang w:val="en-GB"/>
        </w:rPr>
        <w:t>)</w:t>
      </w:r>
      <w:r w:rsidR="00AE49C9" w:rsidRPr="004C7E83">
        <w:rPr>
          <w:lang w:val="en-GB"/>
        </w:rPr>
        <w:t>. These</w:t>
      </w:r>
      <w:r w:rsidR="00874E97" w:rsidRPr="004C7E83">
        <w:rPr>
          <w:lang w:val="en-GB"/>
        </w:rPr>
        <w:t xml:space="preserve"> GNP-free</w:t>
      </w:r>
      <w:r w:rsidR="00AE49C9" w:rsidRPr="004C7E83">
        <w:rPr>
          <w:lang w:val="en-GB"/>
        </w:rPr>
        <w:t xml:space="preserve"> areas are </w:t>
      </w:r>
      <w:r w:rsidR="0002181A" w:rsidRPr="004C7E83">
        <w:rPr>
          <w:lang w:val="en-GB"/>
        </w:rPr>
        <w:t xml:space="preserve">a </w:t>
      </w:r>
      <w:r w:rsidR="00AE49C9" w:rsidRPr="004C7E83">
        <w:rPr>
          <w:lang w:val="en-GB"/>
        </w:rPr>
        <w:t>consequence of the formation of ceramic powder clusters</w:t>
      </w:r>
      <w:r w:rsidR="00373ADC" w:rsidRPr="004C7E83">
        <w:rPr>
          <w:lang w:val="en-GB"/>
        </w:rPr>
        <w:t xml:space="preserve"> </w:t>
      </w:r>
      <w:r w:rsidR="0034062E" w:rsidRPr="004C7E83">
        <w:rPr>
          <w:lang w:val="en-GB"/>
        </w:rPr>
        <w:t>before the sintering</w:t>
      </w:r>
      <w:r w:rsidR="0002181A" w:rsidRPr="004C7E83">
        <w:rPr>
          <w:lang w:val="en-GB"/>
        </w:rPr>
        <w:t xml:space="preserve"> process</w:t>
      </w:r>
      <w:r w:rsidR="0077740F" w:rsidRPr="004C7E83">
        <w:rPr>
          <w:lang w:val="en-GB"/>
        </w:rPr>
        <w:t xml:space="preserve">. </w:t>
      </w:r>
      <w:r w:rsidR="00E57376" w:rsidRPr="004C7E83">
        <w:rPr>
          <w:lang w:val="en-GB"/>
        </w:rPr>
        <w:t>Therefore, p</w:t>
      </w:r>
      <w:r w:rsidR="00C82747" w:rsidRPr="004C7E83">
        <w:rPr>
          <w:lang w:val="en-GB"/>
        </w:rPr>
        <w:t xml:space="preserve">rocessing efforts </w:t>
      </w:r>
      <w:r w:rsidR="009254A4" w:rsidRPr="004C7E83">
        <w:rPr>
          <w:lang w:val="en-GB"/>
        </w:rPr>
        <w:t>shall</w:t>
      </w:r>
      <w:r w:rsidR="00C82747" w:rsidRPr="004C7E83">
        <w:rPr>
          <w:lang w:val="en-GB"/>
        </w:rPr>
        <w:t xml:space="preserve"> be carried out to avoid their formation</w:t>
      </w:r>
      <w:r w:rsidR="00E57376" w:rsidRPr="004C7E83">
        <w:rPr>
          <w:lang w:val="en-GB"/>
        </w:rPr>
        <w:t xml:space="preserve"> in </w:t>
      </w:r>
      <w:r w:rsidR="00874E97" w:rsidRPr="004C7E83">
        <w:rPr>
          <w:lang w:val="en-GB"/>
        </w:rPr>
        <w:t>future</w:t>
      </w:r>
      <w:r w:rsidR="00E57376" w:rsidRPr="004C7E83">
        <w:rPr>
          <w:lang w:val="en-GB"/>
        </w:rPr>
        <w:t xml:space="preserve"> works</w:t>
      </w:r>
      <w:r w:rsidR="00C82747" w:rsidRPr="004C7E83">
        <w:rPr>
          <w:lang w:val="en-GB"/>
        </w:rPr>
        <w:t>.</w:t>
      </w:r>
      <w:r w:rsidR="006731CD" w:rsidRPr="004C7E83">
        <w:rPr>
          <w:lang w:val="en-GB"/>
        </w:rPr>
        <w:t xml:space="preserve"> </w:t>
      </w:r>
      <w:r w:rsidR="001E5999" w:rsidRPr="004C7E83">
        <w:rPr>
          <w:lang w:val="en-GB"/>
        </w:rPr>
        <w:t xml:space="preserve">Despite </w:t>
      </w:r>
      <w:r w:rsidR="00C82747" w:rsidRPr="004C7E83">
        <w:rPr>
          <w:lang w:val="en-GB"/>
        </w:rPr>
        <w:t>using</w:t>
      </w:r>
      <w:r w:rsidR="001E5999" w:rsidRPr="004C7E83">
        <w:rPr>
          <w:lang w:val="en-GB"/>
        </w:rPr>
        <w:t xml:space="preserve"> uniaxial pressure during the green body preparation</w:t>
      </w:r>
      <w:r w:rsidR="006C059A" w:rsidRPr="004C7E83">
        <w:rPr>
          <w:lang w:val="en-GB"/>
        </w:rPr>
        <w:t xml:space="preserve">, </w:t>
      </w:r>
      <w:r w:rsidR="00213DBD" w:rsidRPr="004C7E83">
        <w:rPr>
          <w:lang w:val="en-GB"/>
        </w:rPr>
        <w:t>no</w:t>
      </w:r>
      <w:r w:rsidR="006C059A" w:rsidRPr="004C7E83">
        <w:rPr>
          <w:lang w:val="en-GB"/>
        </w:rPr>
        <w:t xml:space="preserve"> preferential </w:t>
      </w:r>
      <w:r w:rsidR="00874E97" w:rsidRPr="004C7E83">
        <w:rPr>
          <w:lang w:val="en-GB"/>
        </w:rPr>
        <w:t xml:space="preserve">GNP </w:t>
      </w:r>
      <w:r w:rsidR="006C059A" w:rsidRPr="004C7E83">
        <w:rPr>
          <w:lang w:val="en-GB"/>
        </w:rPr>
        <w:t>alignment in the c</w:t>
      </w:r>
      <w:r w:rsidR="00874E97" w:rsidRPr="004C7E83">
        <w:rPr>
          <w:lang w:val="en-GB"/>
        </w:rPr>
        <w:t>.s.</w:t>
      </w:r>
      <w:r w:rsidR="006C059A" w:rsidRPr="004C7E83">
        <w:rPr>
          <w:lang w:val="en-GB"/>
        </w:rPr>
        <w:t xml:space="preserve"> surfaces</w:t>
      </w:r>
      <w:r w:rsidR="00213DBD" w:rsidRPr="004C7E83">
        <w:rPr>
          <w:lang w:val="en-GB"/>
        </w:rPr>
        <w:t xml:space="preserve"> is observed</w:t>
      </w:r>
      <w:r w:rsidR="00A72EF8" w:rsidRPr="004C7E83">
        <w:rPr>
          <w:lang w:val="en-GB"/>
        </w:rPr>
        <w:t>. As it can be seen in figure 3</w:t>
      </w:r>
      <w:r w:rsidR="006C059A" w:rsidRPr="004C7E83">
        <w:rPr>
          <w:lang w:val="en-GB"/>
        </w:rPr>
        <w:t xml:space="preserve">, the </w:t>
      </w:r>
      <w:r w:rsidR="00326455" w:rsidRPr="004C7E83">
        <w:rPr>
          <w:lang w:val="en-GB"/>
        </w:rPr>
        <w:t>GNP</w:t>
      </w:r>
      <w:r w:rsidR="006C059A" w:rsidRPr="004C7E83">
        <w:rPr>
          <w:lang w:val="en-GB"/>
        </w:rPr>
        <w:t xml:space="preserve"> </w:t>
      </w:r>
      <w:r w:rsidR="0002181A" w:rsidRPr="004C7E83">
        <w:rPr>
          <w:lang w:val="en-GB"/>
        </w:rPr>
        <w:t>present</w:t>
      </w:r>
      <w:r w:rsidR="006C059A" w:rsidRPr="004C7E83">
        <w:rPr>
          <w:lang w:val="en-GB"/>
        </w:rPr>
        <w:t xml:space="preserve"> very different orientations, so that they are able to surround the ceramic regions. </w:t>
      </w:r>
      <w:r w:rsidR="0034062E" w:rsidRPr="004C7E83">
        <w:rPr>
          <w:lang w:val="en-GB"/>
        </w:rPr>
        <w:t xml:space="preserve">As the </w:t>
      </w:r>
      <w:r w:rsidR="00874E97" w:rsidRPr="004C7E83">
        <w:rPr>
          <w:lang w:val="en-GB"/>
        </w:rPr>
        <w:t xml:space="preserve">GNP </w:t>
      </w:r>
      <w:r w:rsidR="0034062E" w:rsidRPr="004C7E83">
        <w:rPr>
          <w:lang w:val="en-GB"/>
        </w:rPr>
        <w:t xml:space="preserve">content increases, the </w:t>
      </w:r>
      <w:r w:rsidR="0002181A" w:rsidRPr="004C7E83">
        <w:rPr>
          <w:lang w:val="en-GB"/>
        </w:rPr>
        <w:t>contour</w:t>
      </w:r>
      <w:r w:rsidR="0034062E" w:rsidRPr="004C7E83">
        <w:rPr>
          <w:lang w:val="en-GB"/>
        </w:rPr>
        <w:t xml:space="preserve">ing of the ceramic areas is more remarkable. </w:t>
      </w:r>
      <w:r w:rsidR="006C059A" w:rsidRPr="004C7E83">
        <w:rPr>
          <w:lang w:val="en-GB"/>
        </w:rPr>
        <w:t xml:space="preserve">This </w:t>
      </w:r>
      <w:r w:rsidR="00874E97" w:rsidRPr="004C7E83">
        <w:rPr>
          <w:lang w:val="en-GB"/>
        </w:rPr>
        <w:t xml:space="preserve">isotropic </w:t>
      </w:r>
      <w:r w:rsidR="006C059A" w:rsidRPr="004C7E83">
        <w:rPr>
          <w:lang w:val="en-GB"/>
        </w:rPr>
        <w:t xml:space="preserve">distribution of the </w:t>
      </w:r>
      <w:r w:rsidR="00326455" w:rsidRPr="004C7E83">
        <w:rPr>
          <w:lang w:val="en-GB"/>
        </w:rPr>
        <w:t>GNP</w:t>
      </w:r>
      <w:r w:rsidR="006C059A" w:rsidRPr="004C7E83">
        <w:rPr>
          <w:lang w:val="en-GB"/>
        </w:rPr>
        <w:t xml:space="preserve"> is </w:t>
      </w:r>
      <w:r w:rsidR="0097084C" w:rsidRPr="004C7E83">
        <w:rPr>
          <w:lang w:val="en-GB"/>
        </w:rPr>
        <w:t>notab</w:t>
      </w:r>
      <w:r w:rsidR="006C059A" w:rsidRPr="004C7E83">
        <w:rPr>
          <w:lang w:val="en-GB"/>
        </w:rPr>
        <w:t>ly diffe</w:t>
      </w:r>
      <w:r w:rsidR="00AE49C9" w:rsidRPr="004C7E83">
        <w:rPr>
          <w:lang w:val="en-GB"/>
        </w:rPr>
        <w:t>rent t</w:t>
      </w:r>
      <w:r w:rsidR="0097084C" w:rsidRPr="004C7E83">
        <w:rPr>
          <w:lang w:val="en-GB"/>
        </w:rPr>
        <w:t>han</w:t>
      </w:r>
      <w:r w:rsidR="00874E97" w:rsidRPr="004C7E83">
        <w:rPr>
          <w:lang w:val="en-GB"/>
        </w:rPr>
        <w:t xml:space="preserve"> the reported one for</w:t>
      </w:r>
      <w:r w:rsidR="00AE49C9" w:rsidRPr="004C7E83">
        <w:rPr>
          <w:lang w:val="en-GB"/>
        </w:rPr>
        <w:t xml:space="preserve"> com</w:t>
      </w:r>
      <w:r w:rsidR="006C059A" w:rsidRPr="004C7E83">
        <w:rPr>
          <w:lang w:val="en-GB"/>
        </w:rPr>
        <w:t xml:space="preserve">posites prepared by SPS, where the </w:t>
      </w:r>
      <w:r w:rsidR="00AE49C9" w:rsidRPr="004C7E83">
        <w:rPr>
          <w:lang w:val="en-GB"/>
        </w:rPr>
        <w:t xml:space="preserve">GNP ab-plane is </w:t>
      </w:r>
      <w:r w:rsidR="00690898" w:rsidRPr="004C7E83">
        <w:rPr>
          <w:lang w:val="en-GB"/>
        </w:rPr>
        <w:t xml:space="preserve">preferentially </w:t>
      </w:r>
      <w:r w:rsidR="00AE49C9" w:rsidRPr="004C7E83">
        <w:rPr>
          <w:lang w:val="en-GB"/>
        </w:rPr>
        <w:t xml:space="preserve">aligned perpendicular to the </w:t>
      </w:r>
      <w:r w:rsidR="0097084C" w:rsidRPr="004C7E83">
        <w:rPr>
          <w:lang w:val="en-GB"/>
        </w:rPr>
        <w:t xml:space="preserve">SPS </w:t>
      </w:r>
      <w:r w:rsidR="00AE49C9" w:rsidRPr="004C7E83">
        <w:rPr>
          <w:lang w:val="en-GB"/>
        </w:rPr>
        <w:t>pressing axis</w:t>
      </w:r>
      <w:r w:rsidR="0034062E"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453D36" w:rsidRPr="004C7E83">
        <w:rPr>
          <w:rFonts w:ascii="Cambria Math" w:hAnsi="Cambria Math" w:cs="Cambria Math"/>
          <w:lang w:val="en-GB"/>
        </w:rPr>
        <w:instrText>⊥</w:instrText>
      </w:r>
      <w:r w:rsidR="00453D36" w:rsidRPr="004C7E83">
        <w:rPr>
          <w:lang w:val="en-GB"/>
        </w:rPr>
        <w:instrText>) and parallel (σ||) to the SPS pressing axis. The composites with 5 and 10 GNP vol% showed high electrical anisotropy, whereas the composite with 20 GNP vol% exhibited nearly isotropic electrical behavior. σ</w:instrText>
      </w:r>
      <w:r w:rsidR="00453D36" w:rsidRPr="004C7E83">
        <w:rPr>
          <w:rFonts w:ascii="Cambria Math" w:hAnsi="Cambria Math" w:cs="Cambria Math"/>
          <w:lang w:val="en-GB"/>
        </w:rPr>
        <w:instrText>⊥</w:instrText>
      </w:r>
      <w:r w:rsidR="00453D36"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id":"ITEM-2","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2","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mendeley":{"formattedCitation":"[8,16]","plainTextFormattedCitation":"[8,16]","previouslyFormattedCitation":"[8,16]"},"properties":{"noteIndex":0},"schema":"https://github.com/citation-style-language/schema/raw/master/csl-citation.json"}</w:instrText>
      </w:r>
      <w:r w:rsidR="003F68A9" w:rsidRPr="004C7E83">
        <w:rPr>
          <w:lang w:val="en-GB"/>
        </w:rPr>
        <w:fldChar w:fldCharType="separate"/>
      </w:r>
      <w:r w:rsidR="00C82747" w:rsidRPr="004C7E83">
        <w:rPr>
          <w:noProof/>
          <w:lang w:val="en-GB"/>
        </w:rPr>
        <w:t>[8,16]</w:t>
      </w:r>
      <w:r w:rsidR="003F68A9" w:rsidRPr="004C7E83">
        <w:rPr>
          <w:lang w:val="en-GB"/>
        </w:rPr>
        <w:fldChar w:fldCharType="end"/>
      </w:r>
      <w:r w:rsidR="00A90AF0" w:rsidRPr="004C7E83">
        <w:rPr>
          <w:lang w:val="en-GB"/>
        </w:rPr>
        <w:t>.</w:t>
      </w:r>
    </w:p>
    <w:p w:rsidR="004724FE" w:rsidRPr="004C7E83" w:rsidRDefault="004714DF" w:rsidP="00D449C3">
      <w:pPr>
        <w:rPr>
          <w:color w:val="00B050"/>
          <w:lang w:val="en-GB"/>
        </w:rPr>
      </w:pPr>
      <w:r w:rsidRPr="004C7E83">
        <w:rPr>
          <w:lang w:val="en-GB"/>
        </w:rPr>
        <w:t>The HRSEM images of the fracture surfaces (</w:t>
      </w:r>
      <w:r w:rsidR="00A72EF8" w:rsidRPr="004C7E83">
        <w:rPr>
          <w:lang w:val="en-GB"/>
        </w:rPr>
        <w:t>figure 4</w:t>
      </w:r>
      <w:r w:rsidRPr="004C7E83">
        <w:rPr>
          <w:lang w:val="en-GB"/>
        </w:rPr>
        <w:t>)</w:t>
      </w:r>
      <w:r w:rsidR="00D449C3" w:rsidRPr="004C7E83">
        <w:rPr>
          <w:lang w:val="en-GB"/>
        </w:rPr>
        <w:t xml:space="preserve"> </w:t>
      </w:r>
      <w:r w:rsidR="009C2D0A" w:rsidRPr="004C7E83">
        <w:rPr>
          <w:lang w:val="en-GB"/>
        </w:rPr>
        <w:t>allow</w:t>
      </w:r>
      <w:r w:rsidR="00ED358C" w:rsidRPr="004C7E83">
        <w:rPr>
          <w:lang w:val="en-GB"/>
        </w:rPr>
        <w:t xml:space="preserve"> </w:t>
      </w:r>
      <w:r w:rsidR="0077740F" w:rsidRPr="004C7E83">
        <w:rPr>
          <w:lang w:val="en-GB"/>
        </w:rPr>
        <w:t>having</w:t>
      </w:r>
      <w:r w:rsidRPr="004C7E83">
        <w:rPr>
          <w:lang w:val="en-GB"/>
        </w:rPr>
        <w:t xml:space="preserve"> an insight about the size and shape of the graphene filler</w:t>
      </w:r>
      <w:r w:rsidR="009C2D0A" w:rsidRPr="004C7E83">
        <w:rPr>
          <w:lang w:val="en-GB"/>
        </w:rPr>
        <w:t>s</w:t>
      </w:r>
      <w:r w:rsidRPr="004C7E83">
        <w:rPr>
          <w:lang w:val="en-GB"/>
        </w:rPr>
        <w:t>. It is possib</w:t>
      </w:r>
      <w:r w:rsidR="00ED358C" w:rsidRPr="004C7E83">
        <w:rPr>
          <w:lang w:val="en-GB"/>
        </w:rPr>
        <w:t>le to see</w:t>
      </w:r>
      <w:r w:rsidRPr="004C7E83">
        <w:rPr>
          <w:lang w:val="en-GB"/>
        </w:rPr>
        <w:t xml:space="preserve"> large overlapping interconnected groups of </w:t>
      </w:r>
      <w:r w:rsidR="00326455" w:rsidRPr="004C7E83">
        <w:rPr>
          <w:lang w:val="en-GB"/>
        </w:rPr>
        <w:t>GNP</w:t>
      </w:r>
      <w:r w:rsidRPr="004C7E83">
        <w:rPr>
          <w:lang w:val="en-GB"/>
        </w:rPr>
        <w:t xml:space="preserve"> with different shapes.</w:t>
      </w:r>
      <w:r w:rsidR="00D449C3" w:rsidRPr="004C7E83">
        <w:rPr>
          <w:lang w:val="en-GB"/>
        </w:rPr>
        <w:t xml:space="preserve"> These features contribute to the formation of voids between</w:t>
      </w:r>
      <w:r w:rsidR="00B02073" w:rsidRPr="004C7E83">
        <w:rPr>
          <w:lang w:val="en-GB"/>
        </w:rPr>
        <w:t xml:space="preserve"> the</w:t>
      </w:r>
      <w:r w:rsidR="00D449C3" w:rsidRPr="004C7E83">
        <w:rPr>
          <w:lang w:val="en-GB"/>
        </w:rPr>
        <w:t xml:space="preserve"> </w:t>
      </w:r>
      <w:r w:rsidR="00ED358C" w:rsidRPr="004C7E83">
        <w:rPr>
          <w:lang w:val="en-GB"/>
        </w:rPr>
        <w:t xml:space="preserve">overlapping </w:t>
      </w:r>
      <w:r w:rsidR="00326455" w:rsidRPr="004C7E83">
        <w:rPr>
          <w:lang w:val="en-GB"/>
        </w:rPr>
        <w:t>GNP</w:t>
      </w:r>
      <w:r w:rsidR="00D449C3" w:rsidRPr="004C7E83">
        <w:rPr>
          <w:lang w:val="en-GB"/>
        </w:rPr>
        <w:t xml:space="preserve"> and </w:t>
      </w:r>
      <w:r w:rsidR="00690898" w:rsidRPr="004C7E83">
        <w:rPr>
          <w:lang w:val="en-GB"/>
        </w:rPr>
        <w:t xml:space="preserve">at </w:t>
      </w:r>
      <w:r w:rsidR="00D449C3" w:rsidRPr="004C7E83">
        <w:rPr>
          <w:lang w:val="en-GB"/>
        </w:rPr>
        <w:t>the ceramic</w:t>
      </w:r>
      <w:r w:rsidR="00690898" w:rsidRPr="004C7E83">
        <w:rPr>
          <w:lang w:val="en-GB"/>
        </w:rPr>
        <w:t>-GNP interfaces</w:t>
      </w:r>
      <w:r w:rsidR="00D449C3" w:rsidRPr="004C7E83">
        <w:rPr>
          <w:lang w:val="en-GB"/>
        </w:rPr>
        <w:t>.</w:t>
      </w:r>
      <w:r w:rsidR="00E85B76" w:rsidRPr="004C7E83">
        <w:rPr>
          <w:lang w:val="en-GB"/>
        </w:rPr>
        <w:t xml:space="preserve"> Although p</w:t>
      </w:r>
      <w:r w:rsidR="00093508" w:rsidRPr="004C7E83">
        <w:rPr>
          <w:lang w:val="en-GB"/>
        </w:rPr>
        <w:t xml:space="preserve">ores are not </w:t>
      </w:r>
      <w:r w:rsidR="00080B0E" w:rsidRPr="004C7E83">
        <w:rPr>
          <w:lang w:val="en-GB"/>
        </w:rPr>
        <w:t xml:space="preserve">clearly </w:t>
      </w:r>
      <w:r w:rsidR="00E85B76" w:rsidRPr="004C7E83">
        <w:rPr>
          <w:lang w:val="en-GB"/>
        </w:rPr>
        <w:t>found</w:t>
      </w:r>
      <w:r w:rsidR="00093508" w:rsidRPr="004C7E83">
        <w:rPr>
          <w:lang w:val="en-GB"/>
        </w:rPr>
        <w:t xml:space="preserve"> in the ceramic matr</w:t>
      </w:r>
      <w:r w:rsidR="009D3B42" w:rsidRPr="004C7E83">
        <w:rPr>
          <w:lang w:val="en-GB"/>
        </w:rPr>
        <w:t>ix</w:t>
      </w:r>
      <w:r w:rsidR="00E85B76" w:rsidRPr="004C7E83">
        <w:rPr>
          <w:lang w:val="en-GB"/>
        </w:rPr>
        <w:t>, the</w:t>
      </w:r>
      <w:r w:rsidR="00ED358C" w:rsidRPr="004C7E83">
        <w:rPr>
          <w:lang w:val="en-GB"/>
        </w:rPr>
        <w:t>se</w:t>
      </w:r>
      <w:r w:rsidR="00E85B76" w:rsidRPr="004C7E83">
        <w:rPr>
          <w:lang w:val="en-GB"/>
        </w:rPr>
        <w:t xml:space="preserve"> voids</w:t>
      </w:r>
      <w:r w:rsidR="00093508" w:rsidRPr="004C7E83">
        <w:rPr>
          <w:lang w:val="en-GB"/>
        </w:rPr>
        <w:t xml:space="preserve"> </w:t>
      </w:r>
      <w:r w:rsidR="00971911" w:rsidRPr="004C7E83">
        <w:rPr>
          <w:lang w:val="en-GB"/>
        </w:rPr>
        <w:t>at</w:t>
      </w:r>
      <w:r w:rsidR="00093508" w:rsidRPr="004C7E83">
        <w:rPr>
          <w:lang w:val="en-GB"/>
        </w:rPr>
        <w:t xml:space="preserve"> </w:t>
      </w:r>
      <w:r w:rsidR="00B02073" w:rsidRPr="004C7E83">
        <w:rPr>
          <w:lang w:val="en-GB"/>
        </w:rPr>
        <w:t xml:space="preserve">the </w:t>
      </w:r>
      <w:r w:rsidR="00093508" w:rsidRPr="004C7E83">
        <w:rPr>
          <w:lang w:val="en-GB"/>
        </w:rPr>
        <w:t>interfaces</w:t>
      </w:r>
      <w:r w:rsidR="00E85B76" w:rsidRPr="004C7E83">
        <w:rPr>
          <w:lang w:val="en-GB"/>
        </w:rPr>
        <w:t xml:space="preserve"> and the</w:t>
      </w:r>
      <w:r w:rsidR="00ED358C" w:rsidRPr="004C7E83">
        <w:rPr>
          <w:lang w:val="en-GB"/>
        </w:rPr>
        <w:t xml:space="preserve"> crumpling </w:t>
      </w:r>
      <w:r w:rsidR="00690898" w:rsidRPr="004C7E83">
        <w:rPr>
          <w:lang w:val="en-GB"/>
        </w:rPr>
        <w:t xml:space="preserve">of </w:t>
      </w:r>
      <w:r w:rsidR="00ED358C" w:rsidRPr="004C7E83">
        <w:rPr>
          <w:lang w:val="en-GB"/>
        </w:rPr>
        <w:t>rolled</w:t>
      </w:r>
      <w:r w:rsidR="00690898" w:rsidRPr="004C7E83">
        <w:rPr>
          <w:lang w:val="en-GB"/>
        </w:rPr>
        <w:t>-</w:t>
      </w:r>
      <w:r w:rsidR="00ED358C" w:rsidRPr="004C7E83">
        <w:rPr>
          <w:lang w:val="en-GB"/>
        </w:rPr>
        <w:t xml:space="preserve">up </w:t>
      </w:r>
      <w:r w:rsidR="00326455" w:rsidRPr="004C7E83">
        <w:rPr>
          <w:lang w:val="en-GB"/>
        </w:rPr>
        <w:t>GNP</w:t>
      </w:r>
      <w:r w:rsidR="00093508" w:rsidRPr="004C7E83">
        <w:rPr>
          <w:lang w:val="en-GB"/>
        </w:rPr>
        <w:t xml:space="preserve"> may contribute to</w:t>
      </w:r>
      <w:r w:rsidR="00827FB2" w:rsidRPr="004C7E83">
        <w:rPr>
          <w:lang w:val="en-GB"/>
        </w:rPr>
        <w:t xml:space="preserve"> the</w:t>
      </w:r>
      <w:r w:rsidR="00093508" w:rsidRPr="004C7E83">
        <w:rPr>
          <w:lang w:val="en-GB"/>
        </w:rPr>
        <w:t xml:space="preserve"> porosity and</w:t>
      </w:r>
      <w:r w:rsidR="00971911" w:rsidRPr="004C7E83">
        <w:rPr>
          <w:lang w:val="en-GB"/>
        </w:rPr>
        <w:t>,</w:t>
      </w:r>
      <w:r w:rsidR="00093508" w:rsidRPr="004C7E83">
        <w:rPr>
          <w:lang w:val="en-GB"/>
        </w:rPr>
        <w:t xml:space="preserve"> hence</w:t>
      </w:r>
      <w:r w:rsidR="00971911" w:rsidRPr="004C7E83">
        <w:rPr>
          <w:lang w:val="en-GB"/>
        </w:rPr>
        <w:t>,</w:t>
      </w:r>
      <w:r w:rsidR="00093508" w:rsidRPr="004C7E83">
        <w:rPr>
          <w:lang w:val="en-GB"/>
        </w:rPr>
        <w:t xml:space="preserve"> to the decrease in </w:t>
      </w:r>
      <w:r w:rsidR="00690898" w:rsidRPr="004C7E83">
        <w:rPr>
          <w:lang w:val="en-GB"/>
        </w:rPr>
        <w:t>relative density</w:t>
      </w:r>
      <w:r w:rsidR="00093508" w:rsidRPr="004C7E83">
        <w:rPr>
          <w:lang w:val="en-GB"/>
        </w:rPr>
        <w:t xml:space="preserve"> of the composites</w:t>
      </w:r>
      <w:r w:rsidR="00690898" w:rsidRPr="004C7E83">
        <w:rPr>
          <w:lang w:val="en-GB"/>
        </w:rPr>
        <w:t xml:space="preserve"> in agreement with</w:t>
      </w:r>
      <w:r w:rsidR="00093508"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j.msea.2015.07.062","ISSN":"09215093","abstract":"Silicon nitride (Si3N4) ceramic composites reinforced with graphene platelets (GPLs) were prepared by hot pressed sintering and pressureless sintering respectively. Adequate intermixing of the GPLs and the ceramic powders was achieved in nmethyl-pyrrolidone (NMP) under ultrasonic vibration followed by ball-milling. The microstructure and phases of the Si3N4 ceramic composites were investigated by Field Emission Scanning Electron Microscopy (SEM) and X-ray diffraction (XRD). The effects of GPLs on the composites' mechanical properties were analyzed. The results showed that GPLs were well dispersed in the Si3N4 ceramic matrix. ??-Si&lt;inf&gt;3&lt;/inf&gt;N&lt;inf&gt;4,&lt;/inf&gt; O'-sialon and GPLs were present in the hot-pressed composites while pressureless sintered composites contain ??-Si&lt;inf&gt;3&lt;/inf&gt;N&lt;inf&gt;4&lt;/inf&gt;, Si, SiC and GPLs. Graphene has the potential to improve the mechanical properties of both the hot pressed and pressureless sintered composites. Toughening effect of GPLs on the pressureless sintered composites appeared more effective than that on the hot pressed composites. Toughening mechanisms, such as pull-out, crack bridging and crack deflection induced by GPLs were observed in the composites prepared by the two methods.","author":[{"dropping-particle":"","family":"Yang","given":"Yaping","non-dropping-particle":"","parse-names":false,"suffix":""},{"dropping-particle":"","family":"Li","given":"Bin","non-dropping-particle":"","parse-names":false,"suffix":""},{"dropping-particle":"","family":"Zhang","given":"Changrui","non-dropping-particle":"","parse-names":false,"suffix":""},{"dropping-particle":"","family":"Wang","given":"Siqing","non-dropping-particle":"","parse-names":false,"suffix":""},{"dropping-particle":"","family":"Liu","given":"Kun","non-dropping-particle":"","parse-names":false,"suffix":""},{"dropping-particle":"","family":"Yang","given":"Bei","non-dropping-particle":"","parse-names":false,"suffix":""}],"container-title":"Materials Science and Engineering: A","id":"ITEM-1","issued":{"date-parts":[["2015","9"]]},"page":"90-95","publisher":"Elsevier","title":"Fabrication and properties of graphene reinforced silicon nitride composite materials","type":"article-journal","volume":"644"},"uris":["http://www.mendeley.com/documents/?uuid=2d7e9306-8970-4a02-bb26-6a39e48d7661","http://www.mendeley.com/documents/?uuid=b1a4d75e-0a51-4759-82a2-6a675d511b67","http://www.mendeley.com/documents/?uuid=daa9e814-315b-481e-85d9-0ebf63dc21fe"]}],"mendeley":{"formattedCitation":"[14]","plainTextFormattedCitation":"[14]","previouslyFormattedCitation":"[14]"},"properties":{"noteIndex":0},"schema":"https://github.com/citation-style-language/schema/raw/master/csl-citation.json"}</w:instrText>
      </w:r>
      <w:r w:rsidR="003F68A9" w:rsidRPr="004C7E83">
        <w:rPr>
          <w:lang w:val="en-GB"/>
        </w:rPr>
        <w:fldChar w:fldCharType="separate"/>
      </w:r>
      <w:r w:rsidR="00DE34A9" w:rsidRPr="004C7E83">
        <w:rPr>
          <w:noProof/>
          <w:lang w:val="en-GB"/>
        </w:rPr>
        <w:t>[14]</w:t>
      </w:r>
      <w:r w:rsidR="003F68A9" w:rsidRPr="004C7E83">
        <w:rPr>
          <w:lang w:val="en-GB"/>
        </w:rPr>
        <w:fldChar w:fldCharType="end"/>
      </w:r>
      <w:r w:rsidR="00093508" w:rsidRPr="004C7E83">
        <w:rPr>
          <w:lang w:val="en-GB"/>
        </w:rPr>
        <w:t>.</w:t>
      </w:r>
      <w:r w:rsidR="0081313D" w:rsidRPr="004C7E83">
        <w:rPr>
          <w:lang w:val="en-GB"/>
        </w:rPr>
        <w:t xml:space="preserve"> </w:t>
      </w:r>
    </w:p>
    <w:p w:rsidR="00826912" w:rsidRPr="004C7E83" w:rsidRDefault="00AF6651" w:rsidP="0017486F">
      <w:pPr>
        <w:pStyle w:val="Ttulo2"/>
        <w:rPr>
          <w:lang w:val="en-GB"/>
        </w:rPr>
      </w:pPr>
      <w:r w:rsidRPr="004C7E83">
        <w:rPr>
          <w:lang w:val="en-GB"/>
        </w:rPr>
        <w:t>Electrical c</w:t>
      </w:r>
      <w:r w:rsidR="00AD2AA3" w:rsidRPr="004C7E83">
        <w:rPr>
          <w:lang w:val="en-GB"/>
        </w:rPr>
        <w:t>onductivity</w:t>
      </w:r>
      <w:r w:rsidR="00D221DE" w:rsidRPr="004C7E83">
        <w:rPr>
          <w:color w:val="00B050"/>
          <w:lang w:val="en-GB"/>
        </w:rPr>
        <w:t xml:space="preserve"> </w:t>
      </w:r>
    </w:p>
    <w:p w:rsidR="008E7C76" w:rsidRPr="004C7E83" w:rsidRDefault="003D2D71" w:rsidP="0017486F">
      <w:pPr>
        <w:rPr>
          <w:color w:val="FF0000"/>
          <w:lang w:val="en-GB"/>
        </w:rPr>
      </w:pPr>
      <w:r w:rsidRPr="004C7E83">
        <w:rPr>
          <w:lang w:val="en-GB"/>
        </w:rPr>
        <w:t xml:space="preserve">The </w:t>
      </w:r>
      <w:r w:rsidR="00035269" w:rsidRPr="004C7E83">
        <w:rPr>
          <w:lang w:val="en-GB"/>
        </w:rPr>
        <w:t xml:space="preserve">room temperature </w:t>
      </w:r>
      <w:r w:rsidRPr="004C7E83">
        <w:rPr>
          <w:lang w:val="en-GB"/>
        </w:rPr>
        <w:t>electrical conductivity</w:t>
      </w:r>
      <w:r w:rsidR="00AF6651" w:rsidRPr="004C7E83">
        <w:rPr>
          <w:lang w:val="en-GB"/>
        </w:rPr>
        <w:t xml:space="preserve"> acquired in the two electrode configurations</w:t>
      </w:r>
      <w:r w:rsidRPr="004C7E83">
        <w:rPr>
          <w:lang w:val="en-GB"/>
        </w:rPr>
        <w:t xml:space="preserve"> of the G</w:t>
      </w:r>
      <w:r w:rsidR="00D07DB7" w:rsidRPr="004C7E83">
        <w:rPr>
          <w:lang w:val="en-GB"/>
        </w:rPr>
        <w:t>NP/3YTZP composites</w:t>
      </w:r>
      <w:r w:rsidR="000F75DF" w:rsidRPr="004C7E83">
        <w:rPr>
          <w:lang w:val="en-GB"/>
        </w:rPr>
        <w:t xml:space="preserve"> sintered at 1350 ºC and 1400 ºC</w:t>
      </w:r>
      <w:r w:rsidR="00D07DB7" w:rsidRPr="004C7E83">
        <w:rPr>
          <w:lang w:val="en-GB"/>
        </w:rPr>
        <w:t xml:space="preserve"> is shown</w:t>
      </w:r>
      <w:r w:rsidRPr="004C7E83">
        <w:rPr>
          <w:lang w:val="en-GB"/>
        </w:rPr>
        <w:t xml:space="preserve"> in table </w:t>
      </w:r>
      <w:r w:rsidR="003D12F2" w:rsidRPr="004C7E83">
        <w:rPr>
          <w:lang w:val="en-GB"/>
        </w:rPr>
        <w:t>1</w:t>
      </w:r>
      <w:r w:rsidRPr="004C7E83">
        <w:rPr>
          <w:lang w:val="en-GB"/>
        </w:rPr>
        <w:t>.</w:t>
      </w:r>
      <w:r w:rsidR="003D12F2" w:rsidRPr="004C7E83">
        <w:rPr>
          <w:lang w:val="en-GB"/>
        </w:rPr>
        <w:t xml:space="preserve"> </w:t>
      </w:r>
      <w:r w:rsidRPr="004C7E83">
        <w:rPr>
          <w:lang w:val="en-GB"/>
        </w:rPr>
        <w:t xml:space="preserve">Monolithic 3YTZP is known </w:t>
      </w:r>
      <w:r w:rsidR="006D6896" w:rsidRPr="004C7E83">
        <w:rPr>
          <w:lang w:val="en-GB"/>
        </w:rPr>
        <w:t>to be</w:t>
      </w:r>
      <w:r w:rsidRPr="004C7E83">
        <w:rPr>
          <w:lang w:val="en-GB"/>
        </w:rPr>
        <w:t xml:space="preserve"> an electrically isolati</w:t>
      </w:r>
      <w:r w:rsidR="00F73386" w:rsidRPr="004C7E83">
        <w:rPr>
          <w:lang w:val="en-GB"/>
        </w:rPr>
        <w:t>ng material at room temperature.</w:t>
      </w:r>
      <w:r w:rsidRPr="004C7E83">
        <w:rPr>
          <w:lang w:val="en-GB"/>
        </w:rPr>
        <w:t xml:space="preserve"> </w:t>
      </w:r>
      <w:r w:rsidR="00F73386" w:rsidRPr="004C7E83">
        <w:rPr>
          <w:lang w:val="en-GB"/>
        </w:rPr>
        <w:t>H</w:t>
      </w:r>
      <w:r w:rsidRPr="004C7E83">
        <w:rPr>
          <w:lang w:val="en-GB"/>
        </w:rPr>
        <w:t>owever</w:t>
      </w:r>
      <w:r w:rsidR="0020137E" w:rsidRPr="004C7E83">
        <w:rPr>
          <w:lang w:val="en-GB"/>
        </w:rPr>
        <w:t>,</w:t>
      </w:r>
      <w:r w:rsidRPr="004C7E83">
        <w:rPr>
          <w:lang w:val="en-GB"/>
        </w:rPr>
        <w:t xml:space="preserve"> reduced tetragonal zirconia </w:t>
      </w:r>
      <w:r w:rsidR="000A6FE5" w:rsidRPr="004C7E83">
        <w:rPr>
          <w:lang w:val="en-GB"/>
        </w:rPr>
        <w:t xml:space="preserve">has been reported to present </w:t>
      </w:r>
      <w:r w:rsidRPr="004C7E83">
        <w:rPr>
          <w:lang w:val="en-GB"/>
        </w:rPr>
        <w:t xml:space="preserve">some electrical conductivity </w:t>
      </w:r>
      <w:r w:rsidR="000A6FE5" w:rsidRPr="004C7E83">
        <w:rPr>
          <w:lang w:val="en-GB"/>
        </w:rPr>
        <w:t xml:space="preserve">depending on </w:t>
      </w:r>
      <w:r w:rsidR="009B2B83" w:rsidRPr="004C7E83">
        <w:rPr>
          <w:lang w:val="en-GB"/>
        </w:rPr>
        <w:t>its</w:t>
      </w:r>
      <w:r w:rsidR="000A6FE5" w:rsidRPr="004C7E83">
        <w:rPr>
          <w:lang w:val="en-GB"/>
        </w:rPr>
        <w:t xml:space="preserve"> reduction level</w:t>
      </w:r>
      <w:r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6.01.040","ISSN":"02728842","abstract":"3 mol% Yttria doped zirconia ceramics were consolidated by spark plasma sintering (SPS) at two sintering temperatures with the aim of achieving two different reduction levels. Microstructural characterization of the ceramics was performed by scanning electron microscopy (SEM). Electrical properties were investigated by means of impedance spectroscopy from room temperature up to 500 °C. The two ceramics presented a remarkably different electrical behavior. The effect of the extra electrons introduced by reduction during SPS on both the bulk and the grain boundary conductivity was analyzed and discussed.","author":[{"dropping-particle":"","family":"Poyato","given":"R.","non-dropping-particle":"","parse-names":false,"suffix":""},{"dropping-particle":"","family":"Macías-Delgado","given":"J.","non-dropping-particle":"","parse-names":false,"suffix":""},{"dropping-particle":"","family":"García-Valenzuela","given":"A.","non-dropping-particle":"","parse-names":false,"suffix":""},{"dropping-particle":"","family":"González-Romero","given":"R.L.","non-dropping-particle":"","parse-names":false,"suffix":""},{"dropping-particle":"","family":"Muñoz","given":"A.","non-dropping-particle":"","parse-names":false,"suffix":""},{"dropping-particle":"","family":"Domínguez-Rodríguez","given":"A.","non-dropping-particle":"","parse-names":false,"suffix":""}],"container-title":"Ceramics International","id":"ITEM-1","issue":"6","issued":{"date-parts":[["2016","5"]]},"page":"6713-6719","publisher":"Elsevier","title":"Electrical properties of reduced 3YTZP ceramics consolidated by spark plasma sintering","type":"article-journal","volume":"42"},"uris":["http://www.mendeley.com/documents/?uuid=ba6898c5-34c8-459c-bbc3-537357a8efe8"]}],"mendeley":{"formattedCitation":"[17]","plainTextFormattedCitation":"[17]","previouslyFormattedCitation":"[17]"},"properties":{"noteIndex":0},"schema":"https://github.com/citation-style-language/schema/raw/master/csl-citation.json"}</w:instrText>
      </w:r>
      <w:r w:rsidR="003F68A9" w:rsidRPr="004C7E83">
        <w:rPr>
          <w:lang w:val="en-GB"/>
        </w:rPr>
        <w:fldChar w:fldCharType="separate"/>
      </w:r>
      <w:r w:rsidR="00C82747" w:rsidRPr="004C7E83">
        <w:rPr>
          <w:noProof/>
          <w:lang w:val="en-GB"/>
        </w:rPr>
        <w:t>[17]</w:t>
      </w:r>
      <w:r w:rsidR="003F68A9" w:rsidRPr="004C7E83">
        <w:rPr>
          <w:lang w:val="en-GB"/>
        </w:rPr>
        <w:fldChar w:fldCharType="end"/>
      </w:r>
      <w:r w:rsidRPr="004C7E83">
        <w:rPr>
          <w:lang w:val="en-GB"/>
        </w:rPr>
        <w:t xml:space="preserve">. </w:t>
      </w:r>
      <w:r w:rsidR="000A6FE5" w:rsidRPr="004C7E83">
        <w:rPr>
          <w:lang w:val="en-GB"/>
        </w:rPr>
        <w:t xml:space="preserve">In this work, </w:t>
      </w:r>
      <w:r w:rsidR="00494A93" w:rsidRPr="004C7E83">
        <w:rPr>
          <w:lang w:val="en-GB"/>
        </w:rPr>
        <w:t xml:space="preserve">the </w:t>
      </w:r>
      <w:r w:rsidR="000A6FE5" w:rsidRPr="004C7E83">
        <w:rPr>
          <w:lang w:val="en-GB"/>
        </w:rPr>
        <w:t>c</w:t>
      </w:r>
      <w:r w:rsidR="00EA0BB6" w:rsidRPr="004C7E83">
        <w:rPr>
          <w:lang w:val="en-GB"/>
        </w:rPr>
        <w:t>omposites with 2.5 vol% GNP</w:t>
      </w:r>
      <w:r w:rsidRPr="004C7E83">
        <w:rPr>
          <w:lang w:val="en-GB"/>
        </w:rPr>
        <w:t xml:space="preserve"> s</w:t>
      </w:r>
      <w:r w:rsidR="000A6FE5" w:rsidRPr="004C7E83">
        <w:rPr>
          <w:lang w:val="en-GB"/>
        </w:rPr>
        <w:t xml:space="preserve">how low conductivity values </w:t>
      </w:r>
      <w:r w:rsidR="006D6896" w:rsidRPr="004C7E83">
        <w:rPr>
          <w:lang w:val="en-GB"/>
        </w:rPr>
        <w:t>which can be</w:t>
      </w:r>
      <w:r w:rsidR="000A6FE5" w:rsidRPr="004C7E83">
        <w:rPr>
          <w:lang w:val="en-GB"/>
        </w:rPr>
        <w:t xml:space="preserve"> associated to </w:t>
      </w:r>
      <w:r w:rsidR="003D12F2" w:rsidRPr="004C7E83">
        <w:rPr>
          <w:lang w:val="en-GB"/>
        </w:rPr>
        <w:t>the</w:t>
      </w:r>
      <w:r w:rsidRPr="004C7E83">
        <w:rPr>
          <w:lang w:val="en-GB"/>
        </w:rPr>
        <w:t xml:space="preserve"> reduced tetragonal zirconia electrical </w:t>
      </w:r>
      <w:r w:rsidR="004C7E83">
        <w:rPr>
          <w:lang w:val="en-GB"/>
        </w:rPr>
        <w:t>behaviour</w:t>
      </w:r>
      <w:r w:rsidRPr="004C7E83">
        <w:rPr>
          <w:lang w:val="en-GB"/>
        </w:rPr>
        <w:t xml:space="preserve">. </w:t>
      </w:r>
      <w:r w:rsidR="00B173FA" w:rsidRPr="004C7E83">
        <w:rPr>
          <w:lang w:val="en-GB"/>
        </w:rPr>
        <w:t xml:space="preserve">The </w:t>
      </w:r>
      <w:r w:rsidRPr="004C7E83">
        <w:rPr>
          <w:lang w:val="en-GB"/>
        </w:rPr>
        <w:t>addition of 5 vol% GNP</w:t>
      </w:r>
      <w:r w:rsidR="00BB69E0" w:rsidRPr="004C7E83">
        <w:rPr>
          <w:lang w:val="en-GB"/>
        </w:rPr>
        <w:t xml:space="preserve"> </w:t>
      </w:r>
      <w:r w:rsidR="0020137E" w:rsidRPr="004C7E83">
        <w:rPr>
          <w:lang w:val="en-GB"/>
        </w:rPr>
        <w:t>promotes</w:t>
      </w:r>
      <w:r w:rsidRPr="004C7E83">
        <w:rPr>
          <w:lang w:val="en-GB"/>
        </w:rPr>
        <w:t xml:space="preserve"> a remarkable increase in the conductivity</w:t>
      </w:r>
      <w:r w:rsidR="00BB69E0" w:rsidRPr="004C7E83">
        <w:rPr>
          <w:lang w:val="en-GB"/>
        </w:rPr>
        <w:t>, indicating that</w:t>
      </w:r>
      <w:r w:rsidR="009A45B9" w:rsidRPr="004C7E83">
        <w:rPr>
          <w:lang w:val="en-GB"/>
        </w:rPr>
        <w:t xml:space="preserve"> the GNP network is percolated</w:t>
      </w:r>
      <w:r w:rsidR="003D12F2" w:rsidRPr="004C7E83">
        <w:rPr>
          <w:lang w:val="en-GB"/>
        </w:rPr>
        <w:t xml:space="preserve">. </w:t>
      </w:r>
      <w:r w:rsidR="009B2B83" w:rsidRPr="004C7E83">
        <w:rPr>
          <w:lang w:val="en-GB"/>
        </w:rPr>
        <w:t xml:space="preserve">Regardless of the </w:t>
      </w:r>
      <w:r w:rsidR="001F7082" w:rsidRPr="004C7E83">
        <w:rPr>
          <w:lang w:val="en-GB"/>
        </w:rPr>
        <w:t xml:space="preserve">used </w:t>
      </w:r>
      <w:r w:rsidR="009B2B83" w:rsidRPr="004C7E83">
        <w:rPr>
          <w:lang w:val="en-GB"/>
        </w:rPr>
        <w:t>sintering temperature,</w:t>
      </w:r>
      <w:r w:rsidRPr="004C7E83">
        <w:rPr>
          <w:lang w:val="en-GB"/>
        </w:rPr>
        <w:t xml:space="preserve"> </w:t>
      </w:r>
      <w:r w:rsidR="007E6DD4" w:rsidRPr="004C7E83">
        <w:rPr>
          <w:lang w:val="en-GB"/>
        </w:rPr>
        <w:t xml:space="preserve">the </w:t>
      </w:r>
      <w:r w:rsidRPr="004C7E83">
        <w:rPr>
          <w:lang w:val="en-GB"/>
        </w:rPr>
        <w:t xml:space="preserve">electrical percolation threshold is </w:t>
      </w:r>
      <w:r w:rsidR="007635BF" w:rsidRPr="004C7E83">
        <w:rPr>
          <w:lang w:val="en-GB"/>
        </w:rPr>
        <w:t>e</w:t>
      </w:r>
      <w:r w:rsidRPr="004C7E83">
        <w:rPr>
          <w:lang w:val="en-GB"/>
        </w:rPr>
        <w:t xml:space="preserve">stimated to be situated between 2.5 and 5 </w:t>
      </w:r>
      <w:r w:rsidR="00183C11" w:rsidRPr="004C7E83">
        <w:rPr>
          <w:lang w:val="en-GB"/>
        </w:rPr>
        <w:t>vol% GNP</w:t>
      </w:r>
      <w:r w:rsidR="005A068E" w:rsidRPr="004C7E83">
        <w:rPr>
          <w:lang w:val="en-GB"/>
        </w:rPr>
        <w:t xml:space="preserve"> </w:t>
      </w:r>
      <w:r w:rsidR="009B2B83" w:rsidRPr="004C7E83">
        <w:rPr>
          <w:lang w:val="en-GB"/>
        </w:rPr>
        <w:t>which</w:t>
      </w:r>
      <w:r w:rsidR="007D7886" w:rsidRPr="004C7E83">
        <w:rPr>
          <w:lang w:val="en-GB"/>
        </w:rPr>
        <w:t xml:space="preserve"> is in good agreement </w:t>
      </w:r>
      <w:r w:rsidR="00B50FB5" w:rsidRPr="004C7E83">
        <w:rPr>
          <w:lang w:val="en-GB"/>
        </w:rPr>
        <w:t>with previous</w:t>
      </w:r>
      <w:r w:rsidR="00F73386" w:rsidRPr="004C7E83">
        <w:rPr>
          <w:lang w:val="en-GB"/>
        </w:rPr>
        <w:t>ly</w:t>
      </w:r>
      <w:r w:rsidR="007D7886" w:rsidRPr="004C7E83">
        <w:rPr>
          <w:lang w:val="en-GB"/>
        </w:rPr>
        <w:t xml:space="preserve"> published works</w:t>
      </w:r>
      <w:r w:rsidR="000F75DF" w:rsidRPr="004C7E83">
        <w:rPr>
          <w:lang w:val="en-GB"/>
        </w:rPr>
        <w:t xml:space="preserve"> of SPS</w:t>
      </w:r>
      <w:r w:rsidR="009B2B83" w:rsidRPr="004C7E83">
        <w:rPr>
          <w:lang w:val="en-GB"/>
        </w:rPr>
        <w:t>ed</w:t>
      </w:r>
      <w:r w:rsidR="00466F39" w:rsidRPr="004C7E83">
        <w:rPr>
          <w:lang w:val="en-GB"/>
        </w:rPr>
        <w:t xml:space="preserve"> composites. Fan et al. reported a percolation threshold around 3 vol% graphene sheets in </w:t>
      </w:r>
      <w:r w:rsidR="000F75DF" w:rsidRPr="004C7E83">
        <w:rPr>
          <w:lang w:val="en-GB"/>
        </w:rPr>
        <w:t>alumina</w:t>
      </w:r>
      <w:r w:rsidR="00466F39" w:rsidRPr="004C7E83">
        <w:rPr>
          <w:lang w:val="en-GB"/>
        </w:rPr>
        <w:t xml:space="preserve"> composites</w:t>
      </w:r>
      <w:r w:rsidR="007D7886"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arbon.2010.01.017","ISBN":"0008-6223","ISSN":"00086223","abstract":"Fully dense graphene nanosheet(GNS)/Al2O3 composites with homogeneously distributed GNSs of thicknesses ranging from 2.5 to 20 nm have been fabricated from ball milled expanded graphite and Al2O3 by spark plasma sintering. The percolation threshold of electrical conductivity of the as-prepared GNS/Al2O3 composites is around 3 vol.%, and this new composite outperforms most of carbon nanotube/Al2O3 composites in electrical conductivity. The temperature dependence of electrical conductivity indicated that the as-prepared composites behaved as a semimetal in a temperature range from 2 to 300 K. ?? 2010 Elsevier Ltd. All rights reserved.","author":[{"dropping-particle":"","family":"Fan","given":"Yuchi","non-dropping-particle":"","parse-names":false,"suffix":""},{"dropping-particle":"","family":"Wang","given":"Lianjun","non-dropping-particle":"","parse-names":false,"suffix":""},{"dropping-particle":"","family":"Li","given":"Jianlin","non-dropping-particle":"","parse-names":false,"suffix":""},{"dropping-particle":"","family":"Li","given":"Jiaqi","non-dropping-particle":"","parse-names":false,"suffix":""},{"dropping-particle":"","family":"Sun","given":"Shikuan","non-dropping-particle":"","parse-names":false,"suffix":""},{"dropping-particle":"","family":"Chen","given":"Feng","non-dropping-particle":"","parse-names":false,"suffix":""},{"dropping-particle":"","family":"Chen","given":"Lidong","non-dropping-particle":"","parse-names":false,"suffix":""},{"dropping-particle":"","family":"Jiang","given":"Wan","non-dropping-particle":"","parse-names":false,"suffix":""}],"container-title":"Carbon","id":"ITEM-1","issue":"6","issued":{"date-parts":[["2010","5"]]},"page":"1743-1749","publisher":"Elsevier Ltd","title":"Preparation and electrical properties of graphene nanosheet/Al2O3 composites","type":"article-journal","volume":"48"},"uris":["http://www.mendeley.com/documents/?uuid=880f29f6-15ae-4a6e-9c1d-10b60566730c","http://www.mendeley.com/documents/?uuid=2382bc74-06f8-4a48-a416-5fed5fddeb56","http://www.mendeley.com/documents/?uuid=eca3614f-cdef-448c-80b3-d58599ed2c1e"]}],"mendeley":{"formattedCitation":"[18]","plainTextFormattedCitation":"[18]","previouslyFormattedCitation":"[18]"},"properties":{"noteIndex":0},"schema":"https://github.com/citation-style-language/schema/raw/master/csl-citation.json"}</w:instrText>
      </w:r>
      <w:r w:rsidR="003F68A9" w:rsidRPr="004C7E83">
        <w:rPr>
          <w:lang w:val="en-GB"/>
        </w:rPr>
        <w:fldChar w:fldCharType="separate"/>
      </w:r>
      <w:r w:rsidR="00C82747" w:rsidRPr="004C7E83">
        <w:rPr>
          <w:noProof/>
          <w:lang w:val="en-GB"/>
        </w:rPr>
        <w:t>[18]</w:t>
      </w:r>
      <w:r w:rsidR="003F68A9" w:rsidRPr="004C7E83">
        <w:rPr>
          <w:lang w:val="en-GB"/>
        </w:rPr>
        <w:fldChar w:fldCharType="end"/>
      </w:r>
      <w:r w:rsidR="000F75DF" w:rsidRPr="004C7E83">
        <w:rPr>
          <w:lang w:val="en-GB"/>
        </w:rPr>
        <w:t xml:space="preserve"> </w:t>
      </w:r>
      <w:r w:rsidR="00466F39" w:rsidRPr="004C7E83">
        <w:rPr>
          <w:lang w:val="en-GB"/>
        </w:rPr>
        <w:t xml:space="preserve">while, </w:t>
      </w:r>
      <w:r w:rsidR="00466F39" w:rsidRPr="004C7E83">
        <w:rPr>
          <w:lang w:val="en-GB"/>
        </w:rPr>
        <w:lastRenderedPageBreak/>
        <w:t>regarding</w:t>
      </w:r>
      <w:r w:rsidR="000F75DF" w:rsidRPr="004C7E83">
        <w:rPr>
          <w:lang w:val="en-GB"/>
        </w:rPr>
        <w:t xml:space="preserve"> zircon</w:t>
      </w:r>
      <w:r w:rsidR="00466F39" w:rsidRPr="004C7E83">
        <w:rPr>
          <w:lang w:val="en-GB"/>
        </w:rPr>
        <w:t xml:space="preserve">ia matrices, percolation thresholds around 2.5 </w:t>
      </w:r>
      <w:r w:rsidR="00183C11" w:rsidRPr="004C7E83">
        <w:rPr>
          <w:lang w:val="en-GB"/>
        </w:rPr>
        <w:t xml:space="preserve">vol% </w:t>
      </w:r>
      <w:r w:rsidR="00F73386" w:rsidRPr="004C7E83">
        <w:rPr>
          <w:lang w:val="en-GB"/>
        </w:rPr>
        <w:t xml:space="preserve">have been obtained for </w:t>
      </w:r>
      <w:r w:rsidR="00183C11" w:rsidRPr="004C7E83">
        <w:rPr>
          <w:lang w:val="en-GB"/>
        </w:rPr>
        <w:t>GNP</w:t>
      </w:r>
      <w:r w:rsidR="001F7082" w:rsidRPr="004C7E83">
        <w:rPr>
          <w:lang w:val="en-GB"/>
        </w:rPr>
        <w:t xml:space="preserve"> </w:t>
      </w:r>
      <w:r w:rsidR="003F68A9" w:rsidRPr="004C7E83">
        <w:rPr>
          <w:lang w:val="en-GB"/>
        </w:rPr>
        <w:fldChar w:fldCharType="begin" w:fldLock="1"/>
      </w:r>
      <w:r w:rsidR="00FB66D3" w:rsidRPr="004C7E83">
        <w:rPr>
          <w:lang w:val="en-GB"/>
        </w:rPr>
        <w:instrText>ADDIN CSL_CITATION {"citationItems":[{"id":"ITEM-1","itemData":{"DOI":"10.1016/j.ceramint.2017.06.007","ISBN":"1107225213","ISSN":"02728842","abstract":"Boards of directors are intellectually interesting; the literature on boards has academic impact, and there is substantial scope for this literature to have policy impact. I illustrate these points by combining a select review of the literature with evidence from a variety of data sets. Boards are difficult to study—which makes them intellectually interesting. Papers on boards are cited 52.2% more per year since publication than other finance papers (controlling for year of publication and the number of papers published in the same year)—which makes them impactful. Boards are the focus of a substantial amount of policy-making—which means there is scope for the board literature to have policy impact. Although the literature on boards has grown substantially in recent years, I highlight that many topics for future research remain. Most importantly, I argue that to understand boards we need to understand the people who sit on them.","author":[{"dropping-particle":"","family":"Gallardo-López","given":"Angela","non-dropping-particle":"","parse-names":false,"suffix":""},{"dropping-particle":"","family":"Márquez-Abril","given":"Iván","non-dropping-particle":"","parse-names":false,"suffix":""},{"dropping-particle":"","family":"Morales-Rodríguez","given":"Ana","non-dropping-particle":"","parse-names":false,"suffix":""},{"dropping-particle":"","family":"Muñoz","given":"Antonio","non-dropping-particle":"","parse-names":false,"suffix":""},{"dropping-particle":"","family":"Poyato","given":"Rosalía","non-dropping-particle":"","parse-names":false,"suffix":""}],"container-title":"Ceramics International","id":"ITEM-1","issue":"15","issued":{"date-parts":[["2017","10","15"]]},"page":"11743-11752","publisher":"Elsevier Ltd and Techna Group S.r.l.","title":"Dense graphene nanoplatelet/yttria tetragonal zirconia composites: Processing, hardness and electrical conductivity","type":"article-journal","volume":"43"},"uris":["http://www.mendeley.com/documents/?uuid=878fee52-bf4f-497a-a303-3e2d6ea4cd59"]}],"mendeley":{"formattedCitation":"[8]","plainTextFormattedCitation":"[8]","previouslyFormattedCitation":"[8]"},"properties":{"noteIndex":0},"schema":"https://github.com/citation-style-language/schema/raw/master/csl-citation.json"}</w:instrText>
      </w:r>
      <w:r w:rsidR="003F68A9" w:rsidRPr="004C7E83">
        <w:rPr>
          <w:lang w:val="en-GB"/>
        </w:rPr>
        <w:fldChar w:fldCharType="separate"/>
      </w:r>
      <w:r w:rsidR="00FB66D3" w:rsidRPr="004C7E83">
        <w:rPr>
          <w:noProof/>
          <w:lang w:val="en-GB"/>
        </w:rPr>
        <w:t>[8]</w:t>
      </w:r>
      <w:r w:rsidR="003F68A9" w:rsidRPr="004C7E83">
        <w:rPr>
          <w:lang w:val="en-GB"/>
        </w:rPr>
        <w:fldChar w:fldCharType="end"/>
      </w:r>
      <w:r w:rsidR="00FB66D3" w:rsidRPr="004C7E83">
        <w:rPr>
          <w:lang w:val="en-GB"/>
        </w:rPr>
        <w:t xml:space="preserve"> and reduced graphene oxide </w:t>
      </w:r>
      <w:r w:rsidR="003F68A9" w:rsidRPr="004C7E83">
        <w:rPr>
          <w:lang w:val="en-GB"/>
        </w:rPr>
        <w:fldChar w:fldCharType="begin" w:fldLock="1"/>
      </w:r>
      <w:r w:rsidR="00453D36" w:rsidRPr="004C7E83">
        <w:rPr>
          <w:lang w:val="en-GB"/>
        </w:rPr>
        <w:instrText>ADDIN CSL_CITATION {"citationItems":[{"id":"ITEM-1","itemData":{"DOI":"10.1016/j.jeurceramsoc.2013.11.034","ISBN":"0955-2219","ISSN":"09552219","abstract":"Fully dense yttria-stabilized zirconia (YSZ) ceramics reinforced with reduced graphene oxide (RGO) were fabricated by spark plasma sintering (SPS), and their electrical, thermal, and mechanical properties were investigated. Graphene oxide (GO) was exfoliated by a short sonification in dimethylformamide (DMF)/water solution and uniformly mixed with ZrO2 powders. The microstructure of the composites showed that undamaged RGO sheets were homogeneously distributed throughout matrix grains. The electrical conductivity of YSZ composites drastically increased with the addition of RGO, and it reached 1.2×104S/m at 4.1vol.%. However, the thermal diffusivity increased only 12% with RGO addition. The hardness decreased slightly with RGO addition, whereas the fracture toughness significantly increased from 4.4 to 5.9MPa1/2. The RGO pull-out and crack bridging contributed to the improved fracture toughness.","author":[{"dropping-particle":"","family":"Shin","given":"Jung-Hoo","non-dropping-particle":"","parse-names":false,"suffix":""},{"dropping-particle":"","family":"Hong","given":"Seong-Hyeon","non-dropping-particle":"","parse-names":false,"suffix":""}],"container-title":"Journal of the European Ceramic Society","id":"ITEM-1","issue":"5","issued":{"date-parts":[["2014","5"]]},"page":"1297-1302","publisher":"Elsevier Ltd","title":"Fabrication and properties of reduced graphene oxide reinforced yttria-stabilized zirconia composite ceramics","type":"article-journal","volume":"34"},"uris":["http://www.mendeley.com/documents/?uuid=e82918af-8f3e-4e3e-9d39-14f25f538e35"]}],"mendeley":{"formattedCitation":"[19]","plainTextFormattedCitation":"[19]","previouslyFormattedCitation":"[19]"},"properties":{"noteIndex":0},"schema":"https://github.com/citation-style-language/schema/raw/master/csl-citation.json"}</w:instrText>
      </w:r>
      <w:r w:rsidR="003F68A9" w:rsidRPr="004C7E83">
        <w:rPr>
          <w:lang w:val="en-GB"/>
        </w:rPr>
        <w:fldChar w:fldCharType="separate"/>
      </w:r>
      <w:r w:rsidR="00C82747" w:rsidRPr="004C7E83">
        <w:rPr>
          <w:noProof/>
          <w:lang w:val="en-GB"/>
        </w:rPr>
        <w:t>[19]</w:t>
      </w:r>
      <w:r w:rsidR="003F68A9" w:rsidRPr="004C7E83">
        <w:rPr>
          <w:lang w:val="en-GB"/>
        </w:rPr>
        <w:fldChar w:fldCharType="end"/>
      </w:r>
      <w:r w:rsidR="00F73386" w:rsidRPr="004C7E83">
        <w:rPr>
          <w:lang w:val="en-GB"/>
        </w:rPr>
        <w:t xml:space="preserve"> fillers</w:t>
      </w:r>
      <w:r w:rsidR="00466F39" w:rsidRPr="004C7E83">
        <w:rPr>
          <w:lang w:val="en-GB"/>
        </w:rPr>
        <w:t>.</w:t>
      </w:r>
    </w:p>
    <w:p w:rsidR="00360954" w:rsidRPr="004C7E83" w:rsidRDefault="00E20238" w:rsidP="0017486F">
      <w:pPr>
        <w:rPr>
          <w:lang w:val="en-GB"/>
        </w:rPr>
      </w:pPr>
      <w:r w:rsidRPr="004C7E83">
        <w:rPr>
          <w:lang w:val="en-GB"/>
        </w:rPr>
        <w:t xml:space="preserve">The highest </w:t>
      </w:r>
      <w:r w:rsidR="005A068E" w:rsidRPr="004C7E83">
        <w:rPr>
          <w:lang w:val="en-GB"/>
        </w:rPr>
        <w:t>electrical</w:t>
      </w:r>
      <w:r w:rsidRPr="004C7E83">
        <w:rPr>
          <w:lang w:val="en-GB"/>
        </w:rPr>
        <w:t xml:space="preserve"> conductivity measure</w:t>
      </w:r>
      <w:r w:rsidR="005A068E" w:rsidRPr="004C7E83">
        <w:rPr>
          <w:lang w:val="en-GB"/>
        </w:rPr>
        <w:t>d</w:t>
      </w:r>
      <w:r w:rsidRPr="004C7E83">
        <w:rPr>
          <w:lang w:val="en-GB"/>
        </w:rPr>
        <w:t xml:space="preserve"> in th</w:t>
      </w:r>
      <w:r w:rsidR="009C5779" w:rsidRPr="004C7E83">
        <w:rPr>
          <w:lang w:val="en-GB"/>
        </w:rPr>
        <w:t>ese</w:t>
      </w:r>
      <w:r w:rsidRPr="004C7E83">
        <w:rPr>
          <w:lang w:val="en-GB"/>
        </w:rPr>
        <w:t xml:space="preserve"> </w:t>
      </w:r>
      <w:r w:rsidR="009C5779" w:rsidRPr="004C7E83">
        <w:rPr>
          <w:lang w:val="en-GB"/>
        </w:rPr>
        <w:t>composites</w:t>
      </w:r>
      <w:r w:rsidRPr="004C7E83">
        <w:rPr>
          <w:lang w:val="en-GB"/>
        </w:rPr>
        <w:t xml:space="preserve"> is 177 ± 7 S/m</w:t>
      </w:r>
      <w:r w:rsidR="005A068E" w:rsidRPr="004C7E83">
        <w:rPr>
          <w:lang w:val="en-GB"/>
        </w:rPr>
        <w:t xml:space="preserve"> for</w:t>
      </w:r>
      <w:r w:rsidR="003D12F2" w:rsidRPr="004C7E83">
        <w:rPr>
          <w:lang w:val="en-GB"/>
        </w:rPr>
        <w:t xml:space="preserve"> the </w:t>
      </w:r>
      <w:r w:rsidR="009C5779" w:rsidRPr="004C7E83">
        <w:rPr>
          <w:lang w:val="en-GB"/>
        </w:rPr>
        <w:t>one</w:t>
      </w:r>
      <w:r w:rsidR="003D12F2" w:rsidRPr="004C7E83">
        <w:rPr>
          <w:lang w:val="en-GB"/>
        </w:rPr>
        <w:t xml:space="preserve"> with</w:t>
      </w:r>
      <w:r w:rsidR="00EA0BB6" w:rsidRPr="004C7E83">
        <w:rPr>
          <w:lang w:val="en-GB"/>
        </w:rPr>
        <w:t xml:space="preserve"> 10 vol%</w:t>
      </w:r>
      <w:r w:rsidR="005A068E" w:rsidRPr="004C7E83">
        <w:rPr>
          <w:lang w:val="en-GB"/>
        </w:rPr>
        <w:t xml:space="preserve"> GNP</w:t>
      </w:r>
      <w:r w:rsidR="003D12F2" w:rsidRPr="004C7E83">
        <w:rPr>
          <w:lang w:val="en-GB"/>
        </w:rPr>
        <w:t xml:space="preserve"> sintered at 1350 ºC</w:t>
      </w:r>
      <w:r w:rsidR="006040AD" w:rsidRPr="004C7E83">
        <w:rPr>
          <w:lang w:val="en-GB"/>
        </w:rPr>
        <w:t xml:space="preserve">. </w:t>
      </w:r>
      <w:r w:rsidR="00A72EF8" w:rsidRPr="004C7E83">
        <w:rPr>
          <w:lang w:val="en-GB"/>
        </w:rPr>
        <w:t>Figure 5</w:t>
      </w:r>
      <w:r w:rsidR="000F46BD" w:rsidRPr="004C7E83">
        <w:rPr>
          <w:lang w:val="en-GB"/>
        </w:rPr>
        <w:t xml:space="preserve"> shows a</w:t>
      </w:r>
      <w:r w:rsidR="009F58D3" w:rsidRPr="004C7E83">
        <w:rPr>
          <w:lang w:val="en-GB"/>
        </w:rPr>
        <w:t>n overview</w:t>
      </w:r>
      <w:r w:rsidR="000F46BD" w:rsidRPr="004C7E83">
        <w:rPr>
          <w:lang w:val="en-GB"/>
        </w:rPr>
        <w:t xml:space="preserve"> of the electrical conductivity</w:t>
      </w:r>
      <w:r w:rsidR="009F58D3" w:rsidRPr="004C7E83">
        <w:rPr>
          <w:lang w:val="en-GB"/>
        </w:rPr>
        <w:t xml:space="preserve"> values measured in different</w:t>
      </w:r>
      <w:r w:rsidR="000F46BD" w:rsidRPr="004C7E83">
        <w:rPr>
          <w:lang w:val="en-GB"/>
        </w:rPr>
        <w:t xml:space="preserve"> </w:t>
      </w:r>
      <w:r w:rsidR="009C5779" w:rsidRPr="004C7E83">
        <w:rPr>
          <w:lang w:val="en-GB"/>
        </w:rPr>
        <w:t xml:space="preserve">works on </w:t>
      </w:r>
      <w:r w:rsidR="000F46BD" w:rsidRPr="004C7E83">
        <w:rPr>
          <w:lang w:val="en-GB"/>
        </w:rPr>
        <w:t xml:space="preserve">composites </w:t>
      </w:r>
      <w:r w:rsidR="009F58D3" w:rsidRPr="004C7E83">
        <w:rPr>
          <w:lang w:val="en-GB"/>
        </w:rPr>
        <w:t xml:space="preserve">sintered by SPS and PLS. </w:t>
      </w:r>
      <w:r w:rsidR="006040AD" w:rsidRPr="004C7E83">
        <w:rPr>
          <w:lang w:val="en-GB"/>
        </w:rPr>
        <w:t>Higher values have been</w:t>
      </w:r>
      <w:r w:rsidR="005A068E" w:rsidRPr="004C7E83">
        <w:rPr>
          <w:lang w:val="en-GB"/>
        </w:rPr>
        <w:t xml:space="preserve"> reported by Markandan et al. for </w:t>
      </w:r>
      <w:r w:rsidR="006040AD" w:rsidRPr="004C7E83">
        <w:rPr>
          <w:lang w:val="en-GB"/>
        </w:rPr>
        <w:t>PLSed zirconi</w:t>
      </w:r>
      <w:r w:rsidR="005A068E" w:rsidRPr="004C7E83">
        <w:rPr>
          <w:lang w:val="en-GB"/>
        </w:rPr>
        <w:t>a</w:t>
      </w:r>
      <w:r w:rsidR="006040AD" w:rsidRPr="004C7E83">
        <w:rPr>
          <w:lang w:val="en-GB"/>
        </w:rPr>
        <w:t xml:space="preserve"> composites with a lower</w:t>
      </w:r>
      <w:r w:rsidR="005A068E" w:rsidRPr="004C7E83">
        <w:rPr>
          <w:lang w:val="en-GB"/>
        </w:rPr>
        <w:t xml:space="preserve"> amount of GNP filler (280 S/m for 5.5 vol%) </w:t>
      </w:r>
      <w:r w:rsidR="003F68A9" w:rsidRPr="004C7E83">
        <w:rPr>
          <w:lang w:val="en-GB"/>
        </w:rPr>
        <w:fldChar w:fldCharType="begin" w:fldLock="1"/>
      </w:r>
      <w:r w:rsidR="00EA3809" w:rsidRPr="004C7E83">
        <w:rPr>
          <w:lang w:val="en-GB"/>
        </w:rPr>
        <w:instrText>ADDIN CSL_CITATION {"citationItems":[{"id":"ITEM-1","itemData":{"DOI":"10.4028/www.scientific.net/KEM.690.1","ISSN":"1662-9795","abstract":"A simple method to produce graphene-Yytria stabilised zirconia (YSZ) ceramic composite with significant improvement in electrical properties is reported here. The material was consolidated by annealing in presence of Argon gas that allowed densification of the ceramics. A detailed x-ray diffraction (XRD) analysis was used to study the phases and crystallinity of graphene-YSZ ceramic composite. XRD patterns of the sintered composite showed that graphene diffraction peaks were detected at 2θ≈27°. Furthermore, experimental results indicate that electrical conductivity of YSZ composites drastically increased with the addition of graphene platelets, and it reached a value of 2.8 S/cm at 2 wt.%.","author":[{"dropping-particle":"","family":"Markandan","given":"Kalaimani","non-dropping-particle":"","parse-names":false,"suffix":""},{"dropping-particle":"","family":"Chin","given":"Jit Kai","non-dropping-particle":"","parse-names":false,"suffix":""},{"dropping-particle":"","family":"Tan","given":"Michelle T.T.","non-dropping-particle":"","parse-names":false,"suffix":""}],"container-title":"Key Engineering Materials","id":"ITEM-1","issued":{"date-parts":[["2016","5"]]},"page":"1-5","title":"Enhancing electroconductivity of ytria-stabilised zirconia ceramic using graphene platlets","type":"article-journal","volume":"690"},"uris":["http://www.mendeley.com/documents/?uuid=6692b47c-469e-4c26-979b-d1b4f5e88b43"]}],"mendeley":{"formattedCitation":"[20]","plainTextFormattedCitation":"[20]","previouslyFormattedCitation":"[20]"},"properties":{"noteIndex":0},"schema":"https://github.com/citation-style-language/schema/raw/master/csl-citation.json"}</w:instrText>
      </w:r>
      <w:r w:rsidR="003F68A9" w:rsidRPr="004C7E83">
        <w:rPr>
          <w:lang w:val="en-GB"/>
        </w:rPr>
        <w:fldChar w:fldCharType="separate"/>
      </w:r>
      <w:r w:rsidR="00C82747" w:rsidRPr="004C7E83">
        <w:rPr>
          <w:noProof/>
          <w:lang w:val="en-GB"/>
        </w:rPr>
        <w:t>[20]</w:t>
      </w:r>
      <w:r w:rsidR="003F68A9" w:rsidRPr="004C7E83">
        <w:rPr>
          <w:lang w:val="en-GB"/>
        </w:rPr>
        <w:fldChar w:fldCharType="end"/>
      </w:r>
      <w:r w:rsidR="009C5779" w:rsidRPr="004C7E83">
        <w:rPr>
          <w:lang w:val="en-GB"/>
        </w:rPr>
        <w:t xml:space="preserve"> in comparison with our results</w:t>
      </w:r>
      <w:r w:rsidR="005A068E" w:rsidRPr="004C7E83">
        <w:rPr>
          <w:lang w:val="en-GB"/>
        </w:rPr>
        <w:t>. Howeve</w:t>
      </w:r>
      <w:r w:rsidR="004C6342" w:rsidRPr="004C7E83">
        <w:rPr>
          <w:lang w:val="en-GB"/>
        </w:rPr>
        <w:t xml:space="preserve">r, </w:t>
      </w:r>
      <w:r w:rsidR="006040AD" w:rsidRPr="004C7E83">
        <w:rPr>
          <w:lang w:val="en-GB"/>
        </w:rPr>
        <w:t>our</w:t>
      </w:r>
      <w:r w:rsidR="004C6342" w:rsidRPr="004C7E83">
        <w:rPr>
          <w:lang w:val="en-GB"/>
        </w:rPr>
        <w:t xml:space="preserve"> </w:t>
      </w:r>
      <w:r w:rsidR="009C5779" w:rsidRPr="004C7E83">
        <w:rPr>
          <w:lang w:val="en-GB"/>
        </w:rPr>
        <w:t>conductivity value</w:t>
      </w:r>
      <w:r w:rsidR="004C6342" w:rsidRPr="004C7E83">
        <w:rPr>
          <w:lang w:val="en-GB"/>
        </w:rPr>
        <w:t xml:space="preserve"> is still much</w:t>
      </w:r>
      <w:r w:rsidR="005A068E" w:rsidRPr="004C7E83">
        <w:rPr>
          <w:lang w:val="en-GB"/>
        </w:rPr>
        <w:t xml:space="preserve"> higher than the obtained</w:t>
      </w:r>
      <w:r w:rsidR="006040AD" w:rsidRPr="004C7E83">
        <w:rPr>
          <w:lang w:val="en-GB"/>
        </w:rPr>
        <w:t xml:space="preserve"> one</w:t>
      </w:r>
      <w:r w:rsidR="005A068E" w:rsidRPr="004C7E83">
        <w:rPr>
          <w:lang w:val="en-GB"/>
        </w:rPr>
        <w:t xml:space="preserve"> by Li et al</w:t>
      </w:r>
      <w:r w:rsidR="004C6342" w:rsidRPr="004C7E83">
        <w:rPr>
          <w:lang w:val="en-GB"/>
        </w:rPr>
        <w:t xml:space="preserve">. </w:t>
      </w:r>
      <w:r w:rsidR="00EA0BB6" w:rsidRPr="004C7E83">
        <w:rPr>
          <w:lang w:val="en-GB"/>
        </w:rPr>
        <w:t xml:space="preserve">(1.82 S/m) </w:t>
      </w:r>
      <w:r w:rsidR="004C6342" w:rsidRPr="004C7E83">
        <w:rPr>
          <w:lang w:val="en-GB"/>
        </w:rPr>
        <w:t xml:space="preserve">in </w:t>
      </w:r>
      <w:r w:rsidR="00BF7E77" w:rsidRPr="004C7E83">
        <w:rPr>
          <w:lang w:val="en-GB"/>
        </w:rPr>
        <w:t xml:space="preserve">PLSed </w:t>
      </w:r>
      <w:r w:rsidR="004C6342" w:rsidRPr="004C7E83">
        <w:rPr>
          <w:lang w:val="en-GB"/>
        </w:rPr>
        <w:t xml:space="preserve">SiC composites with a higher </w:t>
      </w:r>
      <w:r w:rsidR="00EA0BB6" w:rsidRPr="004C7E83">
        <w:rPr>
          <w:lang w:val="en-GB"/>
        </w:rPr>
        <w:t xml:space="preserve">graphene </w:t>
      </w:r>
      <w:r w:rsidR="004C6342" w:rsidRPr="004C7E83">
        <w:rPr>
          <w:lang w:val="en-GB"/>
        </w:rPr>
        <w:t xml:space="preserve">content </w:t>
      </w:r>
      <w:r w:rsidR="00EA0BB6" w:rsidRPr="004C7E83">
        <w:rPr>
          <w:lang w:val="en-GB"/>
        </w:rPr>
        <w:t>(</w:t>
      </w:r>
      <w:r w:rsidR="006040AD" w:rsidRPr="004C7E83">
        <w:rPr>
          <w:lang w:val="en-GB"/>
        </w:rPr>
        <w:t>13.75 vol%</w:t>
      </w:r>
      <w:r w:rsidR="00EA0BB6" w:rsidRPr="004C7E83">
        <w:rPr>
          <w:lang w:val="en-GB"/>
        </w:rPr>
        <w:t>)</w:t>
      </w:r>
      <w:r w:rsidR="006040AD" w:rsidRPr="004C7E83">
        <w:rPr>
          <w:lang w:val="en-GB"/>
        </w:rPr>
        <w:t xml:space="preserve"> </w:t>
      </w:r>
      <w:r w:rsidR="003F68A9" w:rsidRPr="004C7E83">
        <w:rPr>
          <w:lang w:val="en-GB"/>
        </w:rPr>
        <w:fldChar w:fldCharType="begin" w:fldLock="1"/>
      </w:r>
      <w:r w:rsidR="00CC657D" w:rsidRPr="004C7E83">
        <w:rPr>
          <w:lang w:val="en-GB"/>
        </w:rPr>
        <w:instrText>ADDIN CSL_CITATION {"citationItems":[{"id":"ITEM-1","itemData":{"DOI":"10.1016/j.ceramint.2015.07.149","ISSN":"02728842","abstract":"SiC ceramics with graphene additives have been fabricated by a pressureless-sintered method. The effects of graphene contents on the densification, thermal conductivity, electrical conductivity, phase compositions, and microstructure evolutions of the SiC ceramics were investigated in detail. As the graphene content increased from 0 to 5.0 wt%, the relative density of the SiC samples monotonically decreased, the electrical conductivity monotonically increased, whereas the thermal conductivity initially increased and then decreased. The highest thermal conductivity of 145.14 W/(m K) was obtained for SiC sample with 2.0 wt% graphene sintered at 2130°C for 1 h in Ar.","author":[{"dropping-particle":"","family":"Li","given":"Qisong","non-dropping-particle":"","parse-names":false,"suffix":""},{"dropping-particle":"","family":"Zhang","given":"Yujun","non-dropping-particle":"","parse-names":false,"suffix":""},{"dropping-particle":"","family":"Gong","given":"Hongyu","non-dropping-particle":"","parse-names":false,"suffix":""},{"dropping-particle":"","family":"Sun","given":"Haibin","non-dropping-particle":"","parse-names":false,"suffix":""},{"dropping-particle":"","family":"Li","given":"Teng","non-dropping-particle":"","parse-names":false,"suffix":""},{"dropping-particle":"","family":"Guo","given":"Xue","non-dropping-particle":"","parse-names":false,"suffix":""},{"dropping-particle":"","family":"Ai","given":"Shuhe","non-dropping-particle":"","parse-names":false,"suffix":""}],"container-title":"Ceramics International","id":"ITEM-1","issue":"10","issued":{"date-parts":[["2015","12"]]},"page":"13547-13552","publisher":"Elsevier","title":"Effects of graphene on the thermal conductivity of pressureless-sintered SiC ceramics","type":"article-journal","volume":"41"},"uris":["http://www.mendeley.com/documents/?uuid=563898b5-0045-4457-8a7a-35573b9f4a15","http://www.mendeley.com/documents/?uuid=8eab6d1f-385d-419f-8d4f-a58d2e0f453f","http://www.mendeley.com/documents/?uuid=21f28712-9994-48d0-a200-0421f8f90f41"]}],"mendeley":{"formattedCitation":"[13]","plainTextFormattedCitation":"[13]","previouslyFormattedCitation":"[13]"},"properties":{"noteIndex":0},"schema":"https://github.com/citation-style-language/schema/raw/master/csl-citation.json"}</w:instrText>
      </w:r>
      <w:r w:rsidR="003F68A9" w:rsidRPr="004C7E83">
        <w:rPr>
          <w:lang w:val="en-GB"/>
        </w:rPr>
        <w:fldChar w:fldCharType="separate"/>
      </w:r>
      <w:r w:rsidR="00DE34A9" w:rsidRPr="004C7E83">
        <w:rPr>
          <w:noProof/>
          <w:lang w:val="en-GB"/>
        </w:rPr>
        <w:t>[13]</w:t>
      </w:r>
      <w:r w:rsidR="003F68A9" w:rsidRPr="004C7E83">
        <w:rPr>
          <w:lang w:val="en-GB"/>
        </w:rPr>
        <w:fldChar w:fldCharType="end"/>
      </w:r>
      <w:r w:rsidR="004C6342" w:rsidRPr="004C7E83">
        <w:rPr>
          <w:lang w:val="en-GB"/>
        </w:rPr>
        <w:t xml:space="preserve">. </w:t>
      </w:r>
      <w:r w:rsidR="005A068E" w:rsidRPr="004C7E83">
        <w:rPr>
          <w:lang w:val="en-GB"/>
        </w:rPr>
        <w:t>The electrical characterization</w:t>
      </w:r>
      <w:r w:rsidR="00EF6810" w:rsidRPr="004C7E83">
        <w:rPr>
          <w:lang w:val="en-GB"/>
        </w:rPr>
        <w:t xml:space="preserve"> of</w:t>
      </w:r>
      <w:r w:rsidR="005A068E" w:rsidRPr="004C7E83">
        <w:rPr>
          <w:lang w:val="en-GB"/>
        </w:rPr>
        <w:t xml:space="preserve"> pressureless sintered </w:t>
      </w:r>
      <w:r w:rsidR="00EF6810" w:rsidRPr="004C7E83">
        <w:rPr>
          <w:lang w:val="en-GB"/>
        </w:rPr>
        <w:t xml:space="preserve">zirconia </w:t>
      </w:r>
      <w:r w:rsidR="005A068E" w:rsidRPr="004C7E83">
        <w:rPr>
          <w:lang w:val="en-GB"/>
        </w:rPr>
        <w:t xml:space="preserve">composites is </w:t>
      </w:r>
      <w:r w:rsidR="00C22DA1" w:rsidRPr="004C7E83">
        <w:rPr>
          <w:lang w:val="en-GB"/>
        </w:rPr>
        <w:t xml:space="preserve">still </w:t>
      </w:r>
      <w:r w:rsidR="00102681" w:rsidRPr="004C7E83">
        <w:rPr>
          <w:lang w:val="en-GB"/>
        </w:rPr>
        <w:t>ver</w:t>
      </w:r>
      <w:r w:rsidR="005A068E" w:rsidRPr="004C7E83">
        <w:rPr>
          <w:lang w:val="en-GB"/>
        </w:rPr>
        <w:t xml:space="preserve">y limited and only a few studies have been carried out in this sense. In </w:t>
      </w:r>
      <w:r w:rsidR="005371DA" w:rsidRPr="004C7E83">
        <w:rPr>
          <w:lang w:val="en-GB"/>
        </w:rPr>
        <w:t>SPSed</w:t>
      </w:r>
      <w:r w:rsidR="005A068E" w:rsidRPr="004C7E83">
        <w:rPr>
          <w:lang w:val="en-GB"/>
        </w:rPr>
        <w:t xml:space="preserve"> composites, Shin et al</w:t>
      </w:r>
      <w:r w:rsidR="004C6342"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jeurceramsoc.2013.11.034","ISBN":"0955-2219","ISSN":"09552219","abstract":"Fully dense yttria-stabilized zirconia (YSZ) ceramics reinforced with reduced graphene oxide (RGO) were fabricated by spark plasma sintering (SPS), and their electrical, thermal, and mechanical properties were investigated. Graphene oxide (GO) was exfoliated by a short sonification in dimethylformamide (DMF)/water solution and uniformly mixed with ZrO2 powders. The microstructure of the composites showed that undamaged RGO sheets were homogeneously distributed throughout matrix grains. The electrical conductivity of YSZ composites drastically increased with the addition of RGO, and it reached 1.2×104S/m at 4.1vol.%. However, the thermal diffusivity increased only 12% with RGO addition. The hardness decreased slightly with RGO addition, whereas the fracture toughness significantly increased from 4.4 to 5.9MPa1/2. The RGO pull-out and crack bridging contributed to the improved fracture toughness.","author":[{"dropping-particle":"","family":"Shin","given":"Jung-Hoo","non-dropping-particle":"","parse-names":false,"suffix":""},{"dropping-particle":"","family":"Hong","given":"Seong-Hyeon","non-dropping-particle":"","parse-names":false,"suffix":""}],"container-title":"Journal of the European Ceramic Society","id":"ITEM-1","issue":"5","issued":{"date-parts":[["2014","5"]]},"page":"1297-1302","publisher":"Elsevier Ltd","title":"Fabrication and properties of reduced graphene oxide reinforced yttria-stabilized zirconia composite ceramics","type":"article-journal","volume":"34"},"uris":["http://www.mendeley.com/documents/?uuid=e82918af-8f3e-4e3e-9d39-14f25f538e35"]}],"mendeley":{"formattedCitation":"[19]","plainTextFormattedCitation":"[19]","previouslyFormattedCitation":"[19]"},"properties":{"noteIndex":0},"schema":"https://github.com/citation-style-language/schema/raw/master/csl-citation.json"}</w:instrText>
      </w:r>
      <w:r w:rsidR="003F68A9" w:rsidRPr="004C7E83">
        <w:rPr>
          <w:lang w:val="en-GB"/>
        </w:rPr>
        <w:fldChar w:fldCharType="separate"/>
      </w:r>
      <w:r w:rsidR="00C82747" w:rsidRPr="004C7E83">
        <w:rPr>
          <w:noProof/>
          <w:lang w:val="en-GB"/>
        </w:rPr>
        <w:t>[19]</w:t>
      </w:r>
      <w:r w:rsidR="003F68A9" w:rsidRPr="004C7E83">
        <w:rPr>
          <w:lang w:val="en-GB"/>
        </w:rPr>
        <w:fldChar w:fldCharType="end"/>
      </w:r>
      <w:r w:rsidR="004C6342" w:rsidRPr="004C7E83">
        <w:rPr>
          <w:lang w:val="en-GB"/>
        </w:rPr>
        <w:t xml:space="preserve"> achieved an electrical conductivity of 12000 S/m with 4.1 vol% reduced graphene oxide</w:t>
      </w:r>
      <w:r w:rsidR="00EF6810" w:rsidRPr="004C7E83">
        <w:rPr>
          <w:lang w:val="en-GB"/>
        </w:rPr>
        <w:t xml:space="preserve"> and</w:t>
      </w:r>
      <w:r w:rsidR="004C6342" w:rsidRPr="004C7E83">
        <w:rPr>
          <w:lang w:val="en-GB"/>
        </w:rPr>
        <w:t xml:space="preserve"> Kwon et al.</w:t>
      </w:r>
      <w:r w:rsidR="00C46C1C"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4.08.042","ISSN":"02728842","abstract":"ZrO2 ceramics possess excellent properties, including high biocompatibility, low density, and good corrosion resistance, and they are commonly used in hip and knee joint replacements. However these materials have a low fracture toughness, which limits their applicability to a wider range of uses. One of the most common techniques used to improve the mechanical properties has been to add a reinforcing agent to the ZrO2 ceramic in order to form nanostructured composite materials. High-frequency induction-heated sintering (HFIHS), for example, can be used to introduce graphene as a reinforcing agent in order to create composite ZrO2 ceramics. In this study, high-density ZrO2-graphene composites were obtained via HFIHS for 2 min at a pressure of 80 MPa. The rapid consolidation retained the nano-scale structure of the ceramic by inhibiting grain growth. The ZrO2-graphene composite presented improved fracture toughness and electrical conductivity while significantly reducing the grain size.","author":[{"dropping-particle":"","family":"Kwon","given":"So Mang","non-dropping-particle":"","parse-names":false,"suffix":""},{"dropping-particle":"","family":"Lee","given":"Seok Jae","non-dropping-particle":"","parse-names":false,"suffix":""},{"dropping-particle":"","family":"Shon","given":"In Jin","non-dropping-particle":"","parse-names":false,"suffix":""}],"container-title":"Ceramics International","id":"ITEM-1","issue":"1","issued":{"date-parts":[["2014"]]},"page":"835-842","publisher":"Elsevier","title":"Enhanced properties of nanostructured ZrO2-graphene composites rapidly sintered via high-frequency induction heating","type":"article-journal","volume":"41"},"uris":["http://www.mendeley.com/documents/?uuid=d436b1b2-e4f9-4ba9-9038-fcf5308176d6","http://www.mendeley.com/documents/?uuid=06ffb070-3d85-4bbf-8e53-b9a022b09097","http://www.mendeley.com/documents/?uuid=945c69b8-4d31-4d31-86bb-381c4ca28f91"]}],"mendeley":{"formattedCitation":"[21]","plainTextFormattedCitation":"[21]","previouslyFormattedCitation":"[21]"},"properties":{"noteIndex":0},"schema":"https://github.com/citation-style-language/schema/raw/master/csl-citation.json"}</w:instrText>
      </w:r>
      <w:r w:rsidR="003F68A9" w:rsidRPr="004C7E83">
        <w:rPr>
          <w:lang w:val="en-GB"/>
        </w:rPr>
        <w:fldChar w:fldCharType="separate"/>
      </w:r>
      <w:r w:rsidR="00C82747" w:rsidRPr="004C7E83">
        <w:rPr>
          <w:noProof/>
          <w:lang w:val="en-GB"/>
        </w:rPr>
        <w:t>[21]</w:t>
      </w:r>
      <w:r w:rsidR="003F68A9" w:rsidRPr="004C7E83">
        <w:rPr>
          <w:lang w:val="en-GB"/>
        </w:rPr>
        <w:fldChar w:fldCharType="end"/>
      </w:r>
      <w:r w:rsidR="004C6342" w:rsidRPr="004C7E83">
        <w:rPr>
          <w:lang w:val="en-GB"/>
        </w:rPr>
        <w:t xml:space="preserve"> </w:t>
      </w:r>
      <w:r w:rsidR="00102681" w:rsidRPr="004C7E83">
        <w:rPr>
          <w:lang w:val="en-GB"/>
        </w:rPr>
        <w:t xml:space="preserve">obtained </w:t>
      </w:r>
      <w:r w:rsidR="004C6342" w:rsidRPr="004C7E83">
        <w:rPr>
          <w:lang w:val="en-GB"/>
        </w:rPr>
        <w:t>98 S/m with 8.25 vol%</w:t>
      </w:r>
      <w:r w:rsidR="00EF6810" w:rsidRPr="004C7E83">
        <w:rPr>
          <w:lang w:val="en-GB"/>
        </w:rPr>
        <w:t xml:space="preserve"> graphene flakes.</w:t>
      </w:r>
      <w:r w:rsidR="00964A4F" w:rsidRPr="004C7E83">
        <w:rPr>
          <w:lang w:val="en-GB"/>
        </w:rPr>
        <w:t xml:space="preserve"> T</w:t>
      </w:r>
      <w:r w:rsidR="00EF6810" w:rsidRPr="004C7E83">
        <w:rPr>
          <w:lang w:val="en-GB"/>
        </w:rPr>
        <w:t>he</w:t>
      </w:r>
      <w:r w:rsidR="006040AD" w:rsidRPr="004C7E83">
        <w:rPr>
          <w:lang w:val="en-GB"/>
        </w:rPr>
        <w:t xml:space="preserve"> significant</w:t>
      </w:r>
      <w:r w:rsidR="00EF6810" w:rsidRPr="004C7E83">
        <w:rPr>
          <w:lang w:val="en-GB"/>
        </w:rPr>
        <w:t xml:space="preserve"> differences in the reported</w:t>
      </w:r>
      <w:r w:rsidR="006040AD" w:rsidRPr="004C7E83">
        <w:rPr>
          <w:lang w:val="en-GB"/>
        </w:rPr>
        <w:t xml:space="preserve"> </w:t>
      </w:r>
      <w:r w:rsidR="009C5779" w:rsidRPr="004C7E83">
        <w:rPr>
          <w:lang w:val="en-GB"/>
        </w:rPr>
        <w:t xml:space="preserve">values of </w:t>
      </w:r>
      <w:r w:rsidR="006040AD" w:rsidRPr="004C7E83">
        <w:rPr>
          <w:lang w:val="en-GB"/>
        </w:rPr>
        <w:t xml:space="preserve">electrical conductivity </w:t>
      </w:r>
      <w:r w:rsidR="00964A4F" w:rsidRPr="004C7E83">
        <w:rPr>
          <w:lang w:val="en-GB"/>
        </w:rPr>
        <w:t>may be</w:t>
      </w:r>
      <w:r w:rsidR="00EF6810" w:rsidRPr="004C7E83">
        <w:rPr>
          <w:lang w:val="en-GB"/>
        </w:rPr>
        <w:t xml:space="preserve"> attributed to</w:t>
      </w:r>
      <w:r w:rsidR="00DE0891" w:rsidRPr="004C7E83">
        <w:rPr>
          <w:lang w:val="en-GB"/>
        </w:rPr>
        <w:t xml:space="preserve"> the</w:t>
      </w:r>
      <w:r w:rsidR="00EF6810" w:rsidRPr="004C7E83">
        <w:rPr>
          <w:lang w:val="en-GB"/>
        </w:rPr>
        <w:t xml:space="preserve"> </w:t>
      </w:r>
      <w:r w:rsidR="00964A4F" w:rsidRPr="004C7E83">
        <w:rPr>
          <w:lang w:val="en-GB"/>
        </w:rPr>
        <w:t>distinct</w:t>
      </w:r>
      <w:r w:rsidR="00EF6810" w:rsidRPr="004C7E83">
        <w:rPr>
          <w:lang w:val="en-GB"/>
        </w:rPr>
        <w:t xml:space="preserve"> type</w:t>
      </w:r>
      <w:r w:rsidR="00964A4F" w:rsidRPr="004C7E83">
        <w:rPr>
          <w:lang w:val="en-GB"/>
        </w:rPr>
        <w:t>s</w:t>
      </w:r>
      <w:r w:rsidR="00EF6810" w:rsidRPr="004C7E83">
        <w:rPr>
          <w:lang w:val="en-GB"/>
        </w:rPr>
        <w:t xml:space="preserve"> of </w:t>
      </w:r>
      <w:r w:rsidR="002219BC" w:rsidRPr="004C7E83">
        <w:rPr>
          <w:lang w:val="en-GB"/>
        </w:rPr>
        <w:t>GBN</w:t>
      </w:r>
      <w:r w:rsidR="00964A4F" w:rsidRPr="004C7E83">
        <w:rPr>
          <w:lang w:val="en-GB"/>
        </w:rPr>
        <w:t xml:space="preserve"> </w:t>
      </w:r>
      <w:r w:rsidR="00DE0891" w:rsidRPr="004C7E83">
        <w:rPr>
          <w:lang w:val="en-GB"/>
        </w:rPr>
        <w:t>used and their</w:t>
      </w:r>
      <w:r w:rsidR="00EF6810" w:rsidRPr="004C7E83">
        <w:rPr>
          <w:lang w:val="en-GB"/>
        </w:rPr>
        <w:t xml:space="preserve"> different aspect ratio</w:t>
      </w:r>
      <w:r w:rsidR="00964A4F" w:rsidRPr="004C7E83">
        <w:rPr>
          <w:lang w:val="en-GB"/>
        </w:rPr>
        <w:t xml:space="preserve">s </w:t>
      </w:r>
      <w:r w:rsidR="003F68A9" w:rsidRPr="004C7E83">
        <w:rPr>
          <w:lang w:val="en-GB"/>
        </w:rPr>
        <w:fldChar w:fldCharType="begin" w:fldLock="1"/>
      </w:r>
      <w:r w:rsidR="00CC657D" w:rsidRPr="004C7E83">
        <w:rPr>
          <w:lang w:val="en-GB"/>
        </w:rPr>
        <w:instrText>ADDIN CSL_CITATION {"citationItems":[{"id":"ITEM-1","itemData":{"DOI":"10.1016/j.jeurceramsoc.2017.03.016","ISSN":"09552219","abstract":"A revision on ceramic/graphene composites is presented. The more representative results for a wide number of bulk composites are compared, making special emphasis on their mechanical (fracture toughness, strength) and elastic properties, along with wear and friction topics. The electrical functionality boosted by the contacted graphene network is critically assessed for conducting and dielectric ceramic matrices. Regarding thermal transport, the enhancement or depletion of thermal conductivity is reviewed for different materials and specific orientations. Furthermore, new developments on layered materials and coatings, as well as on three-dimensional cellular composites, which certainly widen the scope of applications for this remarkable group of ceramic materials, are looked over.","author":[{"dropping-particle":"","family":"Miranzo","given":"Pilar","non-dropping-particle":"","parse-names":false,"suffix":""},{"dropping-particle":"","family":"Belmonte","given":"Manuel","non-dropping-particle":"","parse-names":false,"suffix":""},{"dropping-particle":"","family":"Osendi","given":"M. Isabel","non-dropping-particle":"","parse-names":false,"suffix":""}],"container-title":"Journal of the European Ceramic Society","id":"ITEM-1","issue":"12","issued":{"date-parts":[["2017","9"]]},"page":"3649-3672","publisher":"Elsevier Ltd","title":"From bulk to cellular structures: A review on ceramic/graphene filler composites","type":"article-journal","volume":"37"},"uris":["http://www.mendeley.com/documents/?uuid=e1cfa195-5a35-4db6-8e15-eb27e61b57f3"]},{"id":"ITEM-2","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2","issued":{"date-parts":[["2019","3"]]},"page":"213-224","title":"Microstructure, interfaces and properties of 3YTZP ceramic composites with 10 and 20 vol% different graphene-based nanostructures as fillers","type":"article-journal","volume":"777"},"uris":["http://www.mendeley.com/documents/?uuid=56042b9e-44c6-47c0-89dd-5e515eb1b46c"]}],"mendeley":{"formattedCitation":"[3,11]","plainTextFormattedCitation":"[3,11]","previouslyFormattedCitation":"[3,11]"},"properties":{"noteIndex":0},"schema":"https://github.com/citation-style-language/schema/raw/master/csl-citation.json"}</w:instrText>
      </w:r>
      <w:r w:rsidR="003F68A9" w:rsidRPr="004C7E83">
        <w:rPr>
          <w:lang w:val="en-GB"/>
        </w:rPr>
        <w:fldChar w:fldCharType="separate"/>
      </w:r>
      <w:r w:rsidR="00DE34A9" w:rsidRPr="004C7E83">
        <w:rPr>
          <w:noProof/>
          <w:lang w:val="en-GB"/>
        </w:rPr>
        <w:t>[3,11]</w:t>
      </w:r>
      <w:r w:rsidR="003F68A9" w:rsidRPr="004C7E83">
        <w:rPr>
          <w:lang w:val="en-GB"/>
        </w:rPr>
        <w:fldChar w:fldCharType="end"/>
      </w:r>
      <w:r w:rsidR="00C22DA1" w:rsidRPr="004C7E83">
        <w:rPr>
          <w:lang w:val="en-GB"/>
        </w:rPr>
        <w:t xml:space="preserve">. In a recent study, a comparison between the electrical </w:t>
      </w:r>
      <w:r w:rsidR="004C7E83">
        <w:rPr>
          <w:lang w:val="en-GB"/>
        </w:rPr>
        <w:t>behaviour</w:t>
      </w:r>
      <w:r w:rsidR="00C22DA1" w:rsidRPr="004C7E83">
        <w:rPr>
          <w:lang w:val="en-GB"/>
        </w:rPr>
        <w:t xml:space="preserve"> of 3YTZP composites with </w:t>
      </w:r>
      <w:r w:rsidR="007A2F02" w:rsidRPr="004C7E83">
        <w:rPr>
          <w:lang w:val="en-GB"/>
        </w:rPr>
        <w:t>GNP and w</w:t>
      </w:r>
      <w:r w:rsidR="009C5779" w:rsidRPr="004C7E83">
        <w:rPr>
          <w:lang w:val="en-GB"/>
        </w:rPr>
        <w:t xml:space="preserve">ith few-layered graphene (FLG) </w:t>
      </w:r>
      <w:r w:rsidR="007A2F02" w:rsidRPr="004C7E83">
        <w:rPr>
          <w:lang w:val="en-GB"/>
        </w:rPr>
        <w:t xml:space="preserve">has been </w:t>
      </w:r>
      <w:r w:rsidR="009C5779" w:rsidRPr="004C7E83">
        <w:rPr>
          <w:lang w:val="en-GB"/>
        </w:rPr>
        <w:t xml:space="preserve">reported </w:t>
      </w:r>
      <w:r w:rsidR="003F68A9" w:rsidRPr="004C7E83">
        <w:rPr>
          <w:lang w:val="en-GB"/>
        </w:rPr>
        <w:fldChar w:fldCharType="begin" w:fldLock="1"/>
      </w:r>
      <w:r w:rsidR="00DE34A9" w:rsidRPr="004C7E83">
        <w:rPr>
          <w:lang w:val="en-GB"/>
        </w:rPr>
        <w:instrText>ADDIN CSL_CITATION {"citationItems":[{"id":"ITEM-1","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1","issued":{"date-parts":[["2019","3"]]},"page":"213-224","title":"Microstructure, interfaces and properties of 3YTZP ceramic composites with 10 and 20 vol% different graphene-based nanostructures as fillers","type":"article-journal","volume":"777"},"uris":["http://www.mendeley.com/documents/?uuid=56042b9e-44c6-47c0-89dd-5e515eb1b46c"]}],"mendeley":{"formattedCitation":"[11]","plainTextFormattedCitation":"[11]","previouslyFormattedCitation":"[11]"},"properties":{"noteIndex":0},"schema":"https://github.com/citation-style-language/schema/raw/master/csl-citation.json"}</w:instrText>
      </w:r>
      <w:r w:rsidR="003F68A9" w:rsidRPr="004C7E83">
        <w:rPr>
          <w:lang w:val="en-GB"/>
        </w:rPr>
        <w:fldChar w:fldCharType="separate"/>
      </w:r>
      <w:r w:rsidR="00DD03B6" w:rsidRPr="004C7E83">
        <w:rPr>
          <w:noProof/>
          <w:lang w:val="en-GB"/>
        </w:rPr>
        <w:t>[11]</w:t>
      </w:r>
      <w:r w:rsidR="003F68A9" w:rsidRPr="004C7E83">
        <w:rPr>
          <w:lang w:val="en-GB"/>
        </w:rPr>
        <w:fldChar w:fldCharType="end"/>
      </w:r>
      <w:r w:rsidR="007A2F02" w:rsidRPr="004C7E83">
        <w:rPr>
          <w:lang w:val="en-GB"/>
        </w:rPr>
        <w:t>.</w:t>
      </w:r>
      <w:r w:rsidR="00EF6810" w:rsidRPr="004C7E83">
        <w:rPr>
          <w:lang w:val="en-GB"/>
        </w:rPr>
        <w:t xml:space="preserve"> </w:t>
      </w:r>
      <w:r w:rsidR="009C5779" w:rsidRPr="004C7E83">
        <w:rPr>
          <w:lang w:val="en-GB"/>
        </w:rPr>
        <w:t>F</w:t>
      </w:r>
      <w:r w:rsidR="001F7082" w:rsidRPr="004C7E83">
        <w:rPr>
          <w:lang w:val="en-GB"/>
        </w:rPr>
        <w:t>or the same GBN content</w:t>
      </w:r>
      <w:r w:rsidR="007A2F02" w:rsidRPr="004C7E83">
        <w:rPr>
          <w:lang w:val="en-GB"/>
        </w:rPr>
        <w:t>, the composites with FLG have higher electrical conduc</w:t>
      </w:r>
      <w:r w:rsidR="009C5779" w:rsidRPr="004C7E83">
        <w:rPr>
          <w:lang w:val="en-GB"/>
        </w:rPr>
        <w:t>tivity than</w:t>
      </w:r>
      <w:r w:rsidR="00360954" w:rsidRPr="004C7E83">
        <w:rPr>
          <w:lang w:val="en-GB"/>
        </w:rPr>
        <w:t xml:space="preserve"> the ones with </w:t>
      </w:r>
      <w:r w:rsidR="00326455" w:rsidRPr="004C7E83">
        <w:rPr>
          <w:lang w:val="en-GB"/>
        </w:rPr>
        <w:t>GNP</w:t>
      </w:r>
      <w:r w:rsidR="00360954" w:rsidRPr="004C7E83">
        <w:rPr>
          <w:lang w:val="en-GB"/>
        </w:rPr>
        <w:t xml:space="preserve">. </w:t>
      </w:r>
      <w:r w:rsidR="00102681" w:rsidRPr="004C7E83">
        <w:rPr>
          <w:lang w:val="en-GB"/>
        </w:rPr>
        <w:t>When using the SPS technique instead of PLS, only</w:t>
      </w:r>
      <w:r w:rsidR="00EF6810" w:rsidRPr="004C7E83">
        <w:rPr>
          <w:lang w:val="en-GB"/>
        </w:rPr>
        <w:t xml:space="preserve"> slightly </w:t>
      </w:r>
      <w:r w:rsidR="00BC724A" w:rsidRPr="004C7E83">
        <w:rPr>
          <w:lang w:val="en-GB"/>
        </w:rPr>
        <w:t>higher</w:t>
      </w:r>
      <w:r w:rsidR="00EF6810" w:rsidRPr="004C7E83">
        <w:rPr>
          <w:lang w:val="en-GB"/>
        </w:rPr>
        <w:t xml:space="preserve"> values of electrical  conductivity (</w:t>
      </w:r>
      <w:r w:rsidR="00BC724A" w:rsidRPr="004C7E83">
        <w:rPr>
          <w:lang w:val="en-GB"/>
        </w:rPr>
        <w:t>239</w:t>
      </w:r>
      <w:r w:rsidR="00EF6810" w:rsidRPr="004C7E83">
        <w:rPr>
          <w:lang w:val="en-GB"/>
        </w:rPr>
        <w:t xml:space="preserve"> S/m) </w:t>
      </w:r>
      <w:r w:rsidR="00102681" w:rsidRPr="004C7E83">
        <w:rPr>
          <w:lang w:val="en-GB"/>
        </w:rPr>
        <w:t>are obtained for</w:t>
      </w:r>
      <w:r w:rsidR="00EF6810" w:rsidRPr="004C7E83">
        <w:rPr>
          <w:lang w:val="en-GB"/>
        </w:rPr>
        <w:t xml:space="preserve"> composites with </w:t>
      </w:r>
      <w:r w:rsidR="00102681" w:rsidRPr="004C7E83">
        <w:rPr>
          <w:lang w:val="en-GB"/>
        </w:rPr>
        <w:t xml:space="preserve">the </w:t>
      </w:r>
      <w:r w:rsidR="00EF6810" w:rsidRPr="004C7E83">
        <w:rPr>
          <w:lang w:val="en-GB"/>
        </w:rPr>
        <w:t xml:space="preserve">same amount of </w:t>
      </w:r>
      <w:r w:rsidR="00326455" w:rsidRPr="004C7E83">
        <w:rPr>
          <w:lang w:val="en-GB"/>
        </w:rPr>
        <w:t>GNP</w:t>
      </w:r>
      <w:r w:rsidR="00EF6810" w:rsidRPr="004C7E83">
        <w:rPr>
          <w:lang w:val="en-GB"/>
        </w:rPr>
        <w:t xml:space="preserve"> (10 vol%) and </w:t>
      </w:r>
      <w:r w:rsidR="00102681" w:rsidRPr="004C7E83">
        <w:rPr>
          <w:lang w:val="en-GB"/>
        </w:rPr>
        <w:t xml:space="preserve">the </w:t>
      </w:r>
      <w:r w:rsidR="00EF6810" w:rsidRPr="004C7E83">
        <w:rPr>
          <w:lang w:val="en-GB"/>
        </w:rPr>
        <w:t xml:space="preserve">same powder processing </w:t>
      </w:r>
      <w:r w:rsidR="00102681" w:rsidRPr="004C7E83">
        <w:rPr>
          <w:lang w:val="en-GB"/>
        </w:rPr>
        <w:t xml:space="preserve">routine </w:t>
      </w:r>
      <w:r w:rsidR="003F68A9" w:rsidRPr="004C7E83">
        <w:rPr>
          <w:lang w:val="en-GB"/>
        </w:rPr>
        <w:fldChar w:fldCharType="begin" w:fldLock="1"/>
      </w:r>
      <w:r w:rsidR="00DE34A9" w:rsidRPr="004C7E83">
        <w:rPr>
          <w:lang w:val="en-GB"/>
        </w:rPr>
        <w:instrText>ADDIN CSL_CITATION {"citationItems":[{"id":"ITEM-1","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1","issued":{"date-parts":[["2019","3"]]},"page":"213-224","title":"Microstructure, interfaces and properties of 3YTZP ceramic composites with 10 and 20 vol% different graphene-based nanostructures as fillers","type":"article-journal","volume":"777"},"uris":["http://www.mendeley.com/documents/?uuid=56042b9e-44c6-47c0-89dd-5e515eb1b46c"]}],"mendeley":{"formattedCitation":"[11]","plainTextFormattedCitation":"[11]","previouslyFormattedCitation":"[11]"},"properties":{"noteIndex":0},"schema":"https://github.com/citation-style-language/schema/raw/master/csl-citation.json"}</w:instrText>
      </w:r>
      <w:r w:rsidR="003F68A9" w:rsidRPr="004C7E83">
        <w:rPr>
          <w:lang w:val="en-GB"/>
        </w:rPr>
        <w:fldChar w:fldCharType="separate"/>
      </w:r>
      <w:r w:rsidR="00DD03B6" w:rsidRPr="004C7E83">
        <w:rPr>
          <w:noProof/>
          <w:lang w:val="en-GB"/>
        </w:rPr>
        <w:t>[11]</w:t>
      </w:r>
      <w:r w:rsidR="003F68A9" w:rsidRPr="004C7E83">
        <w:rPr>
          <w:lang w:val="en-GB"/>
        </w:rPr>
        <w:fldChar w:fldCharType="end"/>
      </w:r>
      <w:r w:rsidR="00EF6810" w:rsidRPr="004C7E83">
        <w:rPr>
          <w:lang w:val="en-GB"/>
        </w:rPr>
        <w:t>.</w:t>
      </w:r>
      <w:r w:rsidR="00964A4F" w:rsidRPr="004C7E83">
        <w:rPr>
          <w:lang w:val="en-GB"/>
        </w:rPr>
        <w:t xml:space="preserve"> </w:t>
      </w:r>
    </w:p>
    <w:p w:rsidR="00715119" w:rsidRPr="004C7E83" w:rsidRDefault="00102681" w:rsidP="0017486F">
      <w:pPr>
        <w:rPr>
          <w:lang w:val="en-GB"/>
        </w:rPr>
      </w:pPr>
      <w:r w:rsidRPr="004C7E83">
        <w:rPr>
          <w:lang w:val="en-GB"/>
        </w:rPr>
        <w:t>I</w:t>
      </w:r>
      <w:r w:rsidR="006040AD" w:rsidRPr="004C7E83">
        <w:rPr>
          <w:lang w:val="en-GB"/>
        </w:rPr>
        <w:t xml:space="preserve">ndependently </w:t>
      </w:r>
      <w:r w:rsidR="009B53BB" w:rsidRPr="004C7E83">
        <w:rPr>
          <w:lang w:val="en-GB"/>
        </w:rPr>
        <w:t>of</w:t>
      </w:r>
      <w:r w:rsidR="00360954" w:rsidRPr="004C7E83">
        <w:rPr>
          <w:lang w:val="en-GB"/>
        </w:rPr>
        <w:t xml:space="preserve"> the GNP content and </w:t>
      </w:r>
      <w:r w:rsidR="0006640F" w:rsidRPr="004C7E83">
        <w:rPr>
          <w:lang w:val="en-GB"/>
        </w:rPr>
        <w:t>sintering temperature</w:t>
      </w:r>
      <w:r w:rsidR="001F70D6" w:rsidRPr="004C7E83">
        <w:rPr>
          <w:lang w:val="en-GB"/>
        </w:rPr>
        <w:t xml:space="preserve">, </w:t>
      </w:r>
      <w:r w:rsidR="00850187" w:rsidRPr="004C7E83">
        <w:rPr>
          <w:rFonts w:ascii="Symbol" w:eastAsia="FMBLI E+ MTSY" w:hAnsi="Symbol"/>
          <w:iCs/>
          <w:lang w:val="en-GB"/>
        </w:rPr>
        <w:t></w:t>
      </w:r>
      <w:r w:rsidR="00850187" w:rsidRPr="004C7E83">
        <w:rPr>
          <w:rFonts w:eastAsia="FMBLI E+ MTSY"/>
          <w:iCs/>
          <w:vertAlign w:val="subscript"/>
          <w:lang w:val="en-GB"/>
        </w:rPr>
        <w:sym w:font="Symbol" w:char="F05E"/>
      </w:r>
      <w:r w:rsidR="00442E6C" w:rsidRPr="004C7E83">
        <w:rPr>
          <w:lang w:val="en-GB"/>
        </w:rPr>
        <w:t xml:space="preserve"> is higher tha</w:t>
      </w:r>
      <w:r w:rsidR="007635BF" w:rsidRPr="004C7E83">
        <w:rPr>
          <w:lang w:val="en-GB"/>
        </w:rPr>
        <w:t>n</w:t>
      </w:r>
      <w:r w:rsidR="00AA785D" w:rsidRPr="004C7E83">
        <w:rPr>
          <w:lang w:val="en-GB"/>
        </w:rPr>
        <w:t xml:space="preserve"> </w:t>
      </w:r>
      <w:r w:rsidR="00AA785D" w:rsidRPr="004C7E83">
        <w:rPr>
          <w:rFonts w:ascii="Symbol" w:eastAsia="FMBLI E+ MTSY" w:hAnsi="Symbol"/>
          <w:iCs/>
          <w:lang w:val="en-GB"/>
        </w:rPr>
        <w:t></w:t>
      </w:r>
      <w:r w:rsidR="00AA785D" w:rsidRPr="004C7E83">
        <w:rPr>
          <w:rFonts w:eastAsia="FMBLI E+ MTSY"/>
          <w:iCs/>
          <w:vertAlign w:val="subscript"/>
          <w:lang w:val="en-GB"/>
        </w:rPr>
        <w:sym w:font="Symbol" w:char="F07C"/>
      </w:r>
      <w:r w:rsidR="00AA785D" w:rsidRPr="004C7E83">
        <w:rPr>
          <w:rFonts w:eastAsia="FMBLI E+ MTSY"/>
          <w:iCs/>
          <w:vertAlign w:val="subscript"/>
          <w:lang w:val="en-GB"/>
        </w:rPr>
        <w:sym w:font="Symbol" w:char="F07C"/>
      </w:r>
      <w:r w:rsidR="001F70D6" w:rsidRPr="004C7E83">
        <w:rPr>
          <w:lang w:val="en-GB"/>
        </w:rPr>
        <w:t xml:space="preserve"> </w:t>
      </w:r>
      <w:r w:rsidR="00DE0891" w:rsidRPr="004C7E83">
        <w:rPr>
          <w:rFonts w:eastAsia="FMBLI E+ MTSY"/>
          <w:iCs/>
          <w:lang w:val="en-GB"/>
        </w:rPr>
        <w:t>in all cases</w:t>
      </w:r>
      <w:r w:rsidR="00360954" w:rsidRPr="004C7E83">
        <w:rPr>
          <w:lang w:val="en-GB"/>
        </w:rPr>
        <w:t xml:space="preserve"> revealing </w:t>
      </w:r>
      <w:r w:rsidR="00442E6C" w:rsidRPr="004C7E83">
        <w:rPr>
          <w:lang w:val="en-GB"/>
        </w:rPr>
        <w:t>a slight electrical anisotropy</w:t>
      </w:r>
      <w:r w:rsidR="006040AD" w:rsidRPr="004C7E83">
        <w:rPr>
          <w:lang w:val="en-GB"/>
        </w:rPr>
        <w:t xml:space="preserve"> </w:t>
      </w:r>
      <w:r w:rsidRPr="004C7E83">
        <w:rPr>
          <w:lang w:val="en-GB"/>
        </w:rPr>
        <w:t>in the PLSed composites of our study</w:t>
      </w:r>
      <w:r w:rsidR="00C46C1C" w:rsidRPr="004C7E83">
        <w:rPr>
          <w:lang w:val="en-GB"/>
        </w:rPr>
        <w:t xml:space="preserve"> </w:t>
      </w:r>
      <w:r w:rsidR="006040AD" w:rsidRPr="004C7E83">
        <w:rPr>
          <w:lang w:val="en-GB"/>
        </w:rPr>
        <w:t>(table 1).</w:t>
      </w:r>
      <w:r w:rsidR="00AA785D" w:rsidRPr="004C7E83">
        <w:rPr>
          <w:lang w:val="en-GB"/>
        </w:rPr>
        <w:t xml:space="preserve"> </w:t>
      </w:r>
      <w:r w:rsidR="002A41BF" w:rsidRPr="004C7E83">
        <w:rPr>
          <w:lang w:val="en-GB"/>
        </w:rPr>
        <w:t xml:space="preserve">This indicates a slight preferential orientation of the </w:t>
      </w:r>
      <w:r w:rsidR="00326455" w:rsidRPr="004C7E83">
        <w:rPr>
          <w:lang w:val="en-GB"/>
        </w:rPr>
        <w:t>GNP</w:t>
      </w:r>
      <w:r w:rsidR="002A41BF" w:rsidRPr="004C7E83">
        <w:rPr>
          <w:lang w:val="en-GB"/>
        </w:rPr>
        <w:t xml:space="preserve"> that </w:t>
      </w:r>
      <w:r w:rsidRPr="004C7E83">
        <w:rPr>
          <w:lang w:val="en-GB"/>
        </w:rPr>
        <w:t>ha</w:t>
      </w:r>
      <w:r w:rsidR="002A41BF" w:rsidRPr="004C7E83">
        <w:rPr>
          <w:lang w:val="en-GB"/>
        </w:rPr>
        <w:t xml:space="preserve">s not </w:t>
      </w:r>
      <w:r w:rsidRPr="004C7E83">
        <w:rPr>
          <w:lang w:val="en-GB"/>
        </w:rPr>
        <w:t xml:space="preserve">been </w:t>
      </w:r>
      <w:r w:rsidR="002A41BF" w:rsidRPr="004C7E83">
        <w:rPr>
          <w:lang w:val="en-GB"/>
        </w:rPr>
        <w:t>perceived by the microstructural observations.</w:t>
      </w:r>
      <w:r w:rsidR="001F7082" w:rsidRPr="004C7E83">
        <w:rPr>
          <w:lang w:val="en-GB"/>
        </w:rPr>
        <w:t xml:space="preserve"> The slight conductivity variations with sintering temperature could be associated to the changes in densification.</w:t>
      </w:r>
    </w:p>
    <w:p w:rsidR="00360954" w:rsidRPr="004C7E83" w:rsidRDefault="007C0AA8" w:rsidP="0017486F">
      <w:pPr>
        <w:rPr>
          <w:lang w:val="en-GB"/>
        </w:rPr>
      </w:pPr>
      <w:r w:rsidRPr="004C7E83">
        <w:rPr>
          <w:lang w:val="en-GB"/>
        </w:rPr>
        <w:t xml:space="preserve">In the composites with 5 </w:t>
      </w:r>
      <w:r w:rsidR="00183C11" w:rsidRPr="004C7E83">
        <w:rPr>
          <w:lang w:val="en-GB"/>
        </w:rPr>
        <w:t>vol% GNP</w:t>
      </w:r>
      <w:r w:rsidRPr="004C7E83">
        <w:rPr>
          <w:lang w:val="en-GB"/>
        </w:rPr>
        <w:t>, the</w:t>
      </w:r>
      <w:r w:rsidR="00F32C92" w:rsidRPr="004C7E83">
        <w:rPr>
          <w:lang w:val="en-GB"/>
        </w:rPr>
        <w:t xml:space="preserve"> values of electrical anisotropy</w:t>
      </w:r>
      <w:r w:rsidRPr="004C7E83">
        <w:rPr>
          <w:lang w:val="en-GB"/>
        </w:rPr>
        <w:t xml:space="preserve"> are similar to the obtained ones in SPSed samples</w:t>
      </w:r>
      <w:r w:rsidR="00F32C92"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453D36" w:rsidRPr="004C7E83">
        <w:rPr>
          <w:rFonts w:ascii="Cambria Math" w:hAnsi="Cambria Math" w:cs="Cambria Math"/>
          <w:lang w:val="en-GB"/>
        </w:rPr>
        <w:instrText>⊥</w:instrText>
      </w:r>
      <w:r w:rsidR="00453D36" w:rsidRPr="004C7E83">
        <w:rPr>
          <w:lang w:val="en-GB"/>
        </w:rPr>
        <w:instrText>) and parallel (σ||) to the SPS pressing axis. The composites with 5 and 10 GNP vol% showed high electrical anisotropy, whereas the composite with 20 GNP vol% exhibited nearly isotropic electrical behavior. σ</w:instrText>
      </w:r>
      <w:r w:rsidR="00453D36" w:rsidRPr="004C7E83">
        <w:rPr>
          <w:rFonts w:ascii="Cambria Math" w:hAnsi="Cambria Math" w:cs="Cambria Math"/>
          <w:lang w:val="en-GB"/>
        </w:rPr>
        <w:instrText>⊥</w:instrText>
      </w:r>
      <w:r w:rsidR="00453D36"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mendeley":{"formattedCitation":"[16]","plainTextFormattedCitation":"[16]","previouslyFormattedCitation":"[16]"},"properties":{"noteIndex":0},"schema":"https://github.com/citation-style-language/schema/raw/master/csl-citation.json"}</w:instrText>
      </w:r>
      <w:r w:rsidR="003F68A9" w:rsidRPr="004C7E83">
        <w:rPr>
          <w:lang w:val="en-GB"/>
        </w:rPr>
        <w:fldChar w:fldCharType="separate"/>
      </w:r>
      <w:r w:rsidR="00C82747" w:rsidRPr="004C7E83">
        <w:rPr>
          <w:noProof/>
          <w:lang w:val="en-GB"/>
        </w:rPr>
        <w:t>[16]</w:t>
      </w:r>
      <w:r w:rsidR="003F68A9" w:rsidRPr="004C7E83">
        <w:rPr>
          <w:lang w:val="en-GB"/>
        </w:rPr>
        <w:fldChar w:fldCharType="end"/>
      </w:r>
      <w:r w:rsidRPr="004C7E83">
        <w:rPr>
          <w:lang w:val="en-GB"/>
        </w:rPr>
        <w:t>. However, the anisotropy factor decreases</w:t>
      </w:r>
      <w:r w:rsidR="00360954" w:rsidRPr="004C7E83">
        <w:rPr>
          <w:lang w:val="en-GB"/>
        </w:rPr>
        <w:t xml:space="preserve"> remarkably</w:t>
      </w:r>
      <w:r w:rsidR="00050AFB" w:rsidRPr="004C7E83">
        <w:rPr>
          <w:lang w:val="en-GB"/>
        </w:rPr>
        <w:t xml:space="preserve"> for 10 vol% GNP</w:t>
      </w:r>
      <w:r w:rsidRPr="004C7E83">
        <w:rPr>
          <w:lang w:val="en-GB"/>
        </w:rPr>
        <w:t xml:space="preserve">. In this case, the results are very different </w:t>
      </w:r>
      <w:r w:rsidR="009B53BB" w:rsidRPr="004C7E83">
        <w:rPr>
          <w:lang w:val="en-GB"/>
        </w:rPr>
        <w:t xml:space="preserve">from </w:t>
      </w:r>
      <w:r w:rsidRPr="004C7E83">
        <w:rPr>
          <w:lang w:val="en-GB"/>
        </w:rPr>
        <w:t>the</w:t>
      </w:r>
      <w:r w:rsidR="00AC1550" w:rsidRPr="004C7E83">
        <w:rPr>
          <w:lang w:val="en-GB"/>
        </w:rPr>
        <w:t xml:space="preserve"> reported</w:t>
      </w:r>
      <w:r w:rsidRPr="004C7E83">
        <w:rPr>
          <w:lang w:val="en-GB"/>
        </w:rPr>
        <w:t xml:space="preserve"> ones</w:t>
      </w:r>
      <w:r w:rsidR="00AC1550" w:rsidRPr="004C7E83">
        <w:rPr>
          <w:lang w:val="en-GB"/>
        </w:rPr>
        <w:t xml:space="preserve"> </w:t>
      </w:r>
      <w:r w:rsidRPr="004C7E83">
        <w:rPr>
          <w:lang w:val="en-GB"/>
        </w:rPr>
        <w:t xml:space="preserve">in </w:t>
      </w:r>
      <w:r w:rsidR="007635BF" w:rsidRPr="004C7E83">
        <w:rPr>
          <w:lang w:val="en-GB"/>
        </w:rPr>
        <w:t>SPS</w:t>
      </w:r>
      <w:r w:rsidR="00715119" w:rsidRPr="004C7E83">
        <w:rPr>
          <w:lang w:val="en-GB"/>
        </w:rPr>
        <w:t>ed</w:t>
      </w:r>
      <w:r w:rsidR="007635BF" w:rsidRPr="004C7E83">
        <w:rPr>
          <w:lang w:val="en-GB"/>
        </w:rPr>
        <w:t xml:space="preserve"> samples</w:t>
      </w:r>
      <w:r w:rsidRPr="004C7E83">
        <w:rPr>
          <w:lang w:val="en-GB"/>
        </w:rPr>
        <w:t xml:space="preserve"> </w:t>
      </w:r>
      <w:r w:rsidR="003F68A9" w:rsidRPr="004C7E83">
        <w:rPr>
          <w:lang w:val="en-GB"/>
        </w:rPr>
        <w:fldChar w:fldCharType="begin" w:fldLock="1"/>
      </w:r>
      <w:r w:rsidR="00EA3809" w:rsidRPr="004C7E83">
        <w:rPr>
          <w:lang w:val="en-GB"/>
        </w:rPr>
        <w:instrText>ADDIN CSL_CITATION {"citationItems":[{"id":"ITEM-1","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1","issued":{"date-parts":[["2019","3"]]},"page":"213-224","title":"Microstructure, interfaces and properties of 3YTZP ceramic composites with 10 and 20 vol% different graphene-based nanostructures as fillers","type":"article-journal","volume":"777"},"uris":["http://www.mendeley.com/documents/?uuid=56042b9e-44c6-47c0-89dd-5e515eb1b46c"]},{"id":"ITEM-2","itemData":{"DOI":"10.3390/ceramics1010014","ISSN":"2571-6131","abstract":"The addition of graphene-based nanostructures (GBNs) can improve the inherent fragility of ceramics and provide them with improved electrical and thermal conductivities. However, both the starting material (ceramic matrix and GBNs) and the processing/sintering approach are crucial for the final composite microstructure and properties. This work focuses on the influence of the content and dimensions of the GBN filler (10 and 20 vol%; 3 and ~150 layers), the powder-processing conditions (dry versus wet), and the homogenization method (ultrasound sonication versus high-energy planetary ball milling) on GBN/tetragonal zirconia (3YTZP) composites. The microstructure and electrical properties of the spark plasma sintered (SPS) composites were quantified and analyzed. The highest microstructural homogeneity with an isotropic microstructure was achieved by composites prepared with thicker GBNs milled in dry conditions. A high content (20 vol%) of few-layered graphene as a filler maximizes the electrical conductivity of the composites, although it hinders their densification.","author":[{"dropping-particle":"","family":"Gallardo-López","given":"Ángela","non-dropping-particle":"","parse-names":false,"suffix":""},{"dropping-particle":"","family":"López-Pernía","given":"Cristina","non-dropping-particle":"","parse-names":false,"suffix":""},{"dropping-particle":"","family":"Muñoz-Ferreiro","given":"Carmen","non-dropping-particle":"","parse-names":false,"suffix":""},{"dropping-particle":"","family":"González-Orellana","given":"Carmen","non-dropping-particle":"","parse-names":false,"suffix":""},{"dropping-particle":"","family":"Morales-Rodríguez","given":"Ana","non-dropping-particle":"","parse-names":false,"suffix":""},{"dropping-particle":"","family":"Poyato","given":"Rosalía","non-dropping-particle":"","parse-names":false,"suffix":""}],"container-title":"Ceramics","id":"ITEM-2","issue":"1","issued":{"date-parts":[["2018","8","22"]]},"page":"153-164","title":"Spark plasma sintered zirconia ceramic composites with graphene-based nanostructures","type":"article-journal","volume":"1"},"uris":["http://www.mendeley.com/documents/?uuid=2612c093-9432-49e2-aff3-fd552b280b6c"]}],"mendeley":{"formattedCitation":"[7,11]","plainTextFormattedCitation":"[7,11]","previouslyFormattedCitation":"[7,11]"},"properties":{"noteIndex":0},"schema":"https://github.com/citation-style-language/schema/raw/master/csl-citation.json"}</w:instrText>
      </w:r>
      <w:r w:rsidR="003F68A9" w:rsidRPr="004C7E83">
        <w:rPr>
          <w:lang w:val="en-GB"/>
        </w:rPr>
        <w:fldChar w:fldCharType="separate"/>
      </w:r>
      <w:r w:rsidR="00DE34A9" w:rsidRPr="004C7E83">
        <w:rPr>
          <w:noProof/>
          <w:lang w:val="en-GB"/>
        </w:rPr>
        <w:t>[7,11]</w:t>
      </w:r>
      <w:r w:rsidR="003F68A9" w:rsidRPr="004C7E83">
        <w:rPr>
          <w:lang w:val="en-GB"/>
        </w:rPr>
        <w:fldChar w:fldCharType="end"/>
      </w:r>
      <w:r w:rsidR="00F32C92" w:rsidRPr="004C7E83">
        <w:rPr>
          <w:lang w:val="en-GB"/>
        </w:rPr>
        <w:t xml:space="preserve"> where</w:t>
      </w:r>
      <w:r w:rsidRPr="004C7E83">
        <w:rPr>
          <w:lang w:val="en-GB"/>
        </w:rPr>
        <w:t xml:space="preserve"> the GNP network</w:t>
      </w:r>
      <w:r w:rsidR="007635BF" w:rsidRPr="004C7E83">
        <w:rPr>
          <w:lang w:val="en-GB"/>
        </w:rPr>
        <w:t xml:space="preserve"> </w:t>
      </w:r>
      <w:r w:rsidR="008D0DF6" w:rsidRPr="004C7E83">
        <w:rPr>
          <w:lang w:val="en-GB"/>
        </w:rPr>
        <w:t>is better percolated</w:t>
      </w:r>
      <w:r w:rsidR="00AC1550" w:rsidRPr="004C7E83">
        <w:rPr>
          <w:lang w:val="en-GB"/>
        </w:rPr>
        <w:t xml:space="preserve"> </w:t>
      </w:r>
      <w:r w:rsidR="003C0793" w:rsidRPr="004C7E83">
        <w:rPr>
          <w:lang w:val="en-GB"/>
        </w:rPr>
        <w:t xml:space="preserve">in </w:t>
      </w:r>
      <w:r w:rsidR="003C0793" w:rsidRPr="004C7E83">
        <w:rPr>
          <w:lang w:val="en-GB"/>
        </w:rPr>
        <w:lastRenderedPageBreak/>
        <w:t>the perpendicular configu</w:t>
      </w:r>
      <w:r w:rsidR="00185C2C" w:rsidRPr="004C7E83">
        <w:rPr>
          <w:lang w:val="en-GB"/>
        </w:rPr>
        <w:t>r</w:t>
      </w:r>
      <w:r w:rsidR="003C0793" w:rsidRPr="004C7E83">
        <w:rPr>
          <w:lang w:val="en-GB"/>
        </w:rPr>
        <w:t>a</w:t>
      </w:r>
      <w:r w:rsidR="00185C2C" w:rsidRPr="004C7E83">
        <w:rPr>
          <w:lang w:val="en-GB"/>
        </w:rPr>
        <w:t>tion</w:t>
      </w:r>
      <w:r w:rsidR="00AC1550" w:rsidRPr="004C7E83">
        <w:rPr>
          <w:lang w:val="en-GB"/>
        </w:rPr>
        <w:t xml:space="preserve"> due to the</w:t>
      </w:r>
      <w:r w:rsidR="00185C2C" w:rsidRPr="004C7E83">
        <w:rPr>
          <w:lang w:val="en-GB"/>
        </w:rPr>
        <w:t xml:space="preserve"> </w:t>
      </w:r>
      <w:r w:rsidR="00102681" w:rsidRPr="004C7E83">
        <w:rPr>
          <w:lang w:val="en-GB"/>
        </w:rPr>
        <w:t xml:space="preserve">preferential </w:t>
      </w:r>
      <w:r w:rsidR="008D0DF6" w:rsidRPr="004C7E83">
        <w:rPr>
          <w:lang w:val="en-GB"/>
        </w:rPr>
        <w:t>alignment</w:t>
      </w:r>
      <w:r w:rsidR="00AC1550" w:rsidRPr="004C7E83">
        <w:rPr>
          <w:lang w:val="en-GB"/>
        </w:rPr>
        <w:t xml:space="preserve"> of the </w:t>
      </w:r>
      <w:r w:rsidR="00326455" w:rsidRPr="004C7E83">
        <w:rPr>
          <w:lang w:val="en-GB"/>
        </w:rPr>
        <w:t>GNP</w:t>
      </w:r>
      <w:r w:rsidR="00AC1550" w:rsidRPr="004C7E83">
        <w:rPr>
          <w:lang w:val="en-GB"/>
        </w:rPr>
        <w:t xml:space="preserve"> perpendic</w:t>
      </w:r>
      <w:r w:rsidR="00102681" w:rsidRPr="004C7E83">
        <w:rPr>
          <w:lang w:val="en-GB"/>
        </w:rPr>
        <w:t>ularly to the SPS pressing axis</w:t>
      </w:r>
      <w:r w:rsidR="00A656A5" w:rsidRPr="004C7E83">
        <w:rPr>
          <w:lang w:val="en-GB"/>
        </w:rPr>
        <w:t xml:space="preserve">. </w:t>
      </w:r>
    </w:p>
    <w:p w:rsidR="004E5575" w:rsidRPr="004C7E83" w:rsidRDefault="009C55AF" w:rsidP="0017486F">
      <w:pPr>
        <w:rPr>
          <w:lang w:val="en-GB"/>
        </w:rPr>
      </w:pPr>
      <w:r w:rsidRPr="004C7E83">
        <w:rPr>
          <w:lang w:val="en-GB"/>
        </w:rPr>
        <w:t>The</w:t>
      </w:r>
      <w:r w:rsidR="00E46B27" w:rsidRPr="004C7E83">
        <w:rPr>
          <w:lang w:val="en-GB"/>
        </w:rPr>
        <w:t xml:space="preserve"> electrical conductivity</w:t>
      </w:r>
      <w:r w:rsidRPr="004C7E83">
        <w:rPr>
          <w:lang w:val="en-GB"/>
        </w:rPr>
        <w:t xml:space="preserve"> data</w:t>
      </w:r>
      <w:r w:rsidR="00E46B27" w:rsidRPr="004C7E83">
        <w:rPr>
          <w:lang w:val="en-GB"/>
        </w:rPr>
        <w:t xml:space="preserve"> acquired as a function of temperature for</w:t>
      </w:r>
      <w:r w:rsidR="00050AFB" w:rsidRPr="004C7E83">
        <w:rPr>
          <w:lang w:val="en-GB"/>
        </w:rPr>
        <w:t xml:space="preserve"> the</w:t>
      </w:r>
      <w:r w:rsidR="00E46B27" w:rsidRPr="004C7E83">
        <w:rPr>
          <w:lang w:val="en-GB"/>
        </w:rPr>
        <w:t xml:space="preserve"> composites with 5 and 10 vol% GNP sintered at 1350 ºC (supplementary figure S3)</w:t>
      </w:r>
      <w:r w:rsidRPr="004C7E83">
        <w:rPr>
          <w:lang w:val="en-GB"/>
        </w:rPr>
        <w:t xml:space="preserve"> have</w:t>
      </w:r>
      <w:r w:rsidR="000F424E" w:rsidRPr="004C7E83">
        <w:rPr>
          <w:lang w:val="en-GB"/>
        </w:rPr>
        <w:t xml:space="preserve"> been plotted</w:t>
      </w:r>
      <w:r w:rsidR="005F4DB1" w:rsidRPr="004C7E83">
        <w:rPr>
          <w:lang w:val="en-GB"/>
        </w:rPr>
        <w:t xml:space="preserve"> </w:t>
      </w:r>
      <w:r w:rsidR="000F424E" w:rsidRPr="004C7E83">
        <w:rPr>
          <w:lang w:val="en-GB"/>
        </w:rPr>
        <w:t xml:space="preserve">according to </w:t>
      </w:r>
      <w:r w:rsidR="00416406" w:rsidRPr="004C7E83">
        <w:rPr>
          <w:lang w:val="en-GB"/>
        </w:rPr>
        <w:t>a model that describes a thermally-assisted</w:t>
      </w:r>
      <w:r w:rsidR="002B2194" w:rsidRPr="004C7E83">
        <w:rPr>
          <w:lang w:val="en-GB"/>
        </w:rPr>
        <w:t xml:space="preserve"> </w:t>
      </w:r>
      <w:r w:rsidR="00416406" w:rsidRPr="004C7E83">
        <w:rPr>
          <w:lang w:val="en-GB"/>
        </w:rPr>
        <w:t xml:space="preserve">conduction through disordered regions </w:t>
      </w:r>
      <w:r w:rsidR="002B2194" w:rsidRPr="004C7E83">
        <w:rPr>
          <w:lang w:val="en-GB"/>
        </w:rPr>
        <w:t>(</w:t>
      </w:r>
      <w:r w:rsidR="00DB01E5" w:rsidRPr="004C7E83">
        <w:rPr>
          <w:lang w:val="en-GB"/>
        </w:rPr>
        <w:t>two-dimensional variable-range hopping</w:t>
      </w:r>
      <w:r w:rsidR="002B2194" w:rsidRPr="004C7E83">
        <w:rPr>
          <w:lang w:val="en-GB"/>
        </w:rPr>
        <w:t>,</w:t>
      </w:r>
      <w:r w:rsidR="000F424E" w:rsidRPr="004C7E83">
        <w:rPr>
          <w:lang w:val="en-GB"/>
        </w:rPr>
        <w:t xml:space="preserve"> 2D-VRH</w:t>
      </w:r>
      <w:r w:rsidR="002B2194" w:rsidRPr="004C7E83">
        <w:rPr>
          <w:lang w:val="en-GB"/>
        </w:rPr>
        <w:t>,</w:t>
      </w:r>
      <w:r w:rsidR="000F424E" w:rsidRPr="004C7E83">
        <w:rPr>
          <w:color w:val="FF0000"/>
          <w:lang w:val="en-GB"/>
        </w:rPr>
        <w:t xml:space="preserve"> </w:t>
      </w:r>
      <w:r w:rsidR="000F424E" w:rsidRPr="004C7E83">
        <w:rPr>
          <w:lang w:val="en-GB"/>
        </w:rPr>
        <w:t>model</w:t>
      </w:r>
      <w:r w:rsidR="002B2194" w:rsidRPr="004C7E83">
        <w:rPr>
          <w:lang w:val="en-GB"/>
        </w:rPr>
        <w:t>)</w:t>
      </w:r>
      <w:r w:rsidR="00E46B27" w:rsidRPr="004C7E83">
        <w:rPr>
          <w:lang w:val="en-GB"/>
        </w:rPr>
        <w:t>. This model</w:t>
      </w:r>
      <w:r w:rsidRPr="004C7E83">
        <w:rPr>
          <w:lang w:val="en-GB"/>
        </w:rPr>
        <w:t xml:space="preserve"> has been previously applied to describe the electrical transport in graphene </w:t>
      </w:r>
      <w:r w:rsidR="00904DA8" w:rsidRPr="004C7E83">
        <w:rPr>
          <w:lang w:val="en-GB"/>
        </w:rPr>
        <w:t xml:space="preserve">ceramic </w:t>
      </w:r>
      <w:r w:rsidRPr="004C7E83">
        <w:rPr>
          <w:lang w:val="en-GB"/>
        </w:rPr>
        <w:t>composites</w:t>
      </w:r>
      <w:r w:rsidR="00C46C1C" w:rsidRPr="004C7E83">
        <w:rPr>
          <w:lang w:val="en-GB"/>
        </w:rPr>
        <w:t xml:space="preserve"> </w:t>
      </w:r>
      <w:r w:rsidR="003F68A9" w:rsidRPr="004C7E83">
        <w:rPr>
          <w:lang w:val="en-GB"/>
        </w:rPr>
        <w:fldChar w:fldCharType="begin" w:fldLock="1"/>
      </w:r>
      <w:r w:rsidR="00BC3F3D"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BC3F3D" w:rsidRPr="004C7E83">
        <w:rPr>
          <w:rFonts w:ascii="Cambria Math" w:hAnsi="Cambria Math" w:cs="Cambria Math"/>
          <w:lang w:val="en-GB"/>
        </w:rPr>
        <w:instrText>⊥</w:instrText>
      </w:r>
      <w:r w:rsidR="00BC3F3D" w:rsidRPr="004C7E83">
        <w:rPr>
          <w:lang w:val="en-GB"/>
        </w:rPr>
        <w:instrText>) and parallel (σ||) to the SPS pressing axis. The composites with 5 and 10 GNP vol% showed high electrical anisotropy, whereas the composite with 20 GNP vol% exhibited nearly isotropic electrical behavior. σ</w:instrText>
      </w:r>
      <w:r w:rsidR="00BC3F3D" w:rsidRPr="004C7E83">
        <w:rPr>
          <w:rFonts w:ascii="Cambria Math" w:hAnsi="Cambria Math" w:cs="Cambria Math"/>
          <w:lang w:val="en-GB"/>
        </w:rPr>
        <w:instrText>⊥</w:instrText>
      </w:r>
      <w:r w:rsidR="00BC3F3D"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id":"ITEM-2","itemData":{"DOI":"10.1016/j.carbon.2012.03.031","ISSN":"0008-6223","abstract":"Silicon nitride (Si3N4) processed with up to 25vol.% of graphene nanoplatelets (GNPs) gives conductive composites with the highest electrical conductivity (40Scm−1) reported for these ceramics with added conductive particles. During compaction and pressure-assisted densification of the composites in the spark plasma sintering (SPS), a preferred orientation of GNPs occurs. Consequently, the electrical conductivity measured along the direction perpendicular to the SPS pressing axis is more than one order of magnitude higher than the one measured along the parallel direction. Percolation in the composites is observed for 7–9 vol.% of GNPs, depending on the measuring direction, perpendicular or parallel to the pressing axis. Different conduction mechanisms are apparent for the two orthogonal orientations. Charge transport along the direction defined by the graphene ab-plane (perpendicular direction) may be explained by a two dimensional variable range hopping mechanism, whereas conduction in the parallel direction shows a more complex behavior, with a metallic-type transition (dσ/dT&lt;0) for high GNP contents. A thin amorphous layer was identified at the Si3N4/GNPs interface that may affect the conduction for the parallel configuration.","author":[{"dropping-particle":"","family":"Ramirez","given":"Cristina","non-dropping-particle":"","parse-names":false,"suffix":""},{"dropping-particle":"","family":"Figueiredo","given":"Filipe M.","non-dropping-particle":"","parse-names":false,"suffix":""},{"dropping-particle":"","family":"Miranzo","given":"Pilar","non-dropping-particle":"","parse-names":false,"suffix":""},{"dropping-particle":"","family":"Poza","given":"P.","non-dropping-particle":"","parse-names":false,"suffix":""},{"dropping-particle":"","family":"Osendi","given":"M. Isabel","non-dropping-particle":"","parse-names":false,"suffix":""},{"dropping-particle":"","family":"Isabel Osendi","given":"M","non-dropping-particle":"","parse-names":false,"suffix":""}],"container-title":"Carbon","id":"ITEM-2","issue":"10","issued":{"date-parts":[["2012"]]},"page":"3607-3615","title":"Graphene nanoplatelet/silicon nitride composites with high electrical conductivity","type":"article-journal","volume":"50"},"uris":["http://www.mendeley.com/documents/?uuid=d1875bae-1528-4fe1-8266-0b5e77a7ea54"]},{"id":"ITEM-3","itemData":{"DOI":"10.1016/j.jeurceramsoc.2015.03.044","ISBN":"0955-2219","ISSN":"1873619X","abstract":"The paper describes the fabrication by liquid-phase spark plasma sintering (SPS) of composites of dense silicon carbide (SiC) with up to 20vol.% graphene nanoplatelets (GNPs), and discusses the relationships between composition, microstructure and electrical conductivity. The structural integrity of the GNPs is preserved during the whole process, as observed by Raman spectroscopy. The effects of the applied pressure (50MPa) during SPS result in the preferential orientation of the GNPs perpendicular to the pressing axis and anisotropic electrical behaviour. The electrical conductivity measured in the direction perpendicular to the SPS pressing axis is 4 to 6 times higher than the parallel counterpart. The conductivity increases up to three orders of magnitude with increasing GNPs fraction, reaching values of 4380Sm&lt;sup&gt;-1&lt;/sup&gt; at room temperature for materials with 20vol.% GNPs. The conduction mechanism of the composite is analysed as a function of the GNPs content.","author":[{"dropping-particle":"","family":"Román-Manso","given":"Benito","non-dropping-particle":"","parse-names":false,"suffix":""},{"dropping-particle":"","family":"Domingues","given":"Eddy","non-dropping-particle":"","parse-names":false,"suffix":""},{"dropping-particle":"","family":"Figueiredo","given":"Filipe M.","non-dropping-particle":"","parse-names":false,"suffix":""},{"dropping-particle":"","family":"Belmonte","given":"Manuel","non-dropping-particle":"","parse-names":false,"suffix":""},{"dropping-particle":"","family":"Miranzo","given":"Pilar","non-dropping-particle":"","parse-names":false,"suffix":""}],"container-title":"Journal of the European Ceramic Society","id":"ITEM-3","issue":"10","issued":{"date-parts":[["2015"]]},"page":"2723-2731","publisher":"Elsevier Ltd","title":"Enhanced electrical conductivity of silicon carbide ceramics by addition of graphene nanoplatelets","type":"article-journal","volume":"35"},"uris":["http://www.mendeley.com/documents/?uuid=16ea64db-2f61-41c7-a0d6-7e336c691f5c"]}],"mendeley":{"formattedCitation":"[16,22,23]","plainTextFormattedCitation":"[16,22,23]","previouslyFormattedCitation":"[16,22,23]"},"properties":{"noteIndex":0},"schema":"https://github.com/citation-style-language/schema/raw/master/csl-citation.json"}</w:instrText>
      </w:r>
      <w:r w:rsidR="003F68A9" w:rsidRPr="004C7E83">
        <w:rPr>
          <w:lang w:val="en-GB"/>
        </w:rPr>
        <w:fldChar w:fldCharType="separate"/>
      </w:r>
      <w:r w:rsidR="00C82747" w:rsidRPr="004C7E83">
        <w:rPr>
          <w:noProof/>
          <w:lang w:val="en-GB"/>
        </w:rPr>
        <w:t>[16,22,23]</w:t>
      </w:r>
      <w:r w:rsidR="003F68A9" w:rsidRPr="004C7E83">
        <w:rPr>
          <w:lang w:val="en-GB"/>
        </w:rPr>
        <w:fldChar w:fldCharType="end"/>
      </w:r>
      <w:r w:rsidR="000F424E" w:rsidRPr="004C7E83">
        <w:rPr>
          <w:lang w:val="en-GB"/>
        </w:rPr>
        <w:t>.</w:t>
      </w:r>
      <w:r w:rsidR="00F932AD" w:rsidRPr="004C7E83">
        <w:rPr>
          <w:lang w:val="en-GB"/>
        </w:rPr>
        <w:t xml:space="preserve"> </w:t>
      </w:r>
      <w:r w:rsidR="00050AFB" w:rsidRPr="004C7E83">
        <w:rPr>
          <w:lang w:val="en-GB"/>
        </w:rPr>
        <w:t>I</w:t>
      </w:r>
      <w:r w:rsidR="006D0A75" w:rsidRPr="004C7E83">
        <w:rPr>
          <w:lang w:val="en-GB"/>
        </w:rPr>
        <w:t>n</w:t>
      </w:r>
      <w:r w:rsidR="00BC4605" w:rsidRPr="004C7E83">
        <w:rPr>
          <w:lang w:val="en-GB"/>
        </w:rPr>
        <w:t xml:space="preserve"> the composite with 5</w:t>
      </w:r>
      <w:r w:rsidR="000D7F94" w:rsidRPr="004C7E83">
        <w:rPr>
          <w:lang w:val="en-GB"/>
        </w:rPr>
        <w:t xml:space="preserve"> </w:t>
      </w:r>
      <w:r w:rsidR="00183C11" w:rsidRPr="004C7E83">
        <w:rPr>
          <w:lang w:val="en-GB"/>
        </w:rPr>
        <w:t>vol% GNP</w:t>
      </w:r>
      <w:r w:rsidR="002834CA" w:rsidRPr="004C7E83">
        <w:rPr>
          <w:lang w:val="en-GB"/>
        </w:rPr>
        <w:t>,</w:t>
      </w:r>
      <w:r w:rsidR="00BC4605" w:rsidRPr="004C7E83">
        <w:rPr>
          <w:lang w:val="en-GB"/>
        </w:rPr>
        <w:t xml:space="preserve"> a semiconductor-type </w:t>
      </w:r>
      <w:r w:rsidR="004C7E83">
        <w:rPr>
          <w:lang w:val="en-GB"/>
        </w:rPr>
        <w:t>behaviour</w:t>
      </w:r>
      <w:r w:rsidR="00BC4605" w:rsidRPr="004C7E83">
        <w:rPr>
          <w:lang w:val="en-GB"/>
        </w:rPr>
        <w:t xml:space="preserve"> is observed</w:t>
      </w:r>
      <w:r w:rsidR="00050AFB" w:rsidRPr="004C7E83">
        <w:rPr>
          <w:lang w:val="en-GB"/>
        </w:rPr>
        <w:t>, i.e.</w:t>
      </w:r>
      <w:r w:rsidR="00BC4605" w:rsidRPr="004C7E83">
        <w:rPr>
          <w:lang w:val="en-GB"/>
        </w:rPr>
        <w:t xml:space="preserve"> </w:t>
      </w:r>
      <w:r w:rsidR="000F424E" w:rsidRPr="004C7E83">
        <w:rPr>
          <w:lang w:val="en-GB"/>
        </w:rPr>
        <w:t>as the temper</w:t>
      </w:r>
      <w:r w:rsidR="000D7F94" w:rsidRPr="004C7E83">
        <w:rPr>
          <w:lang w:val="en-GB"/>
        </w:rPr>
        <w:t>ature increases</w:t>
      </w:r>
      <w:r w:rsidR="00BC4605" w:rsidRPr="004C7E83">
        <w:rPr>
          <w:lang w:val="en-GB"/>
        </w:rPr>
        <w:t>, the electrical conductivity increases</w:t>
      </w:r>
      <w:r w:rsidR="000D7F94" w:rsidRPr="004C7E83">
        <w:rPr>
          <w:lang w:val="en-GB"/>
        </w:rPr>
        <w:t xml:space="preserve"> ((dσ/dT) </w:t>
      </w:r>
      <w:r w:rsidR="00BC4605" w:rsidRPr="004C7E83">
        <w:rPr>
          <w:lang w:val="en-GB"/>
        </w:rPr>
        <w:t>&gt;</w:t>
      </w:r>
      <w:r w:rsidR="000D7F94" w:rsidRPr="004C7E83">
        <w:rPr>
          <w:lang w:val="en-GB"/>
        </w:rPr>
        <w:t xml:space="preserve"> 0)</w:t>
      </w:r>
      <w:r w:rsidR="00BC4605" w:rsidRPr="004C7E83">
        <w:rPr>
          <w:lang w:val="en-GB"/>
        </w:rPr>
        <w:t xml:space="preserve">. This </w:t>
      </w:r>
      <w:r w:rsidR="004C7E83">
        <w:rPr>
          <w:lang w:val="en-GB"/>
        </w:rPr>
        <w:t>behaviour</w:t>
      </w:r>
      <w:r w:rsidR="00BC4605" w:rsidRPr="004C7E83">
        <w:rPr>
          <w:lang w:val="en-GB"/>
        </w:rPr>
        <w:t xml:space="preserve"> can be properly described by </w:t>
      </w:r>
      <w:r w:rsidR="000640A7" w:rsidRPr="004C7E83">
        <w:rPr>
          <w:lang w:val="en-GB"/>
        </w:rPr>
        <w:t>the 2D-VRH</w:t>
      </w:r>
      <w:r w:rsidR="00BC4605" w:rsidRPr="004C7E83">
        <w:rPr>
          <w:lang w:val="en-GB"/>
        </w:rPr>
        <w:t xml:space="preserve"> m</w:t>
      </w:r>
      <w:r w:rsidR="00050AFB" w:rsidRPr="004C7E83">
        <w:rPr>
          <w:lang w:val="en-GB"/>
        </w:rPr>
        <w:t>echanism of the charge carriers as</w:t>
      </w:r>
      <w:r w:rsidR="00BC4605" w:rsidRPr="004C7E83">
        <w:rPr>
          <w:lang w:val="en-GB"/>
        </w:rPr>
        <w:t xml:space="preserve"> the interconnections between </w:t>
      </w:r>
      <w:r w:rsidR="00BA0E05" w:rsidRPr="004C7E83">
        <w:rPr>
          <w:lang w:val="en-GB"/>
        </w:rPr>
        <w:t xml:space="preserve">the </w:t>
      </w:r>
      <w:r w:rsidR="00BC4605" w:rsidRPr="004C7E83">
        <w:rPr>
          <w:lang w:val="en-GB"/>
        </w:rPr>
        <w:t>GN</w:t>
      </w:r>
      <w:r w:rsidR="0044721C" w:rsidRPr="004C7E83">
        <w:rPr>
          <w:lang w:val="en-GB"/>
        </w:rPr>
        <w:t>P are not complete</w:t>
      </w:r>
      <w:r w:rsidR="00BC4605" w:rsidRPr="004C7E83">
        <w:rPr>
          <w:lang w:val="en-GB"/>
        </w:rPr>
        <w:t xml:space="preserve"> and the isolating cera</w:t>
      </w:r>
      <w:r w:rsidR="0044721C" w:rsidRPr="004C7E83">
        <w:rPr>
          <w:lang w:val="en-GB"/>
        </w:rPr>
        <w:t>mic regions act as defects</w:t>
      </w:r>
      <w:r w:rsidR="00050AFB" w:rsidRPr="004C7E83">
        <w:rPr>
          <w:lang w:val="en-GB"/>
        </w:rPr>
        <w:t xml:space="preserve"> (figure 3b)</w:t>
      </w:r>
      <w:r w:rsidR="0044721C" w:rsidRPr="004C7E83">
        <w:rPr>
          <w:lang w:val="en-GB"/>
        </w:rPr>
        <w:t>. Therefore</w:t>
      </w:r>
      <w:r w:rsidR="00BC4605" w:rsidRPr="004C7E83">
        <w:rPr>
          <w:lang w:val="en-GB"/>
        </w:rPr>
        <w:t>, the conduction mechanism that takes pl</w:t>
      </w:r>
      <w:r w:rsidR="0044721C" w:rsidRPr="004C7E83">
        <w:rPr>
          <w:lang w:val="en-GB"/>
        </w:rPr>
        <w:t>ace in this composite is based on</w:t>
      </w:r>
      <w:r w:rsidR="00BC4605" w:rsidRPr="004C7E83">
        <w:rPr>
          <w:lang w:val="en-GB"/>
        </w:rPr>
        <w:t xml:space="preserve"> the hopping of the charge carriers </w:t>
      </w:r>
      <w:r w:rsidR="006241CC" w:rsidRPr="004C7E83">
        <w:rPr>
          <w:lang w:val="en-GB"/>
        </w:rPr>
        <w:t xml:space="preserve">between the </w:t>
      </w:r>
      <w:r w:rsidR="00326455" w:rsidRPr="004C7E83">
        <w:rPr>
          <w:lang w:val="en-GB"/>
        </w:rPr>
        <w:t>GNP</w:t>
      </w:r>
      <w:r w:rsidR="006241CC" w:rsidRPr="004C7E83">
        <w:rPr>
          <w:lang w:val="en-GB"/>
        </w:rPr>
        <w:t>, which is favo</w:t>
      </w:r>
      <w:r w:rsidR="00BC4605" w:rsidRPr="004C7E83">
        <w:rPr>
          <w:lang w:val="en-GB"/>
        </w:rPr>
        <w:t xml:space="preserve">red as the temperature increases. This </w:t>
      </w:r>
      <w:r w:rsidR="004C7E83">
        <w:rPr>
          <w:lang w:val="en-GB"/>
        </w:rPr>
        <w:t>behaviour</w:t>
      </w:r>
      <w:r w:rsidR="00BC4605" w:rsidRPr="004C7E83">
        <w:rPr>
          <w:lang w:val="en-GB"/>
        </w:rPr>
        <w:t xml:space="preserve"> is in good agreement with previous works of SPSed 3YTZP composites with 5 </w:t>
      </w:r>
      <w:r w:rsidR="00183C11" w:rsidRPr="004C7E83">
        <w:rPr>
          <w:lang w:val="en-GB"/>
        </w:rPr>
        <w:t>vol% GNP</w:t>
      </w:r>
      <w:r w:rsidR="00E70A79"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453D36" w:rsidRPr="004C7E83">
        <w:rPr>
          <w:rFonts w:ascii="Cambria Math" w:hAnsi="Cambria Math" w:cs="Cambria Math"/>
          <w:lang w:val="en-GB"/>
        </w:rPr>
        <w:instrText>⊥</w:instrText>
      </w:r>
      <w:r w:rsidR="00453D36" w:rsidRPr="004C7E83">
        <w:rPr>
          <w:lang w:val="en-GB"/>
        </w:rPr>
        <w:instrText>) and parallel (σ||) to the SPS pressing axis. The composites with 5 and 10 GNP vol% showed high electrical anisotropy, whereas the composite with 20 GNP vol% exhibited nearly isotropic electrical behavior. σ</w:instrText>
      </w:r>
      <w:r w:rsidR="00453D36" w:rsidRPr="004C7E83">
        <w:rPr>
          <w:rFonts w:ascii="Cambria Math" w:hAnsi="Cambria Math" w:cs="Cambria Math"/>
          <w:lang w:val="en-GB"/>
        </w:rPr>
        <w:instrText>⊥</w:instrText>
      </w:r>
      <w:r w:rsidR="00453D36"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mendeley":{"formattedCitation":"[16]","plainTextFormattedCitation":"[16]","previouslyFormattedCitation":"[16]"},"properties":{"noteIndex":0},"schema":"https://github.com/citation-style-language/schema/raw/master/csl-citation.json"}</w:instrText>
      </w:r>
      <w:r w:rsidR="003F68A9" w:rsidRPr="004C7E83">
        <w:rPr>
          <w:lang w:val="en-GB"/>
        </w:rPr>
        <w:fldChar w:fldCharType="separate"/>
      </w:r>
      <w:r w:rsidR="00C82747" w:rsidRPr="004C7E83">
        <w:rPr>
          <w:noProof/>
          <w:lang w:val="en-GB"/>
        </w:rPr>
        <w:t>[16]</w:t>
      </w:r>
      <w:r w:rsidR="003F68A9" w:rsidRPr="004C7E83">
        <w:rPr>
          <w:lang w:val="en-GB"/>
        </w:rPr>
        <w:fldChar w:fldCharType="end"/>
      </w:r>
      <w:r w:rsidR="00BC4605" w:rsidRPr="004C7E83">
        <w:rPr>
          <w:lang w:val="en-GB"/>
        </w:rPr>
        <w:t xml:space="preserve">. </w:t>
      </w:r>
      <w:r w:rsidR="00C6646C" w:rsidRPr="004C7E83">
        <w:rPr>
          <w:lang w:val="en-GB"/>
        </w:rPr>
        <w:t>On the other hand,</w:t>
      </w:r>
      <w:r w:rsidR="00BC4605" w:rsidRPr="004C7E83">
        <w:rPr>
          <w:lang w:val="en-GB"/>
        </w:rPr>
        <w:t xml:space="preserve"> </w:t>
      </w:r>
      <w:r w:rsidR="00C6646C" w:rsidRPr="004C7E83">
        <w:rPr>
          <w:lang w:val="en-GB"/>
        </w:rPr>
        <w:t xml:space="preserve">a negative dσ/dT slope is observed in the plotted </w:t>
      </w:r>
      <w:r w:rsidRPr="004C7E83">
        <w:rPr>
          <w:rFonts w:ascii="Symbol" w:eastAsia="FMBLI E+ MTSY" w:hAnsi="Symbol"/>
          <w:iCs/>
          <w:lang w:val="en-GB"/>
        </w:rPr>
        <w:t></w:t>
      </w:r>
      <w:r w:rsidRPr="004C7E83">
        <w:rPr>
          <w:rFonts w:eastAsia="FMBLI E+ MTSY"/>
          <w:iCs/>
          <w:vertAlign w:val="subscript"/>
          <w:lang w:val="en-GB"/>
        </w:rPr>
        <w:sym w:font="Symbol" w:char="F05E"/>
      </w:r>
      <w:r w:rsidRPr="004C7E83">
        <w:rPr>
          <w:rFonts w:eastAsia="FMBLI E+ MTSY"/>
          <w:iCs/>
          <w:vertAlign w:val="subscript"/>
          <w:lang w:val="en-GB"/>
        </w:rPr>
        <w:t xml:space="preserve"> </w:t>
      </w:r>
      <w:r w:rsidR="00050AFB" w:rsidRPr="004C7E83">
        <w:rPr>
          <w:rFonts w:eastAsia="FMBLI E+ MTSY"/>
          <w:iCs/>
          <w:lang w:val="en-GB"/>
        </w:rPr>
        <w:t>data for</w:t>
      </w:r>
      <w:r w:rsidR="00C6646C" w:rsidRPr="004C7E83">
        <w:rPr>
          <w:rFonts w:eastAsia="FMBLI E+ MTSY"/>
          <w:iCs/>
          <w:lang w:val="en-GB"/>
        </w:rPr>
        <w:t xml:space="preserve"> the composite with 10 </w:t>
      </w:r>
      <w:r w:rsidR="00183C11" w:rsidRPr="004C7E83">
        <w:rPr>
          <w:rFonts w:eastAsia="FMBLI E+ MTSY"/>
          <w:iCs/>
          <w:lang w:val="en-GB"/>
        </w:rPr>
        <w:t>vol% GNP</w:t>
      </w:r>
      <w:r w:rsidR="00C6646C" w:rsidRPr="004C7E83">
        <w:rPr>
          <w:rFonts w:eastAsia="FMBLI E+ MTSY"/>
          <w:iCs/>
          <w:lang w:val="en-GB"/>
        </w:rPr>
        <w:t>. In this case, as the temperature increase</w:t>
      </w:r>
      <w:r w:rsidR="00BA0E05" w:rsidRPr="004C7E83">
        <w:rPr>
          <w:rFonts w:eastAsia="FMBLI E+ MTSY"/>
          <w:iCs/>
          <w:lang w:val="en-GB"/>
        </w:rPr>
        <w:t>s</w:t>
      </w:r>
      <w:r w:rsidR="00C6646C" w:rsidRPr="004C7E83">
        <w:rPr>
          <w:rFonts w:eastAsia="FMBLI E+ MTSY"/>
          <w:iCs/>
          <w:lang w:val="en-GB"/>
        </w:rPr>
        <w:t xml:space="preserve">, the </w:t>
      </w:r>
      <w:r w:rsidR="00C6646C" w:rsidRPr="004C7E83">
        <w:rPr>
          <w:rFonts w:ascii="Symbol" w:eastAsia="FMBLI E+ MTSY" w:hAnsi="Symbol"/>
          <w:iCs/>
          <w:lang w:val="en-GB"/>
        </w:rPr>
        <w:t></w:t>
      </w:r>
      <w:r w:rsidR="00C6646C" w:rsidRPr="004C7E83">
        <w:rPr>
          <w:rFonts w:eastAsia="FMBLI E+ MTSY"/>
          <w:iCs/>
          <w:vertAlign w:val="subscript"/>
          <w:lang w:val="en-GB"/>
        </w:rPr>
        <w:sym w:font="Symbol" w:char="F05E"/>
      </w:r>
      <w:r w:rsidR="00C6646C" w:rsidRPr="004C7E83">
        <w:rPr>
          <w:rFonts w:eastAsia="FMBLI E+ MTSY"/>
          <w:iCs/>
          <w:lang w:val="en-GB"/>
        </w:rPr>
        <w:t xml:space="preserve"> decreases, so a metallic-type </w:t>
      </w:r>
      <w:r w:rsidR="004C7E83">
        <w:rPr>
          <w:rFonts w:eastAsia="FMBLI E+ MTSY"/>
          <w:iCs/>
          <w:lang w:val="en-GB"/>
        </w:rPr>
        <w:t>behaviour</w:t>
      </w:r>
      <w:r w:rsidR="00C6646C" w:rsidRPr="004C7E83">
        <w:rPr>
          <w:rFonts w:eastAsia="FMBLI E+ MTSY"/>
          <w:iCs/>
          <w:lang w:val="en-GB"/>
        </w:rPr>
        <w:t xml:space="preserve"> is tak</w:t>
      </w:r>
      <w:r w:rsidR="00BA0E05" w:rsidRPr="004C7E83">
        <w:rPr>
          <w:rFonts w:eastAsia="FMBLI E+ MTSY"/>
          <w:iCs/>
          <w:lang w:val="en-GB"/>
        </w:rPr>
        <w:t>ing</w:t>
      </w:r>
      <w:r w:rsidR="00C6646C" w:rsidRPr="004C7E83">
        <w:rPr>
          <w:rFonts w:eastAsia="FMBLI E+ MTSY"/>
          <w:iCs/>
          <w:lang w:val="en-GB"/>
        </w:rPr>
        <w:t xml:space="preserve"> place. T</w:t>
      </w:r>
      <w:r w:rsidRPr="004C7E83">
        <w:rPr>
          <w:rFonts w:eastAsia="FMBLI E+ MTSY"/>
          <w:iCs/>
          <w:lang w:val="en-GB"/>
        </w:rPr>
        <w:t>h</w:t>
      </w:r>
      <w:r w:rsidR="00C6646C" w:rsidRPr="004C7E83">
        <w:rPr>
          <w:rFonts w:eastAsia="FMBLI E+ MTSY"/>
          <w:iCs/>
          <w:lang w:val="en-GB"/>
        </w:rPr>
        <w:t xml:space="preserve">us, the 2D-VRH model does not describe properly this composite. The </w:t>
      </w:r>
      <w:r w:rsidR="004C7E83">
        <w:rPr>
          <w:lang w:val="en-GB"/>
        </w:rPr>
        <w:t>behaviour</w:t>
      </w:r>
      <w:r w:rsidR="000640A7" w:rsidRPr="004C7E83">
        <w:rPr>
          <w:lang w:val="en-GB"/>
        </w:rPr>
        <w:t xml:space="preserve"> in this case is the</w:t>
      </w:r>
      <w:r w:rsidR="002834CA" w:rsidRPr="004C7E83">
        <w:rPr>
          <w:lang w:val="en-GB"/>
        </w:rPr>
        <w:t xml:space="preserve"> consequence of the </w:t>
      </w:r>
      <w:r w:rsidR="000F424E" w:rsidRPr="004C7E83">
        <w:rPr>
          <w:lang w:val="en-GB"/>
        </w:rPr>
        <w:t>charge</w:t>
      </w:r>
      <w:r w:rsidR="002834CA" w:rsidRPr="004C7E83">
        <w:rPr>
          <w:lang w:val="en-GB"/>
        </w:rPr>
        <w:t xml:space="preserve"> transport </w:t>
      </w:r>
      <w:r w:rsidR="000640A7" w:rsidRPr="004C7E83">
        <w:rPr>
          <w:lang w:val="en-GB"/>
        </w:rPr>
        <w:t>along</w:t>
      </w:r>
      <w:r w:rsidR="002834CA" w:rsidRPr="004C7E83">
        <w:rPr>
          <w:lang w:val="en-GB"/>
        </w:rPr>
        <w:t xml:space="preserve"> the mai</w:t>
      </w:r>
      <w:r w:rsidR="0044721C" w:rsidRPr="004C7E83">
        <w:rPr>
          <w:lang w:val="en-GB"/>
        </w:rPr>
        <w:t>n ab-plane of the nanoplatelets, since</w:t>
      </w:r>
      <w:r w:rsidR="000640A7" w:rsidRPr="004C7E83">
        <w:rPr>
          <w:lang w:val="en-GB"/>
        </w:rPr>
        <w:t xml:space="preserve"> </w:t>
      </w:r>
      <w:r w:rsidR="00326455" w:rsidRPr="004C7E83">
        <w:rPr>
          <w:lang w:val="en-GB"/>
        </w:rPr>
        <w:t>GNP</w:t>
      </w:r>
      <w:r w:rsidR="000640A7" w:rsidRPr="004C7E83">
        <w:rPr>
          <w:lang w:val="en-GB"/>
        </w:rPr>
        <w:t xml:space="preserve"> are </w:t>
      </w:r>
      <w:r w:rsidR="00BA0E05" w:rsidRPr="004C7E83">
        <w:rPr>
          <w:lang w:val="en-GB"/>
        </w:rPr>
        <w:t xml:space="preserve">mostly </w:t>
      </w:r>
      <w:r w:rsidR="000640A7" w:rsidRPr="004C7E83">
        <w:rPr>
          <w:lang w:val="en-GB"/>
        </w:rPr>
        <w:t xml:space="preserve">free of defects and </w:t>
      </w:r>
      <w:r w:rsidR="00BA0E05" w:rsidRPr="004C7E83">
        <w:rPr>
          <w:lang w:val="en-GB"/>
        </w:rPr>
        <w:t xml:space="preserve">they </w:t>
      </w:r>
      <w:r w:rsidR="000640A7" w:rsidRPr="004C7E83">
        <w:rPr>
          <w:lang w:val="en-GB"/>
        </w:rPr>
        <w:t>are interconnected forming a well percolated network, as it was observed in the microstructure images</w:t>
      </w:r>
      <w:r w:rsidR="00A72EF8" w:rsidRPr="004C7E83">
        <w:rPr>
          <w:lang w:val="en-GB"/>
        </w:rPr>
        <w:t xml:space="preserve"> (figure 3</w:t>
      </w:r>
      <w:r w:rsidR="0044721C" w:rsidRPr="004C7E83">
        <w:rPr>
          <w:lang w:val="en-GB"/>
        </w:rPr>
        <w:t>c</w:t>
      </w:r>
      <w:r w:rsidR="004805C8" w:rsidRPr="004C7E83">
        <w:rPr>
          <w:lang w:val="en-GB"/>
        </w:rPr>
        <w:t>)</w:t>
      </w:r>
      <w:r w:rsidRPr="004C7E83">
        <w:rPr>
          <w:lang w:val="en-GB"/>
        </w:rPr>
        <w:t>.</w:t>
      </w:r>
      <w:r w:rsidR="00C6646C" w:rsidRPr="004C7E83">
        <w:rPr>
          <w:lang w:val="en-GB"/>
        </w:rPr>
        <w:t xml:space="preserve"> </w:t>
      </w:r>
      <w:r w:rsidR="00607588" w:rsidRPr="004C7E83">
        <w:rPr>
          <w:lang w:val="en-GB"/>
        </w:rPr>
        <w:t>A s</w:t>
      </w:r>
      <w:r w:rsidR="00C6646C" w:rsidRPr="004C7E83">
        <w:rPr>
          <w:lang w:val="en-GB"/>
        </w:rPr>
        <w:t xml:space="preserve">imilar </w:t>
      </w:r>
      <w:r w:rsidR="004C7E83">
        <w:rPr>
          <w:lang w:val="en-GB"/>
        </w:rPr>
        <w:t>behaviour</w:t>
      </w:r>
      <w:r w:rsidR="00C6646C" w:rsidRPr="004C7E83">
        <w:rPr>
          <w:lang w:val="en-GB"/>
        </w:rPr>
        <w:t xml:space="preserve"> in </w:t>
      </w:r>
      <w:r w:rsidR="00C6646C" w:rsidRPr="004C7E83">
        <w:rPr>
          <w:rFonts w:ascii="Symbol" w:eastAsia="FMBLI E+ MTSY" w:hAnsi="Symbol"/>
          <w:iCs/>
          <w:lang w:val="en-GB"/>
        </w:rPr>
        <w:t></w:t>
      </w:r>
      <w:r w:rsidR="00C6646C" w:rsidRPr="004C7E83">
        <w:rPr>
          <w:rFonts w:eastAsia="FMBLI E+ MTSY"/>
          <w:iCs/>
          <w:vertAlign w:val="subscript"/>
          <w:lang w:val="en-GB"/>
        </w:rPr>
        <w:sym w:font="Symbol" w:char="F05E"/>
      </w:r>
      <w:r w:rsidR="00C6646C" w:rsidRPr="004C7E83">
        <w:rPr>
          <w:rFonts w:eastAsia="FMBLI E+ MTSY"/>
          <w:iCs/>
          <w:lang w:val="en-GB"/>
        </w:rPr>
        <w:t xml:space="preserve"> </w:t>
      </w:r>
      <w:r w:rsidR="00C6646C" w:rsidRPr="004C7E83">
        <w:rPr>
          <w:lang w:val="en-GB"/>
        </w:rPr>
        <w:t xml:space="preserve">was also </w:t>
      </w:r>
      <w:r w:rsidR="00E70A79" w:rsidRPr="004C7E83">
        <w:rPr>
          <w:lang w:val="en-GB"/>
        </w:rPr>
        <w:t xml:space="preserve">previously </w:t>
      </w:r>
      <w:r w:rsidR="00C6646C" w:rsidRPr="004C7E83">
        <w:rPr>
          <w:lang w:val="en-GB"/>
        </w:rPr>
        <w:t xml:space="preserve">reported in SPSed 3YTZP </w:t>
      </w:r>
      <w:r w:rsidR="0035170D" w:rsidRPr="004C7E83">
        <w:rPr>
          <w:lang w:val="en-GB"/>
        </w:rPr>
        <w:t xml:space="preserve">composites with 10 </w:t>
      </w:r>
      <w:r w:rsidR="00183C11" w:rsidRPr="004C7E83">
        <w:rPr>
          <w:lang w:val="en-GB"/>
        </w:rPr>
        <w:t>vol% GNP</w:t>
      </w:r>
      <w:r w:rsidR="0035170D"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453D36" w:rsidRPr="004C7E83">
        <w:rPr>
          <w:rFonts w:ascii="Cambria Math" w:hAnsi="Cambria Math" w:cs="Cambria Math"/>
          <w:lang w:val="en-GB"/>
        </w:rPr>
        <w:instrText>⊥</w:instrText>
      </w:r>
      <w:r w:rsidR="00453D36" w:rsidRPr="004C7E83">
        <w:rPr>
          <w:lang w:val="en-GB"/>
        </w:rPr>
        <w:instrText>) and parallel (σ||) to the SPS pressing axis. The composites with 5 and 10 GNP vol% showed high electrical anisotropy, whereas the composite with 20 GNP vol% exhibited nearly isotropic electrical behavior. σ</w:instrText>
      </w:r>
      <w:r w:rsidR="00453D36" w:rsidRPr="004C7E83">
        <w:rPr>
          <w:rFonts w:ascii="Cambria Math" w:hAnsi="Cambria Math" w:cs="Cambria Math"/>
          <w:lang w:val="en-GB"/>
        </w:rPr>
        <w:instrText>⊥</w:instrText>
      </w:r>
      <w:r w:rsidR="00453D36"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mendeley":{"formattedCitation":"[16]","plainTextFormattedCitation":"[16]","previouslyFormattedCitation":"[16]"},"properties":{"noteIndex":0},"schema":"https://github.com/citation-style-language/schema/raw/master/csl-citation.json"}</w:instrText>
      </w:r>
      <w:r w:rsidR="003F68A9" w:rsidRPr="004C7E83">
        <w:rPr>
          <w:lang w:val="en-GB"/>
        </w:rPr>
        <w:fldChar w:fldCharType="separate"/>
      </w:r>
      <w:r w:rsidR="00C82747" w:rsidRPr="004C7E83">
        <w:rPr>
          <w:noProof/>
          <w:lang w:val="en-GB"/>
        </w:rPr>
        <w:t>[16]</w:t>
      </w:r>
      <w:r w:rsidR="003F68A9" w:rsidRPr="004C7E83">
        <w:rPr>
          <w:lang w:val="en-GB"/>
        </w:rPr>
        <w:fldChar w:fldCharType="end"/>
      </w:r>
      <w:r w:rsidR="00C6646C" w:rsidRPr="004C7E83">
        <w:rPr>
          <w:lang w:val="en-GB"/>
        </w:rPr>
        <w:t xml:space="preserve">. </w:t>
      </w:r>
      <w:r w:rsidR="00E70A79" w:rsidRPr="004C7E83">
        <w:rPr>
          <w:lang w:val="en-GB"/>
        </w:rPr>
        <w:t xml:space="preserve">The value of </w:t>
      </w:r>
      <w:r w:rsidRPr="004C7E83">
        <w:rPr>
          <w:rFonts w:ascii="Symbol" w:eastAsia="FMBLI E+ MTSY" w:hAnsi="Symbol"/>
          <w:iCs/>
          <w:lang w:val="en-GB"/>
        </w:rPr>
        <w:t></w:t>
      </w:r>
      <w:r w:rsidRPr="004C7E83">
        <w:rPr>
          <w:rFonts w:eastAsia="FMBLI E+ MTSY"/>
          <w:iCs/>
          <w:vertAlign w:val="subscript"/>
          <w:lang w:val="en-GB"/>
        </w:rPr>
        <w:sym w:font="Symbol" w:char="F07C"/>
      </w:r>
      <w:r w:rsidRPr="004C7E83">
        <w:rPr>
          <w:rFonts w:eastAsia="FMBLI E+ MTSY"/>
          <w:iCs/>
          <w:vertAlign w:val="subscript"/>
          <w:lang w:val="en-GB"/>
        </w:rPr>
        <w:sym w:font="Symbol" w:char="F07C"/>
      </w:r>
      <w:r w:rsidR="00C6646C" w:rsidRPr="004C7E83">
        <w:rPr>
          <w:lang w:val="en-GB"/>
        </w:rPr>
        <w:t xml:space="preserve"> f</w:t>
      </w:r>
      <w:r w:rsidR="0075014E" w:rsidRPr="004C7E83">
        <w:rPr>
          <w:lang w:val="en-GB"/>
        </w:rPr>
        <w:t>or</w:t>
      </w:r>
      <w:r w:rsidR="00C6646C" w:rsidRPr="004C7E83">
        <w:rPr>
          <w:lang w:val="en-GB"/>
        </w:rPr>
        <w:t xml:space="preserve"> the composite with 10 </w:t>
      </w:r>
      <w:r w:rsidR="00183C11" w:rsidRPr="004C7E83">
        <w:rPr>
          <w:lang w:val="en-GB"/>
        </w:rPr>
        <w:t>vol% GNP</w:t>
      </w:r>
      <w:r w:rsidR="0044721C" w:rsidRPr="004C7E83">
        <w:rPr>
          <w:lang w:val="en-GB"/>
        </w:rPr>
        <w:t xml:space="preserve"> remains stable with</w:t>
      </w:r>
      <w:r w:rsidR="00C6646C" w:rsidRPr="004C7E83">
        <w:rPr>
          <w:lang w:val="en-GB"/>
        </w:rPr>
        <w:t xml:space="preserve"> t</w:t>
      </w:r>
      <w:r w:rsidR="0035170D" w:rsidRPr="004C7E83">
        <w:rPr>
          <w:lang w:val="en-GB"/>
        </w:rPr>
        <w:t>emperature</w:t>
      </w:r>
      <w:r w:rsidR="0044721C" w:rsidRPr="004C7E83">
        <w:rPr>
          <w:lang w:val="en-GB"/>
        </w:rPr>
        <w:t xml:space="preserve"> in contrast with </w:t>
      </w:r>
      <w:r w:rsidR="00E70A79" w:rsidRPr="004C7E83">
        <w:rPr>
          <w:lang w:val="en-GB"/>
        </w:rPr>
        <w:t>SPS</w:t>
      </w:r>
      <w:r w:rsidR="00607588" w:rsidRPr="004C7E83">
        <w:rPr>
          <w:lang w:val="en-GB"/>
        </w:rPr>
        <w:t>ed ones</w:t>
      </w:r>
      <w:r w:rsidR="0035170D" w:rsidRPr="004C7E83">
        <w:rPr>
          <w:lang w:val="en-GB"/>
        </w:rPr>
        <w:t xml:space="preserve"> </w:t>
      </w:r>
      <w:r w:rsidR="003F68A9" w:rsidRPr="004C7E83">
        <w:rPr>
          <w:lang w:val="en-GB"/>
        </w:rPr>
        <w:fldChar w:fldCharType="begin" w:fldLock="1"/>
      </w:r>
      <w:r w:rsidR="00453D36" w:rsidRPr="004C7E83">
        <w:rPr>
          <w:lang w:val="en-GB"/>
        </w:rPr>
        <w:instrText>ADDIN CSL_CITATION {"citationItems":[{"id":"ITEM-1","itemData":{"DOI":"10.1016/j.ceramint.2018.05.082","ISSN":"02728842","abstract":"© 2018 Elsevier Ltd and Techna Group S.r.l. Yttria tetragonal zirconia polycrystalline (3YTZP) ceramic composites with 5, 10 and 20 vol% graphene nanoplatelets (GNPs) were prepared by spark plasma sintering (SPS) and their electrical conductivity as a function of temperature was characterized. The composites exhibit anisotropic microstructures so the electrical conductivity studies were carried out in two directions: perpendicular (σ</w:instrText>
      </w:r>
      <w:r w:rsidR="00453D36" w:rsidRPr="004C7E83">
        <w:rPr>
          <w:rFonts w:ascii="Cambria Math" w:hAnsi="Cambria Math" w:cs="Cambria Math"/>
          <w:lang w:val="en-GB"/>
        </w:rPr>
        <w:instrText>⊥</w:instrText>
      </w:r>
      <w:r w:rsidR="00453D36" w:rsidRPr="004C7E83">
        <w:rPr>
          <w:lang w:val="en-GB"/>
        </w:rPr>
        <w:instrText>) and parallel (σ||) to the SPS pressing axis. The composites with 5 and 10 GNP vol% showed high electrical anisotropy, whereas the composite with 20 GNP vol% exhibited nearly isotropic electrical behavior. σ</w:instrText>
      </w:r>
      <w:r w:rsidR="00453D36" w:rsidRPr="004C7E83">
        <w:rPr>
          <w:rFonts w:ascii="Cambria Math" w:hAnsi="Cambria Math" w:cs="Cambria Math"/>
          <w:lang w:val="en-GB"/>
        </w:rPr>
        <w:instrText>⊥</w:instrText>
      </w:r>
      <w:r w:rsidR="00453D36" w:rsidRPr="004C7E83">
        <w:rPr>
          <w:lang w:val="en-GB"/>
        </w:rPr>
        <w:instrText>shows metallic-type behavior in the composites with 10 and 20 vol% GNP revealing that charge transport takes place through defect-free GNPs. For the composite with 5 vol% GNP the observed semiconductor-type behavior was explained by a two dimensional variable range hopping mechanism. σ||shows metallic-type conductivity in the composite with 20 GNP vol% and positive dσ||/dT slope in the composites with 5 and 10 GNP vol%.","author":[{"dropping-particle":"","family":"Poyato","given":"R.","non-dropping-particle":"","parse-names":false,"suffix":""},{"dropping-particle":"","family":"Osuna","given":"J.","non-dropping-particle":"","parse-names":false,"suffix":""},{"dropping-particle":"","family":"Morales-Rodríguez","given":"A.","non-dropping-particle":"","parse-names":false,"suffix":""},{"dropping-particle":"","family":"Gallardo-López","given":"Á.","non-dropping-particle":"","parse-names":false,"suffix":""}],"container-title":"Ceramics International","id":"ITEM-1","issue":"12","issued":{"date-parts":[["2018","8"]]},"page":"14610-14616","title":"Electrical conduction mechanisms in graphene nanoplatelet/yttria tetragonal zirconia composites","type":"article-journal","volume":"44"},"uris":["http://www.mendeley.com/documents/?uuid=bddb304c-49fe-41df-84c8-5289357a95f8"]}],"mendeley":{"formattedCitation":"[16]","plainTextFormattedCitation":"[16]","previouslyFormattedCitation":"[16]"},"properties":{"noteIndex":0},"schema":"https://github.com/citation-style-language/schema/raw/master/csl-citation.json"}</w:instrText>
      </w:r>
      <w:r w:rsidR="003F68A9" w:rsidRPr="004C7E83">
        <w:rPr>
          <w:lang w:val="en-GB"/>
        </w:rPr>
        <w:fldChar w:fldCharType="separate"/>
      </w:r>
      <w:r w:rsidR="00C82747" w:rsidRPr="004C7E83">
        <w:rPr>
          <w:noProof/>
          <w:lang w:val="en-GB"/>
        </w:rPr>
        <w:t>[16]</w:t>
      </w:r>
      <w:r w:rsidR="003F68A9" w:rsidRPr="004C7E83">
        <w:rPr>
          <w:lang w:val="en-GB"/>
        </w:rPr>
        <w:fldChar w:fldCharType="end"/>
      </w:r>
      <w:r w:rsidR="00607588" w:rsidRPr="004C7E83">
        <w:rPr>
          <w:lang w:val="en-GB"/>
        </w:rPr>
        <w:t>, whose</w:t>
      </w:r>
      <w:r w:rsidR="00C6646C" w:rsidRPr="004C7E83">
        <w:rPr>
          <w:lang w:val="en-GB"/>
        </w:rPr>
        <w:t xml:space="preserve"> </w:t>
      </w:r>
      <w:r w:rsidR="004C7E83">
        <w:rPr>
          <w:lang w:val="en-GB"/>
        </w:rPr>
        <w:t>behaviour</w:t>
      </w:r>
      <w:r w:rsidR="00C6646C" w:rsidRPr="004C7E83">
        <w:rPr>
          <w:lang w:val="en-GB"/>
        </w:rPr>
        <w:t xml:space="preserve"> in the parallel confi</w:t>
      </w:r>
      <w:r w:rsidR="00607588" w:rsidRPr="004C7E83">
        <w:rPr>
          <w:lang w:val="en-GB"/>
        </w:rPr>
        <w:t xml:space="preserve">guration was semiconductor-type. </w:t>
      </w:r>
      <w:r w:rsidR="0075014E" w:rsidRPr="004C7E83">
        <w:rPr>
          <w:lang w:val="en-GB"/>
        </w:rPr>
        <w:t>In those composites</w:t>
      </w:r>
      <w:r w:rsidR="00C6646C" w:rsidRPr="004C7E83">
        <w:rPr>
          <w:lang w:val="en-GB"/>
        </w:rPr>
        <w:t xml:space="preserve"> there were ceramic areas to </w:t>
      </w:r>
      <w:r w:rsidR="0075014E" w:rsidRPr="004C7E83">
        <w:rPr>
          <w:lang w:val="en-GB"/>
        </w:rPr>
        <w:t>be overcome</w:t>
      </w:r>
      <w:r w:rsidR="00C6646C" w:rsidRPr="004C7E83">
        <w:rPr>
          <w:lang w:val="en-GB"/>
        </w:rPr>
        <w:t xml:space="preserve"> by the carriers, but in our </w:t>
      </w:r>
      <w:r w:rsidR="0075014E" w:rsidRPr="004C7E83">
        <w:rPr>
          <w:lang w:val="en-GB"/>
        </w:rPr>
        <w:t xml:space="preserve">PLSed </w:t>
      </w:r>
      <w:r w:rsidR="00C6646C" w:rsidRPr="004C7E83">
        <w:rPr>
          <w:lang w:val="en-GB"/>
        </w:rPr>
        <w:t>composite</w:t>
      </w:r>
      <w:r w:rsidR="0075014E" w:rsidRPr="004C7E83">
        <w:rPr>
          <w:lang w:val="en-GB"/>
        </w:rPr>
        <w:t>s</w:t>
      </w:r>
      <w:r w:rsidR="00C6646C" w:rsidRPr="004C7E83">
        <w:rPr>
          <w:lang w:val="en-GB"/>
        </w:rPr>
        <w:t xml:space="preserve">, the </w:t>
      </w:r>
      <w:r w:rsidR="00326455" w:rsidRPr="004C7E83">
        <w:rPr>
          <w:lang w:val="en-GB"/>
        </w:rPr>
        <w:t>GNP</w:t>
      </w:r>
      <w:r w:rsidR="0035170D" w:rsidRPr="004C7E83">
        <w:rPr>
          <w:lang w:val="en-GB"/>
        </w:rPr>
        <w:t xml:space="preserve"> surround those islands, meaning</w:t>
      </w:r>
      <w:r w:rsidR="00C6646C" w:rsidRPr="004C7E83">
        <w:rPr>
          <w:lang w:val="en-GB"/>
        </w:rPr>
        <w:t xml:space="preserve"> that there are not isolating regions to hop</w:t>
      </w:r>
      <w:r w:rsidR="00EC1683" w:rsidRPr="004C7E83">
        <w:rPr>
          <w:lang w:val="en-GB"/>
        </w:rPr>
        <w:t xml:space="preserve">. Therefore, in this case, a transition to a metallic-type </w:t>
      </w:r>
      <w:r w:rsidR="004C7E83">
        <w:rPr>
          <w:lang w:val="en-GB"/>
        </w:rPr>
        <w:t>behaviour</w:t>
      </w:r>
      <w:r w:rsidR="00EC1683" w:rsidRPr="004C7E83">
        <w:rPr>
          <w:lang w:val="en-GB"/>
        </w:rPr>
        <w:t xml:space="preserve"> is tak</w:t>
      </w:r>
      <w:r w:rsidR="0075014E" w:rsidRPr="004C7E83">
        <w:rPr>
          <w:lang w:val="en-GB"/>
        </w:rPr>
        <w:t>ing</w:t>
      </w:r>
      <w:r w:rsidR="00EC1683" w:rsidRPr="004C7E83">
        <w:rPr>
          <w:lang w:val="en-GB"/>
        </w:rPr>
        <w:t xml:space="preserve"> place.</w:t>
      </w:r>
    </w:p>
    <w:p w:rsidR="00DF1674" w:rsidRPr="004C7E83" w:rsidRDefault="00365F94" w:rsidP="0017486F">
      <w:pPr>
        <w:pStyle w:val="Ttulo1"/>
        <w:rPr>
          <w:lang w:val="en-GB"/>
        </w:rPr>
      </w:pPr>
      <w:r w:rsidRPr="004C7E83">
        <w:rPr>
          <w:lang w:val="en-GB"/>
        </w:rPr>
        <w:t>Conclusions</w:t>
      </w:r>
    </w:p>
    <w:p w:rsidR="00772F73" w:rsidRPr="004C7E83" w:rsidRDefault="00AF1E71" w:rsidP="0017486F">
      <w:pPr>
        <w:rPr>
          <w:lang w:val="en-GB"/>
        </w:rPr>
      </w:pPr>
      <w:r w:rsidRPr="004C7E83">
        <w:rPr>
          <w:lang w:val="en-GB"/>
        </w:rPr>
        <w:t xml:space="preserve">In this work, </w:t>
      </w:r>
      <w:r w:rsidR="00000706" w:rsidRPr="004C7E83">
        <w:rPr>
          <w:lang w:val="en-GB"/>
        </w:rPr>
        <w:t xml:space="preserve">3YTZP composites with 2.5, 5 and 10 </w:t>
      </w:r>
      <w:r w:rsidR="00183C11" w:rsidRPr="004C7E83">
        <w:rPr>
          <w:lang w:val="en-GB"/>
        </w:rPr>
        <w:t xml:space="preserve">vol% </w:t>
      </w:r>
      <w:r w:rsidR="00326455" w:rsidRPr="004C7E83">
        <w:rPr>
          <w:lang w:val="en-GB"/>
        </w:rPr>
        <w:t>GNP</w:t>
      </w:r>
      <w:r w:rsidR="00000706" w:rsidRPr="004C7E83">
        <w:rPr>
          <w:lang w:val="en-GB"/>
        </w:rPr>
        <w:t xml:space="preserve"> have been consolidated by</w:t>
      </w:r>
      <w:r w:rsidR="00607588" w:rsidRPr="004C7E83">
        <w:rPr>
          <w:lang w:val="en-GB"/>
        </w:rPr>
        <w:t xml:space="preserve"> conventional</w:t>
      </w:r>
      <w:r w:rsidR="00000706" w:rsidRPr="004C7E83">
        <w:rPr>
          <w:lang w:val="en-GB"/>
        </w:rPr>
        <w:t xml:space="preserve"> pressureless sintering.</w:t>
      </w:r>
      <w:r w:rsidR="00983DA6" w:rsidRPr="004C7E83">
        <w:rPr>
          <w:lang w:val="en-GB"/>
        </w:rPr>
        <w:t xml:space="preserve"> </w:t>
      </w:r>
      <w:r w:rsidR="00050AFB" w:rsidRPr="004C7E83">
        <w:rPr>
          <w:lang w:val="en-GB"/>
        </w:rPr>
        <w:t xml:space="preserve">Electrical conductivity values comparable to that </w:t>
      </w:r>
      <w:r w:rsidR="00050AFB" w:rsidRPr="004C7E83">
        <w:rPr>
          <w:lang w:val="en-GB"/>
        </w:rPr>
        <w:lastRenderedPageBreak/>
        <w:t>of SPSed fully dense composites have been obtained,</w:t>
      </w:r>
      <w:r w:rsidR="004F787A">
        <w:rPr>
          <w:lang w:val="en-GB"/>
        </w:rPr>
        <w:t xml:space="preserve"> </w:t>
      </w:r>
      <w:r w:rsidR="00050AFB" w:rsidRPr="004C7E83">
        <w:rPr>
          <w:lang w:val="en-GB"/>
        </w:rPr>
        <w:t>d</w:t>
      </w:r>
      <w:r w:rsidR="00EA2336" w:rsidRPr="004C7E83">
        <w:rPr>
          <w:lang w:val="en-GB"/>
        </w:rPr>
        <w:t xml:space="preserve">espite the </w:t>
      </w:r>
      <w:r w:rsidR="00871452" w:rsidRPr="004C7E83">
        <w:rPr>
          <w:lang w:val="en-GB"/>
        </w:rPr>
        <w:t>decrease in the</w:t>
      </w:r>
      <w:r w:rsidR="00EA2336" w:rsidRPr="004C7E83">
        <w:rPr>
          <w:lang w:val="en-GB"/>
        </w:rPr>
        <w:t xml:space="preserve"> relative density of the composites</w:t>
      </w:r>
      <w:r w:rsidR="00607588" w:rsidRPr="004C7E83">
        <w:rPr>
          <w:lang w:val="en-GB"/>
        </w:rPr>
        <w:t xml:space="preserve"> due to the GNP addition</w:t>
      </w:r>
      <w:r w:rsidR="006809E7" w:rsidRPr="004C7E83">
        <w:rPr>
          <w:lang w:val="en-GB"/>
        </w:rPr>
        <w:t>.</w:t>
      </w:r>
      <w:r w:rsidR="00414A60" w:rsidRPr="004C7E83">
        <w:rPr>
          <w:lang w:val="en-GB"/>
        </w:rPr>
        <w:t xml:space="preserve"> While t</w:t>
      </w:r>
      <w:r w:rsidR="0044490F" w:rsidRPr="004C7E83">
        <w:rPr>
          <w:lang w:val="en-GB"/>
        </w:rPr>
        <w:t>he composite with 5 vol% GNP exhibit</w:t>
      </w:r>
      <w:r w:rsidR="00414A60" w:rsidRPr="004C7E83">
        <w:rPr>
          <w:lang w:val="en-GB"/>
        </w:rPr>
        <w:t>s electrical anisotropy,</w:t>
      </w:r>
      <w:r w:rsidR="0044490F" w:rsidRPr="004C7E83">
        <w:rPr>
          <w:lang w:val="en-GB"/>
        </w:rPr>
        <w:t xml:space="preserve"> the composite with 10 vol% GNP</w:t>
      </w:r>
      <w:r w:rsidR="00904B43" w:rsidRPr="004C7E83">
        <w:rPr>
          <w:lang w:val="en-GB"/>
        </w:rPr>
        <w:t xml:space="preserve"> </w:t>
      </w:r>
      <w:r w:rsidR="0044490F" w:rsidRPr="004C7E83">
        <w:rPr>
          <w:lang w:val="en-GB"/>
        </w:rPr>
        <w:t>show</w:t>
      </w:r>
      <w:r w:rsidR="00414A60" w:rsidRPr="004C7E83">
        <w:rPr>
          <w:lang w:val="en-GB"/>
        </w:rPr>
        <w:t>s a</w:t>
      </w:r>
      <w:r w:rsidR="0044490F" w:rsidRPr="004C7E83">
        <w:rPr>
          <w:lang w:val="en-GB"/>
        </w:rPr>
        <w:t xml:space="preserve"> nearly isotropic electrical </w:t>
      </w:r>
      <w:r w:rsidR="004C7E83">
        <w:rPr>
          <w:lang w:val="en-GB"/>
        </w:rPr>
        <w:t>behaviour</w:t>
      </w:r>
      <w:r w:rsidR="00050AFB" w:rsidRPr="004C7E83">
        <w:rPr>
          <w:lang w:val="en-GB"/>
        </w:rPr>
        <w:t xml:space="preserve"> for both studied configurations.</w:t>
      </w:r>
      <w:r w:rsidR="001E4B56" w:rsidRPr="004C7E83">
        <w:rPr>
          <w:lang w:val="en-GB"/>
        </w:rPr>
        <w:t xml:space="preserve"> </w:t>
      </w:r>
      <w:r w:rsidR="00D9460D" w:rsidRPr="004C7E83">
        <w:rPr>
          <w:lang w:val="en-GB"/>
        </w:rPr>
        <w:t>A</w:t>
      </w:r>
      <w:r w:rsidR="00D45472" w:rsidRPr="004C7E83">
        <w:rPr>
          <w:lang w:val="en-GB"/>
        </w:rPr>
        <w:t xml:space="preserve"> metallic</w:t>
      </w:r>
      <w:r w:rsidR="00777887" w:rsidRPr="004C7E83">
        <w:rPr>
          <w:lang w:val="en-GB"/>
        </w:rPr>
        <w:t>-</w:t>
      </w:r>
      <w:r w:rsidR="00D45472" w:rsidRPr="004C7E83">
        <w:rPr>
          <w:lang w:val="en-GB"/>
        </w:rPr>
        <w:t xml:space="preserve">type </w:t>
      </w:r>
      <w:r w:rsidR="004C7E83">
        <w:rPr>
          <w:lang w:val="en-GB"/>
        </w:rPr>
        <w:t>behaviour</w:t>
      </w:r>
      <w:r w:rsidR="00D9460D" w:rsidRPr="004C7E83">
        <w:rPr>
          <w:lang w:val="en-GB"/>
        </w:rPr>
        <w:t xml:space="preserve"> is exhibited by</w:t>
      </w:r>
      <w:r w:rsidR="00D45472" w:rsidRPr="004C7E83">
        <w:rPr>
          <w:lang w:val="en-GB"/>
        </w:rPr>
        <w:t xml:space="preserve"> </w:t>
      </w:r>
      <w:r w:rsidR="00777887" w:rsidRPr="004C7E83">
        <w:rPr>
          <w:lang w:val="en-GB"/>
        </w:rPr>
        <w:t xml:space="preserve">the </w:t>
      </w:r>
      <w:r w:rsidR="00D45472" w:rsidRPr="004C7E83">
        <w:rPr>
          <w:lang w:val="en-GB"/>
        </w:rPr>
        <w:t xml:space="preserve">composite with 10 vol% </w:t>
      </w:r>
      <w:r w:rsidR="00E13C9F" w:rsidRPr="004C7E83">
        <w:rPr>
          <w:lang w:val="en-GB"/>
        </w:rPr>
        <w:t>GNP</w:t>
      </w:r>
      <w:r w:rsidR="00D45472" w:rsidRPr="004C7E83">
        <w:rPr>
          <w:lang w:val="en-GB"/>
        </w:rPr>
        <w:t xml:space="preserve"> </w:t>
      </w:r>
      <w:r w:rsidR="00E13C9F" w:rsidRPr="004C7E83">
        <w:rPr>
          <w:lang w:val="en-GB"/>
        </w:rPr>
        <w:t>and</w:t>
      </w:r>
      <w:r w:rsidR="00D45472" w:rsidRPr="004C7E83">
        <w:rPr>
          <w:lang w:val="en-GB"/>
        </w:rPr>
        <w:t xml:space="preserve"> a semiconductor</w:t>
      </w:r>
      <w:r w:rsidR="00777887" w:rsidRPr="004C7E83">
        <w:rPr>
          <w:lang w:val="en-GB"/>
        </w:rPr>
        <w:t>-</w:t>
      </w:r>
      <w:r w:rsidR="00D45472" w:rsidRPr="004C7E83">
        <w:rPr>
          <w:lang w:val="en-GB"/>
        </w:rPr>
        <w:t xml:space="preserve">type one </w:t>
      </w:r>
      <w:r w:rsidR="00777887" w:rsidRPr="004C7E83">
        <w:rPr>
          <w:lang w:val="en-GB"/>
        </w:rPr>
        <w:t xml:space="preserve">for the </w:t>
      </w:r>
      <w:r w:rsidR="00050AFB" w:rsidRPr="004C7E83">
        <w:rPr>
          <w:lang w:val="en-GB"/>
        </w:rPr>
        <w:t>composite</w:t>
      </w:r>
      <w:r w:rsidR="00E13C9F" w:rsidRPr="004C7E83">
        <w:rPr>
          <w:lang w:val="en-GB"/>
        </w:rPr>
        <w:t xml:space="preserve"> with</w:t>
      </w:r>
      <w:r w:rsidR="00D45472" w:rsidRPr="004C7E83">
        <w:rPr>
          <w:lang w:val="en-GB"/>
        </w:rPr>
        <w:t xml:space="preserve"> 5 vol% GNP</w:t>
      </w:r>
      <w:r w:rsidR="00050AFB" w:rsidRPr="004C7E83">
        <w:rPr>
          <w:lang w:val="en-GB"/>
        </w:rPr>
        <w:t>. The observed different electrical behaviours with temperature</w:t>
      </w:r>
      <w:r w:rsidR="001E4B56" w:rsidRPr="004C7E83">
        <w:rPr>
          <w:lang w:val="en-GB"/>
        </w:rPr>
        <w:t xml:space="preserve"> </w:t>
      </w:r>
      <w:r w:rsidR="00D9460D" w:rsidRPr="004C7E83">
        <w:rPr>
          <w:lang w:val="en-GB"/>
        </w:rPr>
        <w:t xml:space="preserve">are </w:t>
      </w:r>
      <w:r w:rsidR="001E4B56" w:rsidRPr="004C7E83">
        <w:rPr>
          <w:lang w:val="en-GB"/>
        </w:rPr>
        <w:t>strongly correlated with the GNP distribution</w:t>
      </w:r>
      <w:r w:rsidR="00D45472" w:rsidRPr="004C7E83">
        <w:rPr>
          <w:lang w:val="en-GB"/>
        </w:rPr>
        <w:t>.</w:t>
      </w:r>
      <w:r w:rsidR="001E4B56" w:rsidRPr="004C7E83">
        <w:rPr>
          <w:lang w:val="en-GB"/>
        </w:rPr>
        <w:t xml:space="preserve"> P</w:t>
      </w:r>
      <w:r w:rsidR="008A3A3B" w:rsidRPr="004C7E83">
        <w:rPr>
          <w:lang w:val="en-GB"/>
        </w:rPr>
        <w:t>ressureless sintering has been shown to be a convenient technique</w:t>
      </w:r>
      <w:r w:rsidR="001E4B56" w:rsidRPr="004C7E83">
        <w:rPr>
          <w:lang w:val="en-GB"/>
        </w:rPr>
        <w:t xml:space="preserve"> for producing conducting </w:t>
      </w:r>
      <w:r w:rsidR="008A3A3B" w:rsidRPr="004C7E83">
        <w:rPr>
          <w:lang w:val="en-GB"/>
        </w:rPr>
        <w:t>zirconia</w:t>
      </w:r>
      <w:r w:rsidR="001E4B56" w:rsidRPr="004C7E83">
        <w:rPr>
          <w:lang w:val="en-GB"/>
        </w:rPr>
        <w:t xml:space="preserve"> composites</w:t>
      </w:r>
      <w:r w:rsidR="008A3A3B" w:rsidRPr="004C7E83">
        <w:rPr>
          <w:lang w:val="en-GB"/>
        </w:rPr>
        <w:t xml:space="preserve"> with graphene nanoplatelets.</w:t>
      </w:r>
    </w:p>
    <w:p w:rsidR="00365F94" w:rsidRPr="004C7E83" w:rsidRDefault="00365F94" w:rsidP="0017486F">
      <w:pPr>
        <w:pStyle w:val="Ttulo1"/>
        <w:numPr>
          <w:ilvl w:val="0"/>
          <w:numId w:val="0"/>
        </w:numPr>
        <w:rPr>
          <w:lang w:val="en-GB"/>
        </w:rPr>
      </w:pPr>
      <w:r w:rsidRPr="004C7E83">
        <w:rPr>
          <w:lang w:val="en-GB"/>
        </w:rPr>
        <w:t>Acknowledgments</w:t>
      </w:r>
    </w:p>
    <w:p w:rsidR="00777887" w:rsidRPr="004C7E83" w:rsidRDefault="00A41FD2" w:rsidP="0017486F">
      <w:pPr>
        <w:rPr>
          <w:lang w:val="en-GB"/>
        </w:rPr>
      </w:pPr>
      <w:r w:rsidRPr="004C7E83">
        <w:rPr>
          <w:lang w:val="en-GB"/>
        </w:rPr>
        <w:t xml:space="preserve">This work was </w:t>
      </w:r>
      <w:r w:rsidR="00777887" w:rsidRPr="004C7E83">
        <w:rPr>
          <w:lang w:val="en-GB"/>
        </w:rPr>
        <w:t>supporte</w:t>
      </w:r>
      <w:r w:rsidRPr="004C7E83">
        <w:rPr>
          <w:lang w:val="en-GB"/>
        </w:rPr>
        <w:t>d by t</w:t>
      </w:r>
      <w:r w:rsidR="00777887" w:rsidRPr="004C7E83">
        <w:rPr>
          <w:lang w:val="en-GB"/>
        </w:rPr>
        <w:t>he Spanish Ministerio de Economí</w:t>
      </w:r>
      <w:r w:rsidRPr="004C7E83">
        <w:rPr>
          <w:lang w:val="en-GB"/>
        </w:rPr>
        <w:t>a y Competitividad, under project MA</w:t>
      </w:r>
      <w:r w:rsidR="00E13C9F" w:rsidRPr="004C7E83">
        <w:rPr>
          <w:lang w:val="en-GB"/>
        </w:rPr>
        <w:t xml:space="preserve">T2015-67889-P, </w:t>
      </w:r>
      <w:r w:rsidR="00777887" w:rsidRPr="004C7E83">
        <w:rPr>
          <w:lang w:val="en-GB"/>
        </w:rPr>
        <w:t>cofunded</w:t>
      </w:r>
      <w:r w:rsidR="00E13C9F" w:rsidRPr="004C7E83">
        <w:rPr>
          <w:lang w:val="en-GB"/>
        </w:rPr>
        <w:t xml:space="preserve"> by E</w:t>
      </w:r>
      <w:r w:rsidR="00777887" w:rsidRPr="004C7E83">
        <w:rPr>
          <w:lang w:val="en-GB"/>
        </w:rPr>
        <w:t>u</w:t>
      </w:r>
      <w:r w:rsidR="00E13C9F" w:rsidRPr="004C7E83">
        <w:rPr>
          <w:lang w:val="en-GB"/>
        </w:rPr>
        <w:t>ro</w:t>
      </w:r>
      <w:r w:rsidR="00777887" w:rsidRPr="004C7E83">
        <w:rPr>
          <w:lang w:val="en-GB"/>
        </w:rPr>
        <w:t>p</w:t>
      </w:r>
      <w:r w:rsidR="00E13C9F" w:rsidRPr="004C7E83">
        <w:rPr>
          <w:lang w:val="en-GB"/>
        </w:rPr>
        <w:t xml:space="preserve">ean </w:t>
      </w:r>
      <w:r w:rsidR="00777887" w:rsidRPr="004C7E83">
        <w:rPr>
          <w:lang w:val="en-GB"/>
        </w:rPr>
        <w:t>funding (ERDF)</w:t>
      </w:r>
      <w:r w:rsidRPr="004C7E83">
        <w:rPr>
          <w:lang w:val="en-GB"/>
        </w:rPr>
        <w:t>.</w:t>
      </w:r>
      <w:r w:rsidR="00777887" w:rsidRPr="004C7E83">
        <w:rPr>
          <w:lang w:val="en-GB"/>
        </w:rPr>
        <w:t xml:space="preserve"> </w:t>
      </w:r>
    </w:p>
    <w:p w:rsidR="00983DA6" w:rsidRPr="004C7E83" w:rsidRDefault="00983DA6" w:rsidP="0017486F">
      <w:pPr>
        <w:rPr>
          <w:b/>
          <w:lang w:val="en-GB"/>
        </w:rPr>
      </w:pPr>
      <w:r w:rsidRPr="004C7E83">
        <w:rPr>
          <w:b/>
          <w:lang w:val="en-GB"/>
        </w:rPr>
        <w:br w:type="page"/>
      </w:r>
    </w:p>
    <w:p w:rsidR="00F566FC" w:rsidRPr="004C7E83" w:rsidRDefault="00DF1674" w:rsidP="0017486F">
      <w:pPr>
        <w:pStyle w:val="Ttulo1"/>
        <w:numPr>
          <w:ilvl w:val="0"/>
          <w:numId w:val="0"/>
        </w:numPr>
        <w:ind w:left="432" w:hanging="432"/>
        <w:rPr>
          <w:lang w:val="en-GB"/>
        </w:rPr>
      </w:pPr>
      <w:r w:rsidRPr="004C7E83">
        <w:rPr>
          <w:lang w:val="en-GB"/>
        </w:rPr>
        <w:lastRenderedPageBreak/>
        <w:t>References</w:t>
      </w:r>
    </w:p>
    <w:p w:rsidR="00EA3809" w:rsidRPr="004C7E83" w:rsidRDefault="003F68A9" w:rsidP="00EA3809">
      <w:pPr>
        <w:widowControl w:val="0"/>
        <w:autoSpaceDE w:val="0"/>
        <w:autoSpaceDN w:val="0"/>
        <w:adjustRightInd w:val="0"/>
        <w:spacing w:after="0"/>
        <w:ind w:left="640" w:hanging="640"/>
        <w:rPr>
          <w:noProof/>
          <w:lang w:val="en-GB"/>
        </w:rPr>
      </w:pPr>
      <w:r w:rsidRPr="004C7E83">
        <w:rPr>
          <w:lang w:val="en-GB"/>
        </w:rPr>
        <w:fldChar w:fldCharType="begin" w:fldLock="1"/>
      </w:r>
      <w:r w:rsidR="00FA6E2F" w:rsidRPr="004C7E83">
        <w:rPr>
          <w:lang w:val="en-GB"/>
        </w:rPr>
        <w:instrText xml:space="preserve">ADDIN Mendeley Bibliography CSL_BIBLIOGRAPHY </w:instrText>
      </w:r>
      <w:r w:rsidRPr="004C7E83">
        <w:rPr>
          <w:lang w:val="en-GB"/>
        </w:rPr>
        <w:fldChar w:fldCharType="separate"/>
      </w:r>
      <w:r w:rsidR="00EA3809" w:rsidRPr="004C7E83">
        <w:rPr>
          <w:noProof/>
          <w:lang w:val="en-GB"/>
        </w:rPr>
        <w:t>[1]</w:t>
      </w:r>
      <w:r w:rsidR="00EA3809" w:rsidRPr="004C7E83">
        <w:rPr>
          <w:noProof/>
          <w:lang w:val="en-GB"/>
        </w:rPr>
        <w:tab/>
        <w:t>A. Bianco, H.-M. Cheng, T. Enoki, Y. Gogotsi, R.H. Hurt, N. Koratkar, T. Kyotani, M. Monthioux, C.R. Park, J.M.D. Tascon, J. Zhang, All in the graphene family – A recommended nomenclature for two-dimensional carbon materials, Carbon N. Y. 65 (2013) 1–6. doi:10.1016/j.carbon.2013.08.038.</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2]</w:t>
      </w:r>
      <w:r w:rsidRPr="004C7E83">
        <w:rPr>
          <w:noProof/>
          <w:lang w:val="en-GB"/>
        </w:rPr>
        <w:tab/>
        <w:t>J.-W. Sung, K.-H. Kim, M.-C. Kang, Effects of graphene nanoplatelet contents on material and machining properties of GNP-dispersed Al</w:t>
      </w:r>
      <w:r w:rsidRPr="004C7E83">
        <w:rPr>
          <w:noProof/>
          <w:vertAlign w:val="subscript"/>
          <w:lang w:val="en-GB"/>
        </w:rPr>
        <w:t>2</w:t>
      </w:r>
      <w:r w:rsidRPr="004C7E83">
        <w:rPr>
          <w:noProof/>
          <w:lang w:val="en-GB"/>
        </w:rPr>
        <w:t>O</w:t>
      </w:r>
      <w:r w:rsidRPr="004C7E83">
        <w:rPr>
          <w:noProof/>
          <w:vertAlign w:val="subscript"/>
          <w:lang w:val="en-GB"/>
        </w:rPr>
        <w:t>3</w:t>
      </w:r>
      <w:r w:rsidRPr="004C7E83">
        <w:rPr>
          <w:noProof/>
          <w:lang w:val="en-GB"/>
        </w:rPr>
        <w:t xml:space="preserve"> ceramics for micro-electric discharge machining, Int. J. Precis. Eng. Manuf. Technol. 3 (2016) 247–252. doi:10.1007/s40684-016-0032-4.</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3]</w:t>
      </w:r>
      <w:r w:rsidRPr="004C7E83">
        <w:rPr>
          <w:noProof/>
          <w:lang w:val="en-GB"/>
        </w:rPr>
        <w:tab/>
        <w:t>P. Miranzo, M. Belmonte, M.I. Osendi, From bulk to cellular structures: A review on ceramic/graphene filler composites, J. Eur. Ceram. Soc. 37 (2017) 3649–3672. doi:10.1016/j.jeurceramsoc.2017.03.016.</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4]</w:t>
      </w:r>
      <w:r w:rsidRPr="004C7E83">
        <w:rPr>
          <w:noProof/>
          <w:lang w:val="en-GB"/>
        </w:rPr>
        <w:tab/>
        <w:t>V. Dhand, K.Y. Rhee, H. Ju Kim, D. Ho Jung, A comprehensive review of graphene nanocomposites: Research status and trends, J. Nanomater. 2013 (2013) 1–14. doi:10.1155/2013/763953.</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5]</w:t>
      </w:r>
      <w:r w:rsidRPr="004C7E83">
        <w:rPr>
          <w:noProof/>
          <w:lang w:val="en-GB"/>
        </w:rPr>
        <w:tab/>
        <w:t>H. Porwal, P. Tatarko, S. Grasso, J. Khaliq, I. Dlouhý, M.J. Reece, Graphene reinforced alumina nano-composites, Carbon N. Y. 64 (2013) 359–369. doi:10.1016/j.carbon.2013.07.086.</w:t>
      </w:r>
    </w:p>
    <w:p w:rsidR="00EA3809" w:rsidRPr="007179A2" w:rsidRDefault="00EA3809" w:rsidP="00EA3809">
      <w:pPr>
        <w:widowControl w:val="0"/>
        <w:autoSpaceDE w:val="0"/>
        <w:autoSpaceDN w:val="0"/>
        <w:adjustRightInd w:val="0"/>
        <w:spacing w:after="0"/>
        <w:ind w:left="640" w:hanging="640"/>
        <w:rPr>
          <w:noProof/>
          <w:lang w:val="es-ES"/>
        </w:rPr>
      </w:pPr>
      <w:r w:rsidRPr="004C7E83">
        <w:rPr>
          <w:noProof/>
          <w:lang w:val="en-GB"/>
        </w:rPr>
        <w:t>[6]</w:t>
      </w:r>
      <w:r w:rsidRPr="004C7E83">
        <w:rPr>
          <w:noProof/>
          <w:lang w:val="en-GB"/>
        </w:rPr>
        <w:tab/>
        <w:t xml:space="preserve">S. Ramesh, M.M. Khan, H.C. Alexander Chee, Y.H. Wong, P. Ganesan, M.G. Kutty, U. Sutharsini, W.J.K. Chew, A. Niakan, Sintering behaviour and properties of graphene oxide-doped Y-TZP ceramics, Ceram. </w:t>
      </w:r>
      <w:r w:rsidRPr="007179A2">
        <w:rPr>
          <w:noProof/>
          <w:lang w:val="es-ES"/>
        </w:rPr>
        <w:t>Int. 42 (2016) 17620–17625. doi:10.1016/j.ceramint.2016.08.077.</w:t>
      </w:r>
    </w:p>
    <w:p w:rsidR="00EA3809" w:rsidRPr="007179A2" w:rsidRDefault="00EA3809" w:rsidP="00EA3809">
      <w:pPr>
        <w:widowControl w:val="0"/>
        <w:autoSpaceDE w:val="0"/>
        <w:autoSpaceDN w:val="0"/>
        <w:adjustRightInd w:val="0"/>
        <w:spacing w:after="0"/>
        <w:ind w:left="640" w:hanging="640"/>
        <w:rPr>
          <w:noProof/>
          <w:lang w:val="es-ES"/>
        </w:rPr>
      </w:pPr>
      <w:r w:rsidRPr="007179A2">
        <w:rPr>
          <w:noProof/>
          <w:lang w:val="es-ES"/>
        </w:rPr>
        <w:t>[7]</w:t>
      </w:r>
      <w:r w:rsidRPr="007179A2">
        <w:rPr>
          <w:noProof/>
          <w:lang w:val="es-ES"/>
        </w:rPr>
        <w:tab/>
        <w:t>Á. Gallardo-López, C. López-Pernía, C. Muñoz-Ferreiro, C. González-Orellana, A. Morales-Rodríguez, R. Poyato, Spark plasma sintered zirconia ceramic composites with graphene-based nanostructures, Ceramics. 1 (2018) 153–164. doi:10.3390/ceramics1010014.</w:t>
      </w:r>
    </w:p>
    <w:p w:rsidR="00EA3809" w:rsidRPr="009373DC" w:rsidRDefault="00EA3809" w:rsidP="00EA3809">
      <w:pPr>
        <w:widowControl w:val="0"/>
        <w:autoSpaceDE w:val="0"/>
        <w:autoSpaceDN w:val="0"/>
        <w:adjustRightInd w:val="0"/>
        <w:spacing w:after="0"/>
        <w:ind w:left="640" w:hanging="640"/>
        <w:rPr>
          <w:noProof/>
          <w:lang w:val="en-GB"/>
        </w:rPr>
      </w:pPr>
      <w:r w:rsidRPr="007179A2">
        <w:rPr>
          <w:noProof/>
          <w:lang w:val="es-ES"/>
        </w:rPr>
        <w:t>[8]</w:t>
      </w:r>
      <w:r w:rsidRPr="007179A2">
        <w:rPr>
          <w:noProof/>
          <w:lang w:val="es-ES"/>
        </w:rPr>
        <w:tab/>
        <w:t xml:space="preserve">A. Gallardo-López, I. Márquez-Abril, A. Morales-Rodríguez, A. Muñoz, R. Poyato, Dense graphene nanoplatelet/yttria tetragonal zirconia composites: Processing, hardness and electrical conductivity, Ceram. </w:t>
      </w:r>
      <w:r w:rsidRPr="009373DC">
        <w:rPr>
          <w:noProof/>
          <w:lang w:val="en-GB"/>
        </w:rPr>
        <w:t>Int. 43 (2017) 11743–11752. doi:10.1016/j.ceramint.2017.06.007.</w:t>
      </w:r>
    </w:p>
    <w:p w:rsidR="00EA3809" w:rsidRPr="009373DC" w:rsidRDefault="00EA3809" w:rsidP="00EA3809">
      <w:pPr>
        <w:widowControl w:val="0"/>
        <w:autoSpaceDE w:val="0"/>
        <w:autoSpaceDN w:val="0"/>
        <w:adjustRightInd w:val="0"/>
        <w:spacing w:after="0"/>
        <w:ind w:left="640" w:hanging="640"/>
        <w:rPr>
          <w:noProof/>
          <w:lang w:val="en-GB"/>
        </w:rPr>
      </w:pPr>
      <w:r w:rsidRPr="009373DC">
        <w:rPr>
          <w:noProof/>
          <w:lang w:val="en-GB"/>
        </w:rPr>
        <w:t>[9]</w:t>
      </w:r>
      <w:r w:rsidRPr="009373DC">
        <w:rPr>
          <w:noProof/>
          <w:lang w:val="en-GB"/>
        </w:rPr>
        <w:tab/>
        <w:t xml:space="preserve">O. Hanzel, R. Sedlák, J. Sedláček, V. Bizovská, R. Bystrický, V. Girman, A. Kovalčíková, J. Dusza, P. Šajgalík, Anisotropy of functional properties of SiC composites with </w:t>
      </w:r>
      <w:r w:rsidR="00326455" w:rsidRPr="009373DC">
        <w:rPr>
          <w:noProof/>
          <w:lang w:val="en-GB"/>
        </w:rPr>
        <w:t>GNP</w:t>
      </w:r>
      <w:r w:rsidRPr="009373DC">
        <w:rPr>
          <w:noProof/>
          <w:lang w:val="en-GB"/>
        </w:rPr>
        <w:t xml:space="preserve">, GO and in-situ formed graphene, J. Eur. Ceram. Soc. 37 </w:t>
      </w:r>
      <w:r w:rsidRPr="009373DC">
        <w:rPr>
          <w:noProof/>
          <w:lang w:val="en-GB"/>
        </w:rPr>
        <w:lastRenderedPageBreak/>
        <w:t>(2017) 3731–3739. doi:10.1016/j.jeurceramsoc.2017.03.060.</w:t>
      </w:r>
    </w:p>
    <w:p w:rsidR="00EA3809" w:rsidRPr="009373DC" w:rsidRDefault="00EA3809" w:rsidP="00EA3809">
      <w:pPr>
        <w:widowControl w:val="0"/>
        <w:autoSpaceDE w:val="0"/>
        <w:autoSpaceDN w:val="0"/>
        <w:adjustRightInd w:val="0"/>
        <w:spacing w:after="0"/>
        <w:ind w:left="640" w:hanging="640"/>
        <w:rPr>
          <w:noProof/>
          <w:lang w:val="en-GB"/>
        </w:rPr>
      </w:pPr>
      <w:r w:rsidRPr="009373DC">
        <w:rPr>
          <w:noProof/>
          <w:lang w:val="en-GB"/>
        </w:rPr>
        <w:t>[10]</w:t>
      </w:r>
      <w:r w:rsidRPr="009373DC">
        <w:rPr>
          <w:noProof/>
          <w:lang w:val="en-GB"/>
        </w:rPr>
        <w:tab/>
        <w:t>O. Tapasztó, L. Tapasztó, H. Lemmel, V. Puchy, J. Dusza, C. Balázsi, K. Balázsi, High orientation degree of graphene nanoplatelets in silicon nitride composites prepared by spark plasma sintering, Ceram. Int. 42 (2016) 1002–1006. doi:10.1016/j.ceramint.2015.09.009.</w:t>
      </w:r>
    </w:p>
    <w:p w:rsidR="00EA3809" w:rsidRPr="004C7E83" w:rsidRDefault="00EA3809" w:rsidP="00EA3809">
      <w:pPr>
        <w:widowControl w:val="0"/>
        <w:autoSpaceDE w:val="0"/>
        <w:autoSpaceDN w:val="0"/>
        <w:adjustRightInd w:val="0"/>
        <w:spacing w:after="0"/>
        <w:ind w:left="640" w:hanging="640"/>
        <w:rPr>
          <w:noProof/>
          <w:lang w:val="en-GB"/>
        </w:rPr>
      </w:pPr>
      <w:r w:rsidRPr="009373DC">
        <w:rPr>
          <w:noProof/>
          <w:lang w:val="en-GB"/>
        </w:rPr>
        <w:t>[11]</w:t>
      </w:r>
      <w:r w:rsidRPr="009373DC">
        <w:rPr>
          <w:noProof/>
          <w:lang w:val="en-GB"/>
        </w:rPr>
        <w:tab/>
        <w:t xml:space="preserve">C. Muñoz-Ferreiro, A. Morales-Rodríguez, T.C. Rojas, E. Jiménez-Piqué, C. López-Pernía, R. Poyato, A. Gallardo-López, Microstructure, interfaces and properties of 3YTZP ceramic composites with 10 and 20 vol% different graphene-based nanostructures as fillers, J. Alloys Compd. </w:t>
      </w:r>
      <w:r w:rsidRPr="004C7E83">
        <w:rPr>
          <w:noProof/>
          <w:lang w:val="en-GB"/>
        </w:rPr>
        <w:t>777 (2019) 213–224. doi:10.1016/j.jallcom.2018.10.336.</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2]</w:t>
      </w:r>
      <w:r w:rsidRPr="004C7E83">
        <w:rPr>
          <w:noProof/>
          <w:lang w:val="en-GB"/>
        </w:rPr>
        <w:tab/>
        <w:t>M. Trunec, Effect of grain size on mechanical properties of 3Y-TZP ceramics, Ceram. - Silikaty. 52 (2008) 165–171. doi:10.1016/0956-7151(94)00253-E.</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3]</w:t>
      </w:r>
      <w:r w:rsidRPr="004C7E83">
        <w:rPr>
          <w:noProof/>
          <w:lang w:val="en-GB"/>
        </w:rPr>
        <w:tab/>
        <w:t>Q. Li, Y. Zhang, H. Gong, H. Sun, T. Li, X. Guo, S. Ai, Effects of graphene on the thermal conductivity of pressureless-sintered SiC ceramics, Ceram. Int. 41 (2015) 13547–13552. doi:10.1016/j.ceramint.2015.07.149.</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4]</w:t>
      </w:r>
      <w:r w:rsidRPr="004C7E83">
        <w:rPr>
          <w:noProof/>
          <w:lang w:val="en-GB"/>
        </w:rPr>
        <w:tab/>
        <w:t>Y. Yang, B. Li, C. Zhang, S. Wang, K. Liu, B. Yang, Fabrication and properties of graphene reinforced silicon nitride composite materials, Mater. Sci. Eng. A. 644 (2015) 90–95. doi:10.1016/j.msea.2015.07.062.</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5]</w:t>
      </w:r>
      <w:r w:rsidRPr="004C7E83">
        <w:rPr>
          <w:noProof/>
          <w:lang w:val="en-GB"/>
        </w:rPr>
        <w:tab/>
        <w:t xml:space="preserve">I. Childres, L. Jauregui, W. Park, H. Cao, Y. Chen, Raman spectroscopy of graphene and related materials, in: New Dev. Phot. Mater. Res., 2013: pp. 1–20. </w:t>
      </w:r>
    </w:p>
    <w:p w:rsidR="00EA3809" w:rsidRPr="007179A2" w:rsidRDefault="00EA3809" w:rsidP="00EA3809">
      <w:pPr>
        <w:widowControl w:val="0"/>
        <w:autoSpaceDE w:val="0"/>
        <w:autoSpaceDN w:val="0"/>
        <w:adjustRightInd w:val="0"/>
        <w:spacing w:after="0"/>
        <w:ind w:left="640" w:hanging="640"/>
        <w:rPr>
          <w:noProof/>
          <w:lang w:val="es-ES"/>
        </w:rPr>
      </w:pPr>
      <w:r w:rsidRPr="004C7E83">
        <w:rPr>
          <w:noProof/>
          <w:lang w:val="en-GB"/>
        </w:rPr>
        <w:t>[16]</w:t>
      </w:r>
      <w:r w:rsidRPr="004C7E83">
        <w:rPr>
          <w:noProof/>
          <w:lang w:val="en-GB"/>
        </w:rPr>
        <w:tab/>
        <w:t xml:space="preserve">R. Poyato, J. Osuna, A. Morales-Rodríguez, Á. Gallardo-López, Electrical conduction mechanisms in graphene nanoplatelet/yttria tetragonal zirconia composites, Ceram. </w:t>
      </w:r>
      <w:r w:rsidRPr="007179A2">
        <w:rPr>
          <w:noProof/>
          <w:lang w:val="es-ES"/>
        </w:rPr>
        <w:t>Int. 44 (2018) 14610–14616. doi:10.1016/j.ceramint.2018.05.082.</w:t>
      </w:r>
    </w:p>
    <w:p w:rsidR="00EA3809" w:rsidRPr="004C7E83" w:rsidRDefault="00EA3809" w:rsidP="00EA3809">
      <w:pPr>
        <w:widowControl w:val="0"/>
        <w:autoSpaceDE w:val="0"/>
        <w:autoSpaceDN w:val="0"/>
        <w:adjustRightInd w:val="0"/>
        <w:spacing w:after="0"/>
        <w:ind w:left="640" w:hanging="640"/>
        <w:rPr>
          <w:noProof/>
          <w:lang w:val="en-GB"/>
        </w:rPr>
      </w:pPr>
      <w:r w:rsidRPr="007179A2">
        <w:rPr>
          <w:noProof/>
          <w:lang w:val="es-ES"/>
        </w:rPr>
        <w:t>[17]</w:t>
      </w:r>
      <w:r w:rsidRPr="007179A2">
        <w:rPr>
          <w:noProof/>
          <w:lang w:val="es-ES"/>
        </w:rPr>
        <w:tab/>
        <w:t xml:space="preserve">R. Poyato, J. Macías-Delgado, A. García-Valenzuela, R.L. González-Romero, A. Muñoz, A. Domínguez-Rodríguez, Electrical properties of reduced 3YTZP ceramics consolidated by spark plasma sintering, Ceram. </w:t>
      </w:r>
      <w:r w:rsidRPr="004C7E83">
        <w:rPr>
          <w:noProof/>
          <w:lang w:val="en-GB"/>
        </w:rPr>
        <w:t>Int. 42 (2016) 6713–6719. doi:10.1016/j.ceramint.2016.01.040.</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8]</w:t>
      </w:r>
      <w:r w:rsidRPr="004C7E83">
        <w:rPr>
          <w:noProof/>
          <w:lang w:val="en-GB"/>
        </w:rPr>
        <w:tab/>
        <w:t>Y. Fan, L. Wang, J. Li, J. Li, S. Sun, F. Chen, L. Chen, W. Jiang, Preparation and electrical properties of graphene nanosheet/Al</w:t>
      </w:r>
      <w:r w:rsidRPr="004C7E83">
        <w:rPr>
          <w:noProof/>
          <w:vertAlign w:val="subscript"/>
          <w:lang w:val="en-GB"/>
        </w:rPr>
        <w:t>2</w:t>
      </w:r>
      <w:r w:rsidRPr="004C7E83">
        <w:rPr>
          <w:noProof/>
          <w:lang w:val="en-GB"/>
        </w:rPr>
        <w:t>O</w:t>
      </w:r>
      <w:r w:rsidRPr="004C7E83">
        <w:rPr>
          <w:noProof/>
          <w:vertAlign w:val="subscript"/>
          <w:lang w:val="en-GB"/>
        </w:rPr>
        <w:t>3</w:t>
      </w:r>
      <w:r w:rsidRPr="004C7E83">
        <w:rPr>
          <w:noProof/>
          <w:lang w:val="en-GB"/>
        </w:rPr>
        <w:t xml:space="preserve"> composites, Carbon N. Y. 48 (2010) 1743–1749. doi:10.1016/j.carbon.2010.01.017.</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19]</w:t>
      </w:r>
      <w:r w:rsidRPr="004C7E83">
        <w:rPr>
          <w:noProof/>
          <w:lang w:val="en-GB"/>
        </w:rPr>
        <w:tab/>
        <w:t>J.-H. Shin, S.-H. Hong, Fabrication and properties of reduced graphene oxide reinforced yttria-stabilized zirconia composite ceramics, J. Eur. Ceram. Soc. 34 (2014) 1297–1302. doi:10.1016/j.jeurceramsoc.2013.11.034.</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lastRenderedPageBreak/>
        <w:t>[20]</w:t>
      </w:r>
      <w:r w:rsidRPr="004C7E83">
        <w:rPr>
          <w:noProof/>
          <w:lang w:val="en-GB"/>
        </w:rPr>
        <w:tab/>
        <w:t>K. Markandan, J.K. Chin, M.T.T. Tan, Enhancing electroconductivity of ytria-stabilised zirconia ceramic using graphene platlets, Key Eng. Mater. 690 (2016) 1–5. doi:10.4028/www.scientific.net/KEM.690.1.</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21]</w:t>
      </w:r>
      <w:r w:rsidRPr="004C7E83">
        <w:rPr>
          <w:noProof/>
          <w:lang w:val="en-GB"/>
        </w:rPr>
        <w:tab/>
        <w:t>S.M. Kwon, S.J. Lee, I.J. Shon, Enhanced properties of nanostructured ZrO</w:t>
      </w:r>
      <w:r w:rsidRPr="004C7E83">
        <w:rPr>
          <w:noProof/>
          <w:vertAlign w:val="subscript"/>
          <w:lang w:val="en-GB"/>
        </w:rPr>
        <w:t>2</w:t>
      </w:r>
      <w:r w:rsidRPr="004C7E83">
        <w:rPr>
          <w:noProof/>
          <w:lang w:val="en-GB"/>
        </w:rPr>
        <w:t>-graphene composites rapidly sintered via high-frequency induction heating, Ceram. Int. 41 (2014) 835–842. doi:10.1016/j.ceramint.2014.08.042.</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22]</w:t>
      </w:r>
      <w:r w:rsidRPr="004C7E83">
        <w:rPr>
          <w:noProof/>
          <w:lang w:val="en-GB"/>
        </w:rPr>
        <w:tab/>
        <w:t>C. Ramirez, F.M. Figueiredo, P. Miranzo, P. Poza, M.I. Osendi, M. Isabel Osendi, Graphene nanoplatelet/silicon nitride composites with high electrical conductivity, Carbon N. Y. 50 (2012) 3607–3615. doi:10.1016/j.carbon.2012.03.031.</w:t>
      </w:r>
    </w:p>
    <w:p w:rsidR="00EA3809" w:rsidRPr="004C7E83" w:rsidRDefault="00EA3809" w:rsidP="00EA3809">
      <w:pPr>
        <w:widowControl w:val="0"/>
        <w:autoSpaceDE w:val="0"/>
        <w:autoSpaceDN w:val="0"/>
        <w:adjustRightInd w:val="0"/>
        <w:spacing w:after="0"/>
        <w:ind w:left="640" w:hanging="640"/>
        <w:rPr>
          <w:noProof/>
          <w:lang w:val="en-GB"/>
        </w:rPr>
      </w:pPr>
      <w:r w:rsidRPr="004C7E83">
        <w:rPr>
          <w:noProof/>
          <w:lang w:val="en-GB"/>
        </w:rPr>
        <w:t>[23]</w:t>
      </w:r>
      <w:r w:rsidRPr="004C7E83">
        <w:rPr>
          <w:noProof/>
          <w:lang w:val="en-GB"/>
        </w:rPr>
        <w:tab/>
        <w:t>B. Román-Manso, E. Domingues, F.M. Figueiredo, M. Belmonte, P. Miranzo, Enhanced electrical conductivity of silicon carbide ceramics by addition of graphene nanoplatelets, J. Eur. Ceram. Soc. 35 (2015) 2723–2731. doi:10.1016/j.jeurceramsoc.2015.03.044.</w:t>
      </w:r>
    </w:p>
    <w:p w:rsidR="001A1C60" w:rsidRPr="004C7E83" w:rsidRDefault="003F68A9" w:rsidP="00EA3809">
      <w:pPr>
        <w:widowControl w:val="0"/>
        <w:autoSpaceDE w:val="0"/>
        <w:autoSpaceDN w:val="0"/>
        <w:adjustRightInd w:val="0"/>
        <w:spacing w:after="0"/>
        <w:ind w:left="640" w:hanging="640"/>
        <w:rPr>
          <w:noProof/>
          <w:lang w:val="en-GB"/>
        </w:rPr>
      </w:pPr>
      <w:r w:rsidRPr="004C7E83">
        <w:rPr>
          <w:lang w:val="en-GB"/>
        </w:rPr>
        <w:fldChar w:fldCharType="end"/>
      </w:r>
    </w:p>
    <w:p w:rsidR="001A1C60" w:rsidRPr="004C7E83" w:rsidRDefault="001A1C60" w:rsidP="00155503">
      <w:pPr>
        <w:jc w:val="left"/>
        <w:rPr>
          <w:lang w:val="en-GB"/>
        </w:rPr>
      </w:pPr>
      <w:r w:rsidRPr="004C7E83">
        <w:rPr>
          <w:lang w:val="en-GB"/>
        </w:rPr>
        <w:br w:type="page"/>
      </w:r>
    </w:p>
    <w:p w:rsidR="00CC657D" w:rsidRPr="004C7E83" w:rsidRDefault="00AA05E4" w:rsidP="00AA05E4">
      <w:pPr>
        <w:widowControl w:val="0"/>
        <w:autoSpaceDE w:val="0"/>
        <w:autoSpaceDN w:val="0"/>
        <w:adjustRightInd w:val="0"/>
        <w:spacing w:after="0"/>
        <w:jc w:val="center"/>
        <w:rPr>
          <w:lang w:val="en-GB"/>
        </w:rPr>
      </w:pPr>
      <w:r w:rsidRPr="004C7E83">
        <w:rPr>
          <w:noProof/>
          <w:lang w:val="es-ES" w:eastAsia="es-ES"/>
        </w:rPr>
        <w:lastRenderedPageBreak/>
        <w:drawing>
          <wp:inline distT="0" distB="0" distL="0" distR="0">
            <wp:extent cx="3240000" cy="2574920"/>
            <wp:effectExtent l="0" t="0" r="0" b="0"/>
            <wp:docPr id="2" name="Imagen 2" descr="F:\PhD\PLS\Artículo PLS\ShortComJECS\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PLS\Artículo PLS\ShortComJECS\FIG1.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467" t="5804" r="9767"/>
                    <a:stretch/>
                  </pic:blipFill>
                  <pic:spPr bwMode="auto">
                    <a:xfrm>
                      <a:off x="0" y="0"/>
                      <a:ext cx="3240000" cy="2574920"/>
                    </a:xfrm>
                    <a:prstGeom prst="rect">
                      <a:avLst/>
                    </a:prstGeom>
                    <a:noFill/>
                    <a:ln>
                      <a:noFill/>
                    </a:ln>
                    <a:extLst>
                      <a:ext uri="{53640926-AAD7-44D8-BBD7-CCE9431645EC}">
                        <a14:shadowObscured xmlns:a14="http://schemas.microsoft.com/office/drawing/2010/main"/>
                      </a:ext>
                    </a:extLst>
                  </pic:spPr>
                </pic:pic>
              </a:graphicData>
            </a:graphic>
          </wp:inline>
        </w:drawing>
      </w:r>
    </w:p>
    <w:p w:rsidR="00472B8D" w:rsidRDefault="00CC657D" w:rsidP="001E4B56">
      <w:pPr>
        <w:jc w:val="center"/>
        <w:rPr>
          <w:lang w:val="en-GB"/>
        </w:rPr>
      </w:pPr>
      <w:r w:rsidRPr="004C7E83">
        <w:rPr>
          <w:lang w:val="en-GB"/>
        </w:rPr>
        <w:t>Figure 1</w:t>
      </w:r>
    </w:p>
    <w:p w:rsidR="009869D8" w:rsidRDefault="009869D8">
      <w:pPr>
        <w:spacing w:line="276" w:lineRule="auto"/>
        <w:jc w:val="left"/>
        <w:rPr>
          <w:lang w:val="en-GB"/>
        </w:rPr>
      </w:pPr>
      <w:r>
        <w:rPr>
          <w:lang w:val="en-GB"/>
        </w:rPr>
        <w:br w:type="page"/>
      </w:r>
    </w:p>
    <w:p w:rsidR="007E3F58" w:rsidRPr="004C7E83" w:rsidRDefault="007E3F58" w:rsidP="0017486F">
      <w:pPr>
        <w:jc w:val="center"/>
        <w:rPr>
          <w:lang w:val="en-GB"/>
        </w:rPr>
      </w:pPr>
      <w:r w:rsidRPr="004C7E83">
        <w:rPr>
          <w:noProof/>
          <w:lang w:val="es-ES" w:eastAsia="es-ES"/>
        </w:rPr>
        <w:lastRenderedPageBreak/>
        <w:drawing>
          <wp:inline distT="0" distB="0" distL="0" distR="0">
            <wp:extent cx="3236181" cy="2557629"/>
            <wp:effectExtent l="0" t="0" r="2540" b="0"/>
            <wp:docPr id="1" name="Imagen 1" descr="F:\PhD\PLS\Artículo PLS\Mandar JECS\IDIG vs 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PhD\PLS\Artículo PLS\Mandar JECS\IDIG vs Ts.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165" t="6943" r="11623"/>
                    <a:stretch/>
                  </pic:blipFill>
                  <pic:spPr bwMode="auto">
                    <a:xfrm>
                      <a:off x="0" y="0"/>
                      <a:ext cx="3240000" cy="2560647"/>
                    </a:xfrm>
                    <a:prstGeom prst="rect">
                      <a:avLst/>
                    </a:prstGeom>
                    <a:noFill/>
                    <a:ln>
                      <a:noFill/>
                    </a:ln>
                    <a:extLst>
                      <a:ext uri="{53640926-AAD7-44D8-BBD7-CCE9431645EC}">
                        <a14:shadowObscured xmlns:a14="http://schemas.microsoft.com/office/drawing/2010/main"/>
                      </a:ext>
                    </a:extLst>
                  </pic:spPr>
                </pic:pic>
              </a:graphicData>
            </a:graphic>
          </wp:inline>
        </w:drawing>
      </w:r>
    </w:p>
    <w:p w:rsidR="007E3F58" w:rsidRPr="004C7E83" w:rsidRDefault="001E4B56" w:rsidP="0017486F">
      <w:pPr>
        <w:jc w:val="center"/>
        <w:rPr>
          <w:lang w:val="en-GB"/>
        </w:rPr>
      </w:pPr>
      <w:r w:rsidRPr="004C7E83">
        <w:rPr>
          <w:lang w:val="en-GB"/>
        </w:rPr>
        <w:t>Figure 2</w:t>
      </w:r>
    </w:p>
    <w:p w:rsidR="007E3F58" w:rsidRPr="004C7E83" w:rsidRDefault="007E3F58" w:rsidP="0017486F">
      <w:pPr>
        <w:jc w:val="left"/>
        <w:rPr>
          <w:lang w:val="en-GB"/>
        </w:rPr>
      </w:pPr>
      <w:r w:rsidRPr="004C7E83">
        <w:rPr>
          <w:lang w:val="en-GB"/>
        </w:rPr>
        <w:br w:type="page"/>
      </w:r>
    </w:p>
    <w:p w:rsidR="00B42B20" w:rsidRPr="004C7E83" w:rsidRDefault="008B07EB" w:rsidP="0017486F">
      <w:pPr>
        <w:jc w:val="left"/>
        <w:rPr>
          <w:lang w:val="en-GB"/>
        </w:rPr>
      </w:pPr>
      <w:r>
        <w:rPr>
          <w:noProof/>
          <w:lang w:val="es-ES" w:eastAsia="es-ES"/>
        </w:rPr>
        <w:lastRenderedPageBreak/>
        <mc:AlternateContent>
          <mc:Choice Requires="wpg">
            <w:drawing>
              <wp:anchor distT="0" distB="0" distL="114300" distR="114300" simplePos="0" relativeHeight="251572224" behindDoc="1" locked="0" layoutInCell="1" allowOverlap="1" wp14:anchorId="141E1D3D">
                <wp:simplePos x="0" y="0"/>
                <wp:positionH relativeFrom="column">
                  <wp:posOffset>1024890</wp:posOffset>
                </wp:positionH>
                <wp:positionV relativeFrom="paragraph">
                  <wp:posOffset>31750</wp:posOffset>
                </wp:positionV>
                <wp:extent cx="3239770" cy="6296025"/>
                <wp:effectExtent l="0" t="19050" r="0" b="9525"/>
                <wp:wrapTight wrapText="bothSides">
                  <wp:wrapPolygon edited="0">
                    <wp:start x="635" y="-65"/>
                    <wp:lineTo x="508" y="21633"/>
                    <wp:lineTo x="21592" y="21633"/>
                    <wp:lineTo x="21592" y="-65"/>
                    <wp:lineTo x="635" y="-65"/>
                  </wp:wrapPolygon>
                </wp:wrapTight>
                <wp:docPr id="3" name="Grupo 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39770" cy="6296025"/>
                          <a:chOff x="-122670" y="0"/>
                          <a:chExt cx="2869902" cy="5578479"/>
                        </a:xfrm>
                      </wpg:grpSpPr>
                      <wpg:grpSp>
                        <wpg:cNvPr id="16" name="Grupo 16"/>
                        <wpg:cNvGrpSpPr/>
                        <wpg:grpSpPr>
                          <a:xfrm>
                            <a:off x="-122670" y="1867464"/>
                            <a:ext cx="2862197" cy="3711015"/>
                            <a:chOff x="-122683" y="1867465"/>
                            <a:chExt cx="2862209" cy="3711017"/>
                          </a:xfrm>
                        </wpg:grpSpPr>
                        <wpg:grpSp>
                          <wpg:cNvPr id="17" name="Grupo 17"/>
                          <wpg:cNvGrpSpPr>
                            <a:grpSpLocks noChangeAspect="1"/>
                          </wpg:cNvGrpSpPr>
                          <wpg:grpSpPr>
                            <a:xfrm>
                              <a:off x="-12226" y="1867465"/>
                              <a:ext cx="2751752" cy="1813100"/>
                              <a:chOff x="171824" y="1758063"/>
                              <a:chExt cx="2576579" cy="1706402"/>
                            </a:xfrm>
                          </wpg:grpSpPr>
                          <pic:pic xmlns:pic="http://schemas.openxmlformats.org/drawingml/2006/picture">
                            <pic:nvPicPr>
                              <pic:cNvPr id="25" name="2 Imagen"/>
                              <pic:cNvPicPr>
                                <a:picLocks noChangeAspect="1"/>
                              </pic:cNvPicPr>
                            </pic:nvPicPr>
                            <pic:blipFill rotWithShape="1">
                              <a:blip r:embed="rId11" cstate="print">
                                <a:extLst>
                                  <a:ext uri="{28A0092B-C50C-407E-A947-70E740481C1C}">
                                    <a14:useLocalDpi xmlns:a14="http://schemas.microsoft.com/office/drawing/2010/main" val="0"/>
                                  </a:ext>
                                </a:extLst>
                              </a:blip>
                              <a:srcRect b="11225"/>
                              <a:stretch/>
                            </pic:blipFill>
                            <pic:spPr>
                              <a:xfrm>
                                <a:off x="185533" y="1758063"/>
                                <a:ext cx="2562870" cy="1706402"/>
                              </a:xfrm>
                              <a:prstGeom prst="rect">
                                <a:avLst/>
                              </a:prstGeom>
                              <a:ln>
                                <a:solidFill>
                                  <a:schemeClr val="tx1"/>
                                </a:solidFill>
                              </a:ln>
                            </pic:spPr>
                          </pic:pic>
                          <wps:wsp>
                            <wps:cNvPr id="30" name="CuadroTexto 41"/>
                            <wps:cNvSpPr txBox="1"/>
                            <wps:spPr>
                              <a:xfrm>
                                <a:off x="183260" y="1784334"/>
                                <a:ext cx="385799" cy="301196"/>
                              </a:xfrm>
                              <a:prstGeom prst="rect">
                                <a:avLst/>
                              </a:prstGeom>
                              <a:noFill/>
                              <a:ln>
                                <a:noFill/>
                              </a:ln>
                            </wps:spPr>
                            <wps:txbx>
                              <w:txbxContent>
                                <w:p w:rsidR="00B42B20" w:rsidRPr="00616FD4" w:rsidRDefault="00B42B20" w:rsidP="00B42B20">
                                  <w:pPr>
                                    <w:pStyle w:val="NormalWeb"/>
                                    <w:spacing w:before="0" w:beforeAutospacing="0" w:after="0" w:afterAutospacing="0"/>
                                    <w:rPr>
                                      <w:b/>
                                      <w:sz w:val="32"/>
                                    </w:rPr>
                                  </w:pPr>
                                  <w:r w:rsidRPr="00616FD4">
                                    <w:rPr>
                                      <w:b/>
                                      <w:color w:val="000000"/>
                                      <w:kern w:val="24"/>
                                      <w:sz w:val="36"/>
                                      <w:szCs w:val="28"/>
                                    </w:rPr>
                                    <w:t>(b)</w:t>
                                  </w:r>
                                </w:p>
                              </w:txbxContent>
                            </wps:txbx>
                            <wps:bodyPr wrap="square" rtlCol="0">
                              <a:noAutofit/>
                            </wps:bodyPr>
                          </wps:wsp>
                          <wps:wsp>
                            <wps:cNvPr id="31" name="CuadroTexto 42"/>
                            <wps:cNvSpPr txBox="1"/>
                            <wps:spPr>
                              <a:xfrm>
                                <a:off x="171824" y="3125570"/>
                                <a:ext cx="700663" cy="278502"/>
                              </a:xfrm>
                              <a:prstGeom prst="rect">
                                <a:avLst/>
                              </a:prstGeom>
                              <a:noFill/>
                            </wps:spPr>
                            <wps:txbx>
                              <w:txbxContent>
                                <w:p w:rsidR="00B42B20" w:rsidRPr="006C2C87" w:rsidRDefault="00B42B20" w:rsidP="00B42B20">
                                  <w:pPr>
                                    <w:pStyle w:val="NormalWeb"/>
                                    <w:spacing w:before="0" w:beforeAutospacing="0" w:after="0" w:afterAutospacing="0"/>
                                    <w:jc w:val="center"/>
                                    <w:rPr>
                                      <w:sz w:val="32"/>
                                    </w:rPr>
                                  </w:pPr>
                                  <w:r w:rsidRPr="006C2C87">
                                    <w:rPr>
                                      <w:rFonts w:cstheme="minorBidi"/>
                                      <w:b/>
                                      <w:bCs/>
                                      <w:color w:val="000000"/>
                                      <w:kern w:val="24"/>
                                      <w:sz w:val="36"/>
                                      <w:szCs w:val="28"/>
                                    </w:rPr>
                                    <w:t>100 µm</w:t>
                                  </w:r>
                                </w:p>
                              </w:txbxContent>
                            </wps:txbx>
                            <wps:bodyPr wrap="square" rtlCol="0">
                              <a:noAutofit/>
                            </wps:bodyPr>
                          </wps:wsp>
                          <wps:wsp>
                            <wps:cNvPr id="32" name="5 Conector recto"/>
                            <wps:cNvCnPr/>
                            <wps:spPr>
                              <a:xfrm>
                                <a:off x="232659" y="3377588"/>
                                <a:ext cx="576000" cy="0"/>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g:cNvPr id="33" name="Grupo 33"/>
                          <wpg:cNvGrpSpPr>
                            <a:grpSpLocks noChangeAspect="1"/>
                          </wpg:cNvGrpSpPr>
                          <wpg:grpSpPr>
                            <a:xfrm>
                              <a:off x="-122683" y="3766030"/>
                              <a:ext cx="2860462" cy="1812452"/>
                              <a:chOff x="225916" y="3546386"/>
                              <a:chExt cx="2692912" cy="1706341"/>
                            </a:xfrm>
                          </wpg:grpSpPr>
                          <pic:pic xmlns:pic="http://schemas.openxmlformats.org/drawingml/2006/picture">
                            <pic:nvPicPr>
                              <pic:cNvPr id="34" name="7 Imagen"/>
                              <pic:cNvPicPr>
                                <a:picLocks noChangeAspect="1"/>
                              </pic:cNvPicPr>
                            </pic:nvPicPr>
                            <pic:blipFill rotWithShape="1">
                              <a:blip r:embed="rId12" cstate="print">
                                <a:extLst>
                                  <a:ext uri="{28A0092B-C50C-407E-A947-70E740481C1C}">
                                    <a14:useLocalDpi xmlns:a14="http://schemas.microsoft.com/office/drawing/2010/main" val="0"/>
                                  </a:ext>
                                </a:extLst>
                              </a:blip>
                              <a:srcRect b="11732"/>
                              <a:stretch/>
                            </pic:blipFill>
                            <pic:spPr>
                              <a:xfrm>
                                <a:off x="341401" y="3546386"/>
                                <a:ext cx="2577427" cy="1706341"/>
                              </a:xfrm>
                              <a:prstGeom prst="rect">
                                <a:avLst/>
                              </a:prstGeom>
                              <a:ln>
                                <a:solidFill>
                                  <a:schemeClr val="tx1"/>
                                </a:solidFill>
                              </a:ln>
                            </pic:spPr>
                          </pic:pic>
                          <wps:wsp>
                            <wps:cNvPr id="35" name="8 Conector recto"/>
                            <wps:cNvCnPr/>
                            <wps:spPr>
                              <a:xfrm>
                                <a:off x="405405" y="5171883"/>
                                <a:ext cx="576000"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6" name="CuadroTexto 47"/>
                            <wps:cNvSpPr txBox="1"/>
                            <wps:spPr>
                              <a:xfrm>
                                <a:off x="225916" y="4894614"/>
                                <a:ext cx="942140" cy="278586"/>
                              </a:xfrm>
                              <a:prstGeom prst="rect">
                                <a:avLst/>
                              </a:prstGeom>
                              <a:noFill/>
                            </wps:spPr>
                            <wps:txbx>
                              <w:txbxContent>
                                <w:p w:rsidR="00B42B20" w:rsidRPr="006C2C87" w:rsidRDefault="00B42B20" w:rsidP="00B42B20">
                                  <w:pPr>
                                    <w:pStyle w:val="NormalWeb"/>
                                    <w:spacing w:before="0" w:beforeAutospacing="0" w:after="0" w:afterAutospacing="0"/>
                                    <w:jc w:val="center"/>
                                    <w:rPr>
                                      <w:sz w:val="36"/>
                                      <w:szCs w:val="36"/>
                                    </w:rPr>
                                  </w:pPr>
                                  <w:r w:rsidRPr="006C2C87">
                                    <w:rPr>
                                      <w:rFonts w:cstheme="minorBidi"/>
                                      <w:b/>
                                      <w:bCs/>
                                      <w:color w:val="000000"/>
                                      <w:kern w:val="24"/>
                                      <w:sz w:val="36"/>
                                      <w:szCs w:val="36"/>
                                    </w:rPr>
                                    <w:t>100 µm</w:t>
                                  </w:r>
                                </w:p>
                              </w:txbxContent>
                            </wps:txbx>
                            <wps:bodyPr wrap="square" rtlCol="0">
                              <a:noAutofit/>
                            </wps:bodyPr>
                          </wps:wsp>
                          <wps:wsp>
                            <wps:cNvPr id="37" name="CuadroTexto 48"/>
                            <wps:cNvSpPr txBox="1"/>
                            <wps:spPr>
                              <a:xfrm>
                                <a:off x="341302" y="3575141"/>
                                <a:ext cx="387610" cy="320467"/>
                              </a:xfrm>
                              <a:prstGeom prst="rect">
                                <a:avLst/>
                              </a:prstGeom>
                              <a:noFill/>
                              <a:ln>
                                <a:noFill/>
                              </a:ln>
                            </wps:spPr>
                            <wps:txbx>
                              <w:txbxContent>
                                <w:p w:rsidR="00B42B20" w:rsidRPr="006C2C87" w:rsidRDefault="00B42B20" w:rsidP="00B42B20">
                                  <w:pPr>
                                    <w:pStyle w:val="NormalWeb"/>
                                    <w:spacing w:before="0" w:beforeAutospacing="0" w:after="0" w:afterAutospacing="0"/>
                                    <w:rPr>
                                      <w:b/>
                                      <w:sz w:val="36"/>
                                    </w:rPr>
                                  </w:pPr>
                                  <w:r w:rsidRPr="006C2C87">
                                    <w:rPr>
                                      <w:b/>
                                      <w:color w:val="000000"/>
                                      <w:kern w:val="24"/>
                                      <w:sz w:val="40"/>
                                      <w:szCs w:val="28"/>
                                    </w:rPr>
                                    <w:t>(c)</w:t>
                                  </w:r>
                                </w:p>
                              </w:txbxContent>
                            </wps:txbx>
                            <wps:bodyPr wrap="none" rtlCol="0">
                              <a:noAutofit/>
                            </wps:bodyPr>
                          </wps:wsp>
                        </wpg:grpSp>
                      </wpg:grpSp>
                      <pic:pic xmlns:pic="http://schemas.openxmlformats.org/drawingml/2006/picture">
                        <pic:nvPicPr>
                          <pic:cNvPr id="40" name="Imagen 40"/>
                          <pic:cNvPicPr>
                            <a:picLocks noChangeAspect="1"/>
                          </pic:cNvPicPr>
                        </pic:nvPicPr>
                        <pic:blipFill rotWithShape="1">
                          <a:blip r:embed="rId13" cstate="print">
                            <a:extLst>
                              <a:ext uri="{28A0092B-C50C-407E-A947-70E740481C1C}">
                                <a14:useLocalDpi xmlns:a14="http://schemas.microsoft.com/office/drawing/2010/main" val="0"/>
                              </a:ext>
                            </a:extLst>
                          </a:blip>
                          <a:srcRect r="257" b="13743"/>
                          <a:stretch/>
                        </pic:blipFill>
                        <pic:spPr>
                          <a:xfrm>
                            <a:off x="9450" y="0"/>
                            <a:ext cx="2737782" cy="1775424"/>
                          </a:xfrm>
                          <a:prstGeom prst="rect">
                            <a:avLst/>
                          </a:prstGeom>
                          <a:ln>
                            <a:solidFill>
                              <a:schemeClr val="tx1"/>
                            </a:solidFill>
                          </a:ln>
                        </pic:spPr>
                      </pic:pic>
                      <wps:wsp>
                        <wps:cNvPr id="46" name="CuadroTexto 41"/>
                        <wps:cNvSpPr txBox="1"/>
                        <wps:spPr>
                          <a:xfrm>
                            <a:off x="2885" y="2497"/>
                            <a:ext cx="504998" cy="366739"/>
                          </a:xfrm>
                          <a:prstGeom prst="rect">
                            <a:avLst/>
                          </a:prstGeom>
                          <a:noFill/>
                          <a:ln>
                            <a:noFill/>
                          </a:ln>
                        </wps:spPr>
                        <wps:txbx>
                          <w:txbxContent>
                            <w:p w:rsidR="00B42B20" w:rsidRPr="006C2C87" w:rsidRDefault="00B42B20" w:rsidP="00B42B20">
                              <w:pPr>
                                <w:pStyle w:val="NormalWeb"/>
                                <w:spacing w:before="0" w:beforeAutospacing="0" w:after="0" w:afterAutospacing="0"/>
                                <w:rPr>
                                  <w:b/>
                                  <w:sz w:val="36"/>
                                </w:rPr>
                              </w:pPr>
                              <w:r w:rsidRPr="006C2C87">
                                <w:rPr>
                                  <w:b/>
                                  <w:color w:val="000000"/>
                                  <w:kern w:val="24"/>
                                  <w:sz w:val="40"/>
                                  <w:szCs w:val="28"/>
                                </w:rPr>
                                <w:t>(a)</w:t>
                              </w:r>
                            </w:p>
                          </w:txbxContent>
                        </wps:txbx>
                        <wps:bodyPr wrap="square" rtlCol="0">
                          <a:noAutofit/>
                        </wps:bodyPr>
                      </wps:wsp>
                      <wps:wsp>
                        <wps:cNvPr id="47" name="CuadroTexto 42"/>
                        <wps:cNvSpPr txBox="1"/>
                        <wps:spPr>
                          <a:xfrm>
                            <a:off x="5533" y="1389129"/>
                            <a:ext cx="748297" cy="295916"/>
                          </a:xfrm>
                          <a:prstGeom prst="rect">
                            <a:avLst/>
                          </a:prstGeom>
                          <a:noFill/>
                        </wps:spPr>
                        <wps:txbx>
                          <w:txbxContent>
                            <w:p w:rsidR="00B42B20" w:rsidRPr="006C2C87" w:rsidRDefault="00B42B20" w:rsidP="00B42B20">
                              <w:pPr>
                                <w:pStyle w:val="NormalWeb"/>
                                <w:spacing w:before="0" w:beforeAutospacing="0" w:after="0" w:afterAutospacing="0"/>
                                <w:jc w:val="center"/>
                                <w:rPr>
                                  <w:sz w:val="32"/>
                                </w:rPr>
                              </w:pPr>
                              <w:r w:rsidRPr="006C2C87">
                                <w:rPr>
                                  <w:rFonts w:cstheme="minorBidi"/>
                                  <w:b/>
                                  <w:bCs/>
                                  <w:color w:val="000000"/>
                                  <w:kern w:val="24"/>
                                  <w:sz w:val="36"/>
                                  <w:szCs w:val="28"/>
                                </w:rPr>
                                <w:t>100 µm</w:t>
                              </w:r>
                            </w:p>
                          </w:txbxContent>
                        </wps:txbx>
                        <wps:bodyPr wrap="square" rtlCol="0">
                          <a:noAutofit/>
                        </wps:bodyPr>
                      </wps:wsp>
                      <wps:wsp>
                        <wps:cNvPr id="56" name="5 Conector recto"/>
                        <wps:cNvCnPr/>
                        <wps:spPr>
                          <a:xfrm>
                            <a:off x="67983" y="1673927"/>
                            <a:ext cx="615158"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1E1D3D" id="Grupo 3" o:spid="_x0000_s1026" style="position:absolute;margin-left:80.7pt;margin-top:2.5pt;width:255.1pt;height:495.75pt;z-index:-251744256;mso-width-relative:margin;mso-height-relative:margin" coordorigin="-1226" coordsize="28699,55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">
                <o:lock v:ext="edit" aspectratio="t"/>
                <v:group id="Grupo 16" o:spid="_x0000_s1027" style="position:absolute;left:-1226;top:18674;width:28621;height:37110" coordorigin="-1226,18674" coordsize="28622,3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upo 17" o:spid="_x0000_s1028" style="position:absolute;left:-122;top:18674;width:27517;height:18131" coordorigin="1718,17580" coordsize="25765,17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2 Imagen" o:spid="_x0000_s1029" type="#_x0000_t75" style="position:absolute;left:1855;top:17580;width:25629;height:1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" stroked="t" strokecolor="black [3213]">
                      <v:imagedata r:id="rId14" o:title="" cropbottom="7356f"/>
                      <v:path arrowok="t"/>
                    </v:shape>
                    <v:shapetype id="_x0000_t202" coordsize="21600,21600" o:spt="202" path="m,l,21600r21600,l21600,xe">
                      <v:stroke joinstyle="miter"/>
                      <v:path gradientshapeok="t" o:connecttype="rect"/>
                    </v:shapetype>
                    <v:shape id="CuadroTexto 41" o:spid="_x0000_s1030" type="#_x0000_t202" style="position:absolute;left:1832;top:17843;width:3858;height:3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rsidR="00B42B20" w:rsidRPr="00616FD4" w:rsidRDefault="00B42B20" w:rsidP="00B42B20">
                            <w:pPr>
                              <w:pStyle w:val="NormalWeb"/>
                              <w:spacing w:before="0" w:beforeAutospacing="0" w:after="0" w:afterAutospacing="0"/>
                              <w:rPr>
                                <w:b/>
                                <w:sz w:val="32"/>
                              </w:rPr>
                            </w:pPr>
                            <w:r w:rsidRPr="00616FD4">
                              <w:rPr>
                                <w:b/>
                                <w:color w:val="000000"/>
                                <w:kern w:val="24"/>
                                <w:sz w:val="36"/>
                                <w:szCs w:val="28"/>
                              </w:rPr>
                              <w:t>(b)</w:t>
                            </w:r>
                          </w:p>
                        </w:txbxContent>
                      </v:textbox>
                    </v:shape>
                    <v:shape id="CuadroTexto 42" o:spid="_x0000_s1031" type="#_x0000_t202" style="position:absolute;left:1718;top:31255;width:7006;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B42B20" w:rsidRPr="006C2C87" w:rsidRDefault="00B42B20" w:rsidP="00B42B20">
                            <w:pPr>
                              <w:pStyle w:val="NormalWeb"/>
                              <w:spacing w:before="0" w:beforeAutospacing="0" w:after="0" w:afterAutospacing="0"/>
                              <w:jc w:val="center"/>
                              <w:rPr>
                                <w:sz w:val="32"/>
                              </w:rPr>
                            </w:pPr>
                            <w:r w:rsidRPr="006C2C87">
                              <w:rPr>
                                <w:rFonts w:cstheme="minorBidi"/>
                                <w:b/>
                                <w:bCs/>
                                <w:color w:val="000000"/>
                                <w:kern w:val="24"/>
                                <w:sz w:val="36"/>
                                <w:szCs w:val="28"/>
                              </w:rPr>
                              <w:t>100 µm</w:t>
                            </w:r>
                          </w:p>
                        </w:txbxContent>
                      </v:textbox>
                    </v:shape>
                    <v:line id="5 Conector recto" o:spid="_x0000_s1032" style="position:absolute;visibility:visible;mso-wrap-style:square" from="2326,33775" to="8086,33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" strokecolor="black [3040]" strokeweight="2.25pt"/>
                  </v:group>
                  <v:group id="Grupo 33" o:spid="_x0000_s1033" style="position:absolute;left:-1226;top:37660;width:28603;height:18124" coordorigin="2259,35463" coordsize="26929,17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o:lock v:ext="edit" aspectratio="t"/>
                    <v:shape id="7 Imagen" o:spid="_x0000_s1034" type="#_x0000_t75" style="position:absolute;left:3414;top:35463;width:25774;height:1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" stroked="t" strokecolor="black [3213]">
                      <v:imagedata r:id="rId15" o:title="" cropbottom="7689f"/>
                      <v:path arrowok="t"/>
                    </v:shape>
                    <v:line id="8 Conector recto" o:spid="_x0000_s1035" style="position:absolute;visibility:visible;mso-wrap-style:square" from="4054,51718" to="9814,51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" strokecolor="black [3040]" strokeweight="2.25pt"/>
                    <v:shape id="CuadroTexto 47" o:spid="_x0000_s1036" type="#_x0000_t202" style="position:absolute;left:2259;top:48946;width:9421;height:2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rsidR="00B42B20" w:rsidRPr="006C2C87" w:rsidRDefault="00B42B20" w:rsidP="00B42B20">
                            <w:pPr>
                              <w:pStyle w:val="NormalWeb"/>
                              <w:spacing w:before="0" w:beforeAutospacing="0" w:after="0" w:afterAutospacing="0"/>
                              <w:jc w:val="center"/>
                              <w:rPr>
                                <w:sz w:val="36"/>
                                <w:szCs w:val="36"/>
                              </w:rPr>
                            </w:pPr>
                            <w:r w:rsidRPr="006C2C87">
                              <w:rPr>
                                <w:rFonts w:cstheme="minorBidi"/>
                                <w:b/>
                                <w:bCs/>
                                <w:color w:val="000000"/>
                                <w:kern w:val="24"/>
                                <w:sz w:val="36"/>
                                <w:szCs w:val="36"/>
                              </w:rPr>
                              <w:t>100 µm</w:t>
                            </w:r>
                          </w:p>
                        </w:txbxContent>
                      </v:textbox>
                    </v:shape>
                    <v:shape id="CuadroTexto 48" o:spid="_x0000_s1037" type="#_x0000_t202" style="position:absolute;left:3413;top:35751;width:3876;height:32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" filled="f" stroked="f">
                      <v:textbox>
                        <w:txbxContent>
                          <w:p w:rsidR="00B42B20" w:rsidRPr="006C2C87" w:rsidRDefault="00B42B20" w:rsidP="00B42B20">
                            <w:pPr>
                              <w:pStyle w:val="NormalWeb"/>
                              <w:spacing w:before="0" w:beforeAutospacing="0" w:after="0" w:afterAutospacing="0"/>
                              <w:rPr>
                                <w:b/>
                                <w:sz w:val="36"/>
                              </w:rPr>
                            </w:pPr>
                            <w:r w:rsidRPr="006C2C87">
                              <w:rPr>
                                <w:b/>
                                <w:color w:val="000000"/>
                                <w:kern w:val="24"/>
                                <w:sz w:val="40"/>
                                <w:szCs w:val="28"/>
                              </w:rPr>
                              <w:t>(c)</w:t>
                            </w:r>
                          </w:p>
                        </w:txbxContent>
                      </v:textbox>
                    </v:shape>
                  </v:group>
                </v:group>
                <v:shape id="Imagen 40" o:spid="_x0000_s1038" type="#_x0000_t75" style="position:absolute;left:94;width:27378;height:17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" stroked="t" strokecolor="black [3213]">
                  <v:imagedata r:id="rId16" o:title="" cropbottom="9007f" cropright="168f"/>
                  <v:path arrowok="t"/>
                </v:shape>
                <v:shape id="CuadroTexto 41" o:spid="_x0000_s1039" type="#_x0000_t202" style="position:absolute;left:28;top:24;width:5050;height:3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rsidR="00B42B20" w:rsidRPr="006C2C87" w:rsidRDefault="00B42B20" w:rsidP="00B42B20">
                        <w:pPr>
                          <w:pStyle w:val="NormalWeb"/>
                          <w:spacing w:before="0" w:beforeAutospacing="0" w:after="0" w:afterAutospacing="0"/>
                          <w:rPr>
                            <w:b/>
                            <w:sz w:val="36"/>
                          </w:rPr>
                        </w:pPr>
                        <w:r w:rsidRPr="006C2C87">
                          <w:rPr>
                            <w:b/>
                            <w:color w:val="000000"/>
                            <w:kern w:val="24"/>
                            <w:sz w:val="40"/>
                            <w:szCs w:val="28"/>
                          </w:rPr>
                          <w:t>(a)</w:t>
                        </w:r>
                      </w:p>
                    </w:txbxContent>
                  </v:textbox>
                </v:shape>
                <v:shape id="CuadroTexto 42" o:spid="_x0000_s1040" type="#_x0000_t202" style="position:absolute;left:55;top:13891;width:7483;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rsidR="00B42B20" w:rsidRPr="006C2C87" w:rsidRDefault="00B42B20" w:rsidP="00B42B20">
                        <w:pPr>
                          <w:pStyle w:val="NormalWeb"/>
                          <w:spacing w:before="0" w:beforeAutospacing="0" w:after="0" w:afterAutospacing="0"/>
                          <w:jc w:val="center"/>
                          <w:rPr>
                            <w:sz w:val="32"/>
                          </w:rPr>
                        </w:pPr>
                        <w:r w:rsidRPr="006C2C87">
                          <w:rPr>
                            <w:rFonts w:cstheme="minorBidi"/>
                            <w:b/>
                            <w:bCs/>
                            <w:color w:val="000000"/>
                            <w:kern w:val="24"/>
                            <w:sz w:val="36"/>
                            <w:szCs w:val="28"/>
                          </w:rPr>
                          <w:t>100 µm</w:t>
                        </w:r>
                      </w:p>
                    </w:txbxContent>
                  </v:textbox>
                </v:shape>
                <v:line id="5 Conector recto" o:spid="_x0000_s1041" style="position:absolute;visibility:visible;mso-wrap-style:square" from="679,16739" to="6831,16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" strokecolor="black [3040]" strokeweight="2.25pt"/>
                <w10:wrap type="tight"/>
              </v:group>
            </w:pict>
          </mc:Fallback>
        </mc:AlternateContent>
      </w:r>
    </w:p>
    <w:p w:rsidR="00B42B20" w:rsidRPr="004C7E83" w:rsidRDefault="00B42B20" w:rsidP="0017486F">
      <w:pPr>
        <w:jc w:val="left"/>
        <w:rPr>
          <w:lang w:val="en-GB"/>
        </w:rPr>
      </w:pPr>
    </w:p>
    <w:p w:rsidR="00B42B20" w:rsidRPr="004C7E83" w:rsidRDefault="00B42B20" w:rsidP="0017486F">
      <w:pPr>
        <w:jc w:val="left"/>
        <w:rPr>
          <w:lang w:val="en-GB"/>
        </w:rPr>
      </w:pPr>
    </w:p>
    <w:p w:rsidR="00B42B20" w:rsidRPr="004C7E83" w:rsidRDefault="00B42B20" w:rsidP="0017486F">
      <w:pPr>
        <w:jc w:val="left"/>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B42B20" w:rsidP="00B42B20">
      <w:pPr>
        <w:rPr>
          <w:lang w:val="en-GB"/>
        </w:rPr>
      </w:pPr>
    </w:p>
    <w:p w:rsidR="00B42B20" w:rsidRPr="004C7E83" w:rsidRDefault="009869D8" w:rsidP="00B42B20">
      <w:pPr>
        <w:jc w:val="center"/>
        <w:rPr>
          <w:lang w:val="en-GB"/>
        </w:rPr>
      </w:pPr>
      <w:r>
        <w:rPr>
          <w:lang w:val="en-GB"/>
        </w:rPr>
        <w:t>F</w:t>
      </w:r>
      <w:r w:rsidR="001E4B56" w:rsidRPr="004C7E83">
        <w:rPr>
          <w:lang w:val="en-GB"/>
        </w:rPr>
        <w:t>igure 3</w:t>
      </w:r>
    </w:p>
    <w:p w:rsidR="001E4B56" w:rsidRPr="004C7E83" w:rsidRDefault="001E4B56">
      <w:pPr>
        <w:spacing w:line="276" w:lineRule="auto"/>
        <w:jc w:val="left"/>
        <w:rPr>
          <w:lang w:val="en-GB"/>
        </w:rPr>
      </w:pPr>
      <w:r w:rsidRPr="004C7E83">
        <w:rPr>
          <w:lang w:val="en-GB"/>
        </w:rPr>
        <w:br w:type="page"/>
      </w:r>
    </w:p>
    <w:p w:rsidR="001E4B56" w:rsidRPr="004C7E83" w:rsidRDefault="008B07EB" w:rsidP="00B42B20">
      <w:pPr>
        <w:jc w:val="center"/>
        <w:rPr>
          <w:lang w:val="en-GB"/>
        </w:rPr>
      </w:pPr>
      <w:r>
        <w:rPr>
          <w:noProof/>
          <w:lang w:val="es-ES" w:eastAsia="es-ES"/>
        </w:rPr>
        <w:lastRenderedPageBreak/>
        <mc:AlternateContent>
          <mc:Choice Requires="wpg">
            <w:drawing>
              <wp:anchor distT="0" distB="0" distL="114300" distR="114300" simplePos="0" relativeHeight="251748352" behindDoc="0" locked="0" layoutInCell="1" allowOverlap="1" wp14:anchorId="12093AE0">
                <wp:simplePos x="0" y="0"/>
                <wp:positionH relativeFrom="column">
                  <wp:posOffset>-594995</wp:posOffset>
                </wp:positionH>
                <wp:positionV relativeFrom="paragraph">
                  <wp:posOffset>6350</wp:posOffset>
                </wp:positionV>
                <wp:extent cx="6496050" cy="2201545"/>
                <wp:effectExtent l="0" t="19050" r="0" b="8255"/>
                <wp:wrapNone/>
                <wp:docPr id="6" name="6 Grupo"/>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96050" cy="2201545"/>
                          <a:chOff x="-16184" y="0"/>
                          <a:chExt cx="6587551" cy="2233295"/>
                        </a:xfrm>
                      </wpg:grpSpPr>
                      <wpg:grpSp>
                        <wpg:cNvPr id="59" name="Grupo 20"/>
                        <wpg:cNvGrpSpPr>
                          <a:grpSpLocks noChangeAspect="1"/>
                        </wpg:cNvGrpSpPr>
                        <wpg:grpSpPr bwMode="auto">
                          <a:xfrm>
                            <a:off x="-16184" y="0"/>
                            <a:ext cx="3287926" cy="2228215"/>
                            <a:chOff x="-490" y="0"/>
                            <a:chExt cx="99545" cy="67451"/>
                          </a:xfrm>
                        </wpg:grpSpPr>
                        <wpg:grpSp>
                          <wpg:cNvPr id="60" name="Grupo 66"/>
                          <wpg:cNvGrpSpPr>
                            <a:grpSpLocks noChangeAspect="1"/>
                          </wpg:cNvGrpSpPr>
                          <wpg:grpSpPr bwMode="auto">
                            <a:xfrm>
                              <a:off x="-490" y="14"/>
                              <a:ext cx="99545" cy="67437"/>
                              <a:chOff x="-518" y="14"/>
                              <a:chExt cx="105372" cy="71385"/>
                            </a:xfrm>
                          </wpg:grpSpPr>
                          <wpg:grpSp>
                            <wpg:cNvPr id="61" name="Grupo 67"/>
                            <wpg:cNvGrpSpPr>
                              <a:grpSpLocks noChangeAspect="1"/>
                            </wpg:cNvGrpSpPr>
                            <wpg:grpSpPr bwMode="auto">
                              <a:xfrm>
                                <a:off x="-518" y="14"/>
                                <a:ext cx="102539" cy="71385"/>
                                <a:chOff x="-442" y="14"/>
                                <a:chExt cx="87503" cy="60917"/>
                              </a:xfrm>
                            </wpg:grpSpPr>
                            <pic:pic xmlns:pic="http://schemas.openxmlformats.org/drawingml/2006/picture">
                              <pic:nvPicPr>
                                <pic:cNvPr id="62" name="Imagen 68"/>
                                <pic:cNvPicPr>
                                  <a:picLocks noChangeAspect="1"/>
                                </pic:cNvPicPr>
                              </pic:nvPicPr>
                              <pic:blipFill>
                                <a:blip r:embed="rId17" cstate="print">
                                  <a:extLst>
                                    <a:ext uri="{28A0092B-C50C-407E-A947-70E740481C1C}">
                                      <a14:useLocalDpi xmlns:a14="http://schemas.microsoft.com/office/drawing/2010/main" val="0"/>
                                    </a:ext>
                                  </a:extLst>
                                </a:blip>
                                <a:srcRect b="6706"/>
                                <a:stretch>
                                  <a:fillRect/>
                                </a:stretch>
                              </pic:blipFill>
                              <pic:spPr bwMode="auto">
                                <a:xfrm>
                                  <a:off x="0" y="14"/>
                                  <a:ext cx="87061" cy="60917"/>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63" name="Conector recto 69"/>
                              <wps:cNvCnPr>
                                <a:cxnSpLocks noChangeShapeType="1"/>
                              </wps:cNvCnPr>
                              <wps:spPr bwMode="auto">
                                <a:xfrm>
                                  <a:off x="1030" y="58355"/>
                                  <a:ext cx="17208" cy="0"/>
                                </a:xfrm>
                                <a:prstGeom prst="line">
                                  <a:avLst/>
                                </a:prstGeom>
                                <a:noFill/>
                                <a:ln w="5715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s:wsp>
                              <wps:cNvPr id="288" name="Text Box 43"/>
                              <wps:cNvSpPr txBox="1">
                                <a:spLocks noChangeArrowheads="1"/>
                              </wps:cNvSpPr>
                              <wps:spPr bwMode="auto">
                                <a:xfrm>
                                  <a:off x="-442" y="49484"/>
                                  <a:ext cx="19920" cy="8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2493" w:rsidRPr="009869D8" w:rsidRDefault="00482493" w:rsidP="00482493">
                                    <w:pPr>
                                      <w:pStyle w:val="NormalWeb"/>
                                      <w:spacing w:before="0" w:beforeAutospacing="0" w:after="0" w:afterAutospacing="0"/>
                                      <w:jc w:val="center"/>
                                      <w:rPr>
                                        <w:sz w:val="8"/>
                                      </w:rPr>
                                    </w:pPr>
                                    <w:r w:rsidRPr="009869D8">
                                      <w:rPr>
                                        <w:b/>
                                        <w:bCs/>
                                        <w:color w:val="FFFFFF" w:themeColor="background1"/>
                                        <w:kern w:val="24"/>
                                        <w:sz w:val="32"/>
                                        <w:szCs w:val="88"/>
                                      </w:rPr>
                                      <w:t>5 µm</w:t>
                                    </w:r>
                                  </w:p>
                                </w:txbxContent>
                              </wps:txbx>
                              <wps:bodyPr rot="0" vert="horz" wrap="square" lIns="91440" tIns="45720" rIns="91440" bIns="45720" anchor="t" anchorCtr="0" upright="1">
                                <a:noAutofit/>
                              </wps:bodyPr>
                            </wps:wsp>
                          </wpg:grpSp>
                          <wpg:grpSp>
                            <wpg:cNvPr id="289" name="Grupo 71"/>
                            <wpg:cNvGrpSpPr>
                              <a:grpSpLocks noChangeAspect="1"/>
                            </wpg:cNvGrpSpPr>
                            <wpg:grpSpPr bwMode="auto">
                              <a:xfrm>
                                <a:off x="57673" y="45"/>
                                <a:ext cx="47181" cy="30999"/>
                                <a:chOff x="57673" y="45"/>
                                <a:chExt cx="53692" cy="35275"/>
                              </a:xfrm>
                            </wpg:grpSpPr>
                            <pic:pic xmlns:pic="http://schemas.openxmlformats.org/drawingml/2006/picture">
                              <pic:nvPicPr>
                                <pic:cNvPr id="290" name="Imagen 72"/>
                                <pic:cNvPicPr>
                                  <a:picLocks noChangeAspect="1"/>
                                </pic:cNvPicPr>
                              </pic:nvPicPr>
                              <pic:blipFill>
                                <a:blip r:embed="rId18" cstate="print">
                                  <a:extLst>
                                    <a:ext uri="{28A0092B-C50C-407E-A947-70E740481C1C}">
                                      <a14:useLocalDpi xmlns:a14="http://schemas.microsoft.com/office/drawing/2010/main" val="0"/>
                                    </a:ext>
                                  </a:extLst>
                                </a:blip>
                                <a:srcRect b="6805"/>
                                <a:stretch>
                                  <a:fillRect/>
                                </a:stretch>
                              </pic:blipFill>
                              <pic:spPr bwMode="auto">
                                <a:xfrm>
                                  <a:off x="57673" y="45"/>
                                  <a:ext cx="50467" cy="35275"/>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291" name="Conector recto 73"/>
                              <wps:cNvCnPr>
                                <a:cxnSpLocks noChangeShapeType="1"/>
                              </wps:cNvCnPr>
                              <wps:spPr bwMode="auto">
                                <a:xfrm>
                                  <a:off x="95173" y="33391"/>
                                  <a:ext cx="11880" cy="0"/>
                                </a:xfrm>
                                <a:prstGeom prst="line">
                                  <a:avLst/>
                                </a:prstGeom>
                                <a:noFill/>
                                <a:ln w="381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2" name="CuadroTexto 11"/>
                              <wps:cNvSpPr txBox="1">
                                <a:spLocks noChangeArrowheads="1"/>
                              </wps:cNvSpPr>
                              <wps:spPr bwMode="auto">
                                <a:xfrm>
                                  <a:off x="89968" y="24405"/>
                                  <a:ext cx="21397" cy="8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2493" w:rsidRPr="009869D8" w:rsidRDefault="00482493" w:rsidP="00482493">
                                    <w:pPr>
                                      <w:pStyle w:val="NormalWeb"/>
                                      <w:spacing w:before="0" w:beforeAutospacing="0" w:after="0" w:afterAutospacing="0"/>
                                      <w:jc w:val="center"/>
                                      <w:rPr>
                                        <w:sz w:val="4"/>
                                      </w:rPr>
                                    </w:pPr>
                                    <w:r w:rsidRPr="009869D8">
                                      <w:rPr>
                                        <w:b/>
                                        <w:bCs/>
                                        <w:color w:val="FFFFFF" w:themeColor="background1"/>
                                        <w:kern w:val="24"/>
                                        <w:sz w:val="18"/>
                                        <w:szCs w:val="64"/>
                                      </w:rPr>
                                      <w:t>2 µm</w:t>
                                    </w:r>
                                  </w:p>
                                </w:txbxContent>
                              </wps:txbx>
                              <wps:bodyPr rot="0" vert="horz" wrap="square" lIns="91440" tIns="45720" rIns="91440" bIns="45720" anchor="t" anchorCtr="0" upright="1">
                                <a:noAutofit/>
                              </wps:bodyPr>
                            </wps:wsp>
                            <wps:wsp>
                              <wps:cNvPr id="293" name="Elipse 75"/>
                              <wps:cNvSpPr>
                                <a:spLocks noChangeArrowheads="1"/>
                              </wps:cNvSpPr>
                              <wps:spPr bwMode="auto">
                                <a:xfrm>
                                  <a:off x="101565" y="1950"/>
                                  <a:ext cx="5488" cy="10935"/>
                                </a:xfrm>
                                <a:prstGeom prst="ellipse">
                                  <a:avLst/>
                                </a:prstGeom>
                                <a:noFill/>
                                <a:ln w="25400">
                                  <a:solidFill>
                                    <a:srgbClr val="FFFF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s:wsp>
                          <wps:cNvPr id="294" name="CuadroTexto 6"/>
                          <wps:cNvSpPr txBox="1">
                            <a:spLocks noChangeArrowheads="1"/>
                          </wps:cNvSpPr>
                          <wps:spPr bwMode="auto">
                            <a:xfrm>
                              <a:off x="1892" y="0"/>
                              <a:ext cx="43313" cy="10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2493" w:rsidRPr="009869D8" w:rsidRDefault="00482493" w:rsidP="00482493">
                                <w:pPr>
                                  <w:pStyle w:val="NormalWeb"/>
                                  <w:spacing w:before="0" w:beforeAutospacing="0" w:after="0" w:afterAutospacing="0"/>
                                  <w:rPr>
                                    <w:sz w:val="8"/>
                                  </w:rPr>
                                </w:pPr>
                                <w:r w:rsidRPr="009869D8">
                                  <w:rPr>
                                    <w:b/>
                                    <w:bCs/>
                                    <w:color w:val="FFFFFF" w:themeColor="background1"/>
                                    <w:kern w:val="24"/>
                                    <w:sz w:val="32"/>
                                    <w:szCs w:val="96"/>
                                  </w:rPr>
                                  <w:t>(a)</w:t>
                                </w:r>
                              </w:p>
                            </w:txbxContent>
                          </wps:txbx>
                          <wps:bodyPr rot="0" vert="horz" wrap="square" lIns="91440" tIns="45720" rIns="91440" bIns="45720" anchor="t" anchorCtr="0" upright="1">
                            <a:noAutofit/>
                          </wps:bodyPr>
                        </wps:wsp>
                        <wps:wsp>
                          <wps:cNvPr id="295" name="Elipse 77"/>
                          <wps:cNvSpPr>
                            <a:spLocks noChangeArrowheads="1"/>
                          </wps:cNvSpPr>
                          <wps:spPr bwMode="auto">
                            <a:xfrm rot="-973338">
                              <a:off x="20190" y="44740"/>
                              <a:ext cx="7787" cy="15920"/>
                            </a:xfrm>
                            <a:prstGeom prst="ellipse">
                              <a:avLst/>
                            </a:prstGeom>
                            <a:noFill/>
                            <a:ln w="25400">
                              <a:solidFill>
                                <a:srgbClr val="FFFF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cNvPr id="296" name="Grupo 43"/>
                        <wpg:cNvGrpSpPr>
                          <a:grpSpLocks noChangeAspect="1"/>
                        </wpg:cNvGrpSpPr>
                        <wpg:grpSpPr>
                          <a:xfrm>
                            <a:off x="3331597" y="0"/>
                            <a:ext cx="3239770" cy="2233295"/>
                            <a:chOff x="0" y="0"/>
                            <a:chExt cx="4819810" cy="3321558"/>
                          </a:xfrm>
                        </wpg:grpSpPr>
                        <wpg:grpSp>
                          <wpg:cNvPr id="297" name="Grupo 7"/>
                          <wpg:cNvGrpSpPr>
                            <a:grpSpLocks noChangeAspect="1"/>
                          </wpg:cNvGrpSpPr>
                          <wpg:grpSpPr>
                            <a:xfrm>
                              <a:off x="0" y="0"/>
                              <a:ext cx="4819810" cy="3321558"/>
                              <a:chOff x="0" y="0"/>
                              <a:chExt cx="9637200" cy="6640502"/>
                            </a:xfrm>
                          </wpg:grpSpPr>
                          <wpg:grpSp>
                            <wpg:cNvPr id="298" name="Grupo 79"/>
                            <wpg:cNvGrpSpPr>
                              <a:grpSpLocks noChangeAspect="1"/>
                            </wpg:cNvGrpSpPr>
                            <wpg:grpSpPr>
                              <a:xfrm>
                                <a:off x="0" y="0"/>
                                <a:ext cx="9637200" cy="6640502"/>
                                <a:chOff x="0" y="0"/>
                                <a:chExt cx="4522457" cy="3116194"/>
                              </a:xfrm>
                            </wpg:grpSpPr>
                            <pic:pic xmlns:pic="http://schemas.openxmlformats.org/drawingml/2006/picture">
                              <pic:nvPicPr>
                                <pic:cNvPr id="299" name="Imagen 80"/>
                                <pic:cNvPicPr>
                                  <a:picLocks noChangeAspect="1"/>
                                </pic:cNvPicPr>
                              </pic:nvPicPr>
                              <pic:blipFill rotWithShape="1">
                                <a:blip r:embed="rId19" cstate="print">
                                  <a:extLst>
                                    <a:ext uri="{28A0092B-C50C-407E-A947-70E740481C1C}">
                                      <a14:useLocalDpi xmlns:a14="http://schemas.microsoft.com/office/drawing/2010/main" val="0"/>
                                    </a:ext>
                                  </a:extLst>
                                </a:blip>
                                <a:srcRect b="8127"/>
                                <a:stretch/>
                              </pic:blipFill>
                              <pic:spPr>
                                <a:xfrm>
                                  <a:off x="0" y="0"/>
                                  <a:ext cx="4522457" cy="3116194"/>
                                </a:xfrm>
                                <a:prstGeom prst="rect">
                                  <a:avLst/>
                                </a:prstGeom>
                                <a:ln>
                                  <a:solidFill>
                                    <a:schemeClr val="tx1"/>
                                  </a:solidFill>
                                </a:ln>
                              </pic:spPr>
                            </pic:pic>
                            <wps:wsp>
                              <wps:cNvPr id="300" name="Conector recto 82"/>
                              <wps:cNvCnPr/>
                              <wps:spPr>
                                <a:xfrm>
                                  <a:off x="106956" y="2921792"/>
                                  <a:ext cx="844141" cy="6318"/>
                                </a:xfrm>
                                <a:prstGeom prst="line">
                                  <a:avLst/>
                                </a:prstGeom>
                                <a:ln w="571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01" name="CuadroTexto 6"/>
                            <wps:cNvSpPr txBox="1"/>
                            <wps:spPr>
                              <a:xfrm>
                                <a:off x="0" y="0"/>
                                <a:ext cx="4720940" cy="1051232"/>
                              </a:xfrm>
                              <a:prstGeom prst="rect">
                                <a:avLst/>
                              </a:prstGeom>
                              <a:noFill/>
                            </wps:spPr>
                            <wps:txbx>
                              <w:txbxContent>
                                <w:p w:rsidR="00482493" w:rsidRPr="009869D8" w:rsidRDefault="00482493" w:rsidP="00482493">
                                  <w:pPr>
                                    <w:pStyle w:val="NormalWeb"/>
                                    <w:spacing w:before="0" w:beforeAutospacing="0" w:after="0" w:afterAutospacing="0"/>
                                    <w:rPr>
                                      <w:sz w:val="8"/>
                                    </w:rPr>
                                  </w:pPr>
                                  <w:r w:rsidRPr="009869D8">
                                    <w:rPr>
                                      <w:b/>
                                      <w:bCs/>
                                      <w:color w:val="FFFFFF" w:themeColor="background1"/>
                                      <w:kern w:val="24"/>
                                      <w:sz w:val="32"/>
                                      <w:szCs w:val="96"/>
                                    </w:rPr>
                                    <w:t>(b)</w:t>
                                  </w:r>
                                </w:p>
                              </w:txbxContent>
                            </wps:txbx>
                            <wps:bodyPr wrap="square" rtlCol="0">
                              <a:noAutofit/>
                            </wps:bodyPr>
                          </wps:wsp>
                        </wpg:grpSp>
                        <wps:wsp>
                          <wps:cNvPr id="303" name="CuadroTexto 3"/>
                          <wps:cNvSpPr txBox="1"/>
                          <wps:spPr>
                            <a:xfrm>
                              <a:off x="72896" y="2609127"/>
                              <a:ext cx="937892" cy="490548"/>
                            </a:xfrm>
                            <a:prstGeom prst="rect">
                              <a:avLst/>
                            </a:prstGeom>
                            <a:noFill/>
                          </wps:spPr>
                          <wps:txbx>
                            <w:txbxContent>
                              <w:p w:rsidR="00482493" w:rsidRPr="009869D8" w:rsidRDefault="00482493" w:rsidP="00482493">
                                <w:pPr>
                                  <w:pStyle w:val="NormalWeb"/>
                                  <w:spacing w:before="0" w:beforeAutospacing="0" w:after="0" w:afterAutospacing="0"/>
                                  <w:rPr>
                                    <w:sz w:val="20"/>
                                  </w:rPr>
                                </w:pPr>
                                <w:r w:rsidRPr="009869D8">
                                  <w:rPr>
                                    <w:b/>
                                    <w:bCs/>
                                    <w:color w:val="FFFFFF" w:themeColor="background1"/>
                                    <w:kern w:val="24"/>
                                    <w:sz w:val="32"/>
                                    <w:szCs w:val="40"/>
                                  </w:rPr>
                                  <w:t>5 µm</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12093AE0" id="6 Grupo" o:spid="_x0000_s1042" style="position:absolute;left:0;text-align:left;margin-left:-46.85pt;margin-top:.5pt;width:511.5pt;height:173.35pt;z-index:251748352;mso-width-relative:margin;mso-height-relative:margin" coordorigin="-161" coordsize="65875,22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">
                <o:lock v:ext="edit" aspectratio="t"/>
                <v:group id="Grupo 20" o:spid="_x0000_s1043" style="position:absolute;left:-161;width:32878;height:22282" coordorigin="-490" coordsize="99545,67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o:lock v:ext="edit" aspectratio="t"/>
                  <v:group id="Grupo 66" o:spid="_x0000_s1044" style="position:absolute;left:-490;top:14;width:99545;height:67437" coordorigin="-518,14" coordsize="105372,71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o:lock v:ext="edit" aspectratio="t"/>
                    <v:group id="Grupo 67" o:spid="_x0000_s1045" style="position:absolute;left:-518;top:14;width:102539;height:71385" coordorigin="-442,14" coordsize="87503,60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o:lock v:ext="edit" aspectratio="t"/>
                      <v:shape id="Imagen 68" o:spid="_x0000_s1046" type="#_x0000_t75" style="position:absolute;top:14;width:87061;height:60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" stroked="t" strokecolor="black [3213]">
                        <v:imagedata r:id="rId20" o:title="" cropbottom="4395f"/>
                        <v:path arrowok="t"/>
                      </v:shape>
                      <v:line id="Conector recto 69" o:spid="_x0000_s1047" style="position:absolute;visibility:visible;mso-wrap-style:square" from="1030,58355" to="18238,58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" strokecolor="white [3212]" strokeweight="4.5pt"/>
                      <v:shape id="Text Box 43" o:spid="_x0000_s1048" type="#_x0000_t202" style="position:absolute;left:-442;top:49484;width:19920;height:8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w:txbxContent>
                            <w:p w:rsidR="00482493" w:rsidRPr="009869D8" w:rsidRDefault="00482493" w:rsidP="00482493">
                              <w:pPr>
                                <w:pStyle w:val="NormalWeb"/>
                                <w:spacing w:before="0" w:beforeAutospacing="0" w:after="0" w:afterAutospacing="0"/>
                                <w:jc w:val="center"/>
                                <w:rPr>
                                  <w:sz w:val="8"/>
                                </w:rPr>
                              </w:pPr>
                              <w:r w:rsidRPr="009869D8">
                                <w:rPr>
                                  <w:b/>
                                  <w:bCs/>
                                  <w:color w:val="FFFFFF" w:themeColor="background1"/>
                                  <w:kern w:val="24"/>
                                  <w:sz w:val="32"/>
                                  <w:szCs w:val="88"/>
                                </w:rPr>
                                <w:t>5 µm</w:t>
                              </w:r>
                            </w:p>
                          </w:txbxContent>
                        </v:textbox>
                      </v:shape>
                    </v:group>
                    <v:group id="Grupo 71" o:spid="_x0000_s1049" style="position:absolute;left:57673;top:45;width:47181;height:30999" coordorigin="57673,45" coordsize="53692,3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o:lock v:ext="edit" aspectratio="t"/>
                      <v:shape id="Imagen 72" o:spid="_x0000_s1050" type="#_x0000_t75" style="position:absolute;left:57673;top:45;width:50467;height:35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" stroked="t" strokecolor="black [3213]">
                        <v:imagedata r:id="rId21" o:title="" cropbottom="4460f"/>
                        <v:path arrowok="t"/>
                      </v:shape>
                      <v:line id="Conector recto 73" o:spid="_x0000_s1051" style="position:absolute;visibility:visible;mso-wrap-style:square" from="95173,33391" to="107053,33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" strokecolor="white [3212]" strokeweight="3pt"/>
                      <v:shape id="CuadroTexto 11" o:spid="_x0000_s1052" type="#_x0000_t202" style="position:absolute;left:89968;top:24405;width:21397;height:8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rsidR="00482493" w:rsidRPr="009869D8" w:rsidRDefault="00482493" w:rsidP="00482493">
                              <w:pPr>
                                <w:pStyle w:val="NormalWeb"/>
                                <w:spacing w:before="0" w:beforeAutospacing="0" w:after="0" w:afterAutospacing="0"/>
                                <w:jc w:val="center"/>
                                <w:rPr>
                                  <w:sz w:val="4"/>
                                </w:rPr>
                              </w:pPr>
                              <w:r w:rsidRPr="009869D8">
                                <w:rPr>
                                  <w:b/>
                                  <w:bCs/>
                                  <w:color w:val="FFFFFF" w:themeColor="background1"/>
                                  <w:kern w:val="24"/>
                                  <w:sz w:val="18"/>
                                  <w:szCs w:val="64"/>
                                </w:rPr>
                                <w:t>2 µm</w:t>
                              </w:r>
                            </w:p>
                          </w:txbxContent>
                        </v:textbox>
                      </v:shape>
                      <v:oval id="Elipse 75" o:spid="_x0000_s1053" style="position:absolute;left:101565;top:1950;width:5488;height:10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" filled="f" strokecolor="yellow" strokeweight="2pt">
                        <v:stroke dashstyle="1 1"/>
                      </v:oval>
                    </v:group>
                  </v:group>
                  <v:shape id="CuadroTexto 6" o:spid="_x0000_s1054" type="#_x0000_t202" style="position:absolute;left:1892;width:43313;height:10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rsidR="00482493" w:rsidRPr="009869D8" w:rsidRDefault="00482493" w:rsidP="00482493">
                          <w:pPr>
                            <w:pStyle w:val="NormalWeb"/>
                            <w:spacing w:before="0" w:beforeAutospacing="0" w:after="0" w:afterAutospacing="0"/>
                            <w:rPr>
                              <w:sz w:val="8"/>
                            </w:rPr>
                          </w:pPr>
                          <w:r w:rsidRPr="009869D8">
                            <w:rPr>
                              <w:b/>
                              <w:bCs/>
                              <w:color w:val="FFFFFF" w:themeColor="background1"/>
                              <w:kern w:val="24"/>
                              <w:sz w:val="32"/>
                              <w:szCs w:val="96"/>
                            </w:rPr>
                            <w:t>(a)</w:t>
                          </w:r>
                        </w:p>
                      </w:txbxContent>
                    </v:textbox>
                  </v:shape>
                  <v:oval id="Elipse 77" o:spid="_x0000_s1055" style="position:absolute;left:20190;top:44740;width:7787;height:15920;rotation:-10631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" filled="f" strokecolor="yellow" strokeweight="2pt">
                    <v:stroke dashstyle="1 1"/>
                  </v:oval>
                </v:group>
                <v:group id="Grupo 43" o:spid="_x0000_s1056" style="position:absolute;left:33315;width:32398;height:22332" coordsize="48198,33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o:lock v:ext="edit" aspectratio="t"/>
                  <v:group id="Grupo 7" o:spid="_x0000_s1057" style="position:absolute;width:48198;height:33215" coordsize="96372,66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o:lock v:ext="edit" aspectratio="t"/>
                    <v:group id="Grupo 79" o:spid="_x0000_s1058" style="position:absolute;width:96372;height:66405" coordsize="45224,3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o:lock v:ext="edit" aspectratio="t"/>
                      <v:shape id="Imagen 80" o:spid="_x0000_s1059" type="#_x0000_t75" style="position:absolute;width:45224;height:31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" stroked="t" strokecolor="black [3213]">
                        <v:imagedata r:id="rId22" o:title="" cropbottom="5326f"/>
                        <v:path arrowok="t"/>
                      </v:shape>
                      <v:line id="Conector recto 82" o:spid="_x0000_s1060" style="position:absolute;visibility:visible;mso-wrap-style:square" from="1069,29217" to="9510,29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" strokecolor="white [3212]" strokeweight="4.5pt"/>
                    </v:group>
                    <v:shape id="CuadroTexto 6" o:spid="_x0000_s1061" type="#_x0000_t202" style="position:absolute;width:47209;height:10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rsidR="00482493" w:rsidRPr="009869D8" w:rsidRDefault="00482493" w:rsidP="00482493">
                            <w:pPr>
                              <w:pStyle w:val="NormalWeb"/>
                              <w:spacing w:before="0" w:beforeAutospacing="0" w:after="0" w:afterAutospacing="0"/>
                              <w:rPr>
                                <w:sz w:val="8"/>
                              </w:rPr>
                            </w:pPr>
                            <w:r w:rsidRPr="009869D8">
                              <w:rPr>
                                <w:b/>
                                <w:bCs/>
                                <w:color w:val="FFFFFF" w:themeColor="background1"/>
                                <w:kern w:val="24"/>
                                <w:sz w:val="32"/>
                                <w:szCs w:val="96"/>
                              </w:rPr>
                              <w:t>(b)</w:t>
                            </w:r>
                          </w:p>
                        </w:txbxContent>
                      </v:textbox>
                    </v:shape>
                  </v:group>
                  <v:shape id="CuadroTexto 3" o:spid="_x0000_s1062" type="#_x0000_t202" style="position:absolute;left:728;top:26091;width:9379;height:49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" filled="f" stroked="f">
                    <v:textbox style="mso-fit-shape-to-text:t">
                      <w:txbxContent>
                        <w:p w:rsidR="00482493" w:rsidRPr="009869D8" w:rsidRDefault="00482493" w:rsidP="00482493">
                          <w:pPr>
                            <w:pStyle w:val="NormalWeb"/>
                            <w:spacing w:before="0" w:beforeAutospacing="0" w:after="0" w:afterAutospacing="0"/>
                            <w:rPr>
                              <w:sz w:val="20"/>
                            </w:rPr>
                          </w:pPr>
                          <w:r w:rsidRPr="009869D8">
                            <w:rPr>
                              <w:b/>
                              <w:bCs/>
                              <w:color w:val="FFFFFF" w:themeColor="background1"/>
                              <w:kern w:val="24"/>
                              <w:sz w:val="32"/>
                              <w:szCs w:val="40"/>
                            </w:rPr>
                            <w:t>5 µm</w:t>
                          </w:r>
                        </w:p>
                      </w:txbxContent>
                    </v:textbox>
                  </v:shape>
                </v:group>
              </v:group>
            </w:pict>
          </mc:Fallback>
        </mc:AlternateContent>
      </w:r>
    </w:p>
    <w:p w:rsidR="00482493" w:rsidRPr="004C7E83" w:rsidRDefault="00482493" w:rsidP="00B42B20">
      <w:pPr>
        <w:jc w:val="center"/>
        <w:rPr>
          <w:lang w:val="en-GB"/>
        </w:rPr>
      </w:pPr>
    </w:p>
    <w:p w:rsidR="00482493" w:rsidRPr="004C7E83" w:rsidRDefault="00482493" w:rsidP="00B42B20">
      <w:pPr>
        <w:jc w:val="center"/>
        <w:rPr>
          <w:lang w:val="en-GB"/>
        </w:rPr>
      </w:pPr>
    </w:p>
    <w:p w:rsidR="00482493" w:rsidRPr="004C7E83" w:rsidRDefault="00482493" w:rsidP="00B42B20">
      <w:pPr>
        <w:jc w:val="center"/>
        <w:rPr>
          <w:lang w:val="en-GB"/>
        </w:rPr>
      </w:pPr>
    </w:p>
    <w:p w:rsidR="00482493" w:rsidRPr="004C7E83" w:rsidRDefault="00482493" w:rsidP="00B42B20">
      <w:pPr>
        <w:jc w:val="center"/>
        <w:rPr>
          <w:lang w:val="en-GB"/>
        </w:rPr>
      </w:pPr>
    </w:p>
    <w:p w:rsidR="00482493" w:rsidRPr="004C7E83" w:rsidRDefault="00482493" w:rsidP="00B42B20">
      <w:pPr>
        <w:jc w:val="center"/>
        <w:rPr>
          <w:lang w:val="en-GB"/>
        </w:rPr>
      </w:pPr>
    </w:p>
    <w:p w:rsidR="00482493" w:rsidRPr="004C7E83" w:rsidRDefault="00482493" w:rsidP="00B42B20">
      <w:pPr>
        <w:jc w:val="center"/>
        <w:rPr>
          <w:lang w:val="en-GB"/>
        </w:rPr>
      </w:pPr>
    </w:p>
    <w:p w:rsidR="009869D8" w:rsidRDefault="00482493" w:rsidP="009869D8">
      <w:pPr>
        <w:jc w:val="center"/>
        <w:rPr>
          <w:lang w:val="en-GB"/>
        </w:rPr>
      </w:pPr>
      <w:r w:rsidRPr="004C7E83">
        <w:rPr>
          <w:lang w:val="en-GB"/>
        </w:rPr>
        <w:t>Figure 4</w:t>
      </w:r>
    </w:p>
    <w:p w:rsidR="009869D8" w:rsidRDefault="009869D8">
      <w:pPr>
        <w:spacing w:line="276" w:lineRule="auto"/>
        <w:jc w:val="left"/>
        <w:rPr>
          <w:lang w:val="en-GB"/>
        </w:rPr>
      </w:pPr>
      <w:r>
        <w:rPr>
          <w:lang w:val="en-GB"/>
        </w:rPr>
        <w:br w:type="page"/>
      </w:r>
    </w:p>
    <w:p w:rsidR="00AB7BFA" w:rsidRPr="004C7E83" w:rsidRDefault="00AB7BFA" w:rsidP="009869D8">
      <w:pPr>
        <w:jc w:val="center"/>
        <w:rPr>
          <w:lang w:val="en-GB"/>
        </w:rPr>
      </w:pPr>
    </w:p>
    <w:p w:rsidR="00AB7BFA" w:rsidRPr="004C7E83" w:rsidRDefault="00C471A4" w:rsidP="0004720D">
      <w:pPr>
        <w:jc w:val="center"/>
        <w:rPr>
          <w:lang w:val="en-GB"/>
        </w:rPr>
      </w:pPr>
      <w:r>
        <w:rPr>
          <w:noProof/>
          <w:lang w:val="es-ES" w:eastAsia="es-ES"/>
        </w:rPr>
        <w:drawing>
          <wp:inline distT="0" distB="0" distL="0" distR="0">
            <wp:extent cx="3240000" cy="2576275"/>
            <wp:effectExtent l="0" t="0" r="0" b="0"/>
            <wp:docPr id="4" name="Imagen 4" descr="F:\PhD\PLS\Artículo PLS\ShortComJECS\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PhD\PLS\Artículo PLS\ShortComJECS\Fig5.t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126" t="7292" r="10319"/>
                    <a:stretch/>
                  </pic:blipFill>
                  <pic:spPr bwMode="auto">
                    <a:xfrm>
                      <a:off x="0" y="0"/>
                      <a:ext cx="3240000" cy="2576275"/>
                    </a:xfrm>
                    <a:prstGeom prst="rect">
                      <a:avLst/>
                    </a:prstGeom>
                    <a:noFill/>
                    <a:ln>
                      <a:noFill/>
                    </a:ln>
                    <a:extLst>
                      <a:ext uri="{53640926-AAD7-44D8-BBD7-CCE9431645EC}">
                        <a14:shadowObscured xmlns:a14="http://schemas.microsoft.com/office/drawing/2010/main"/>
                      </a:ext>
                    </a:extLst>
                  </pic:spPr>
                </pic:pic>
              </a:graphicData>
            </a:graphic>
          </wp:inline>
        </w:drawing>
      </w:r>
    </w:p>
    <w:p w:rsidR="00186467" w:rsidRDefault="00AB7BFA" w:rsidP="00AB7BFA">
      <w:pPr>
        <w:jc w:val="center"/>
        <w:rPr>
          <w:lang w:val="en-GB"/>
        </w:rPr>
      </w:pPr>
      <w:r w:rsidRPr="004C7E83">
        <w:rPr>
          <w:lang w:val="en-GB"/>
        </w:rPr>
        <w:t>Figure 5</w:t>
      </w:r>
    </w:p>
    <w:p w:rsidR="00186467" w:rsidRDefault="00186467">
      <w:pPr>
        <w:spacing w:line="276" w:lineRule="auto"/>
        <w:jc w:val="left"/>
        <w:rPr>
          <w:lang w:val="en-GB"/>
        </w:rPr>
      </w:pPr>
      <w:r>
        <w:rPr>
          <w:lang w:val="en-GB"/>
        </w:rPr>
        <w:br w:type="page"/>
      </w:r>
    </w:p>
    <w:p w:rsidR="00482493" w:rsidRPr="005F6728" w:rsidRDefault="005F6728" w:rsidP="005F6728">
      <w:pPr>
        <w:spacing w:line="276" w:lineRule="auto"/>
        <w:jc w:val="center"/>
        <w:rPr>
          <w:b/>
          <w:lang w:val="en-GB"/>
        </w:rPr>
      </w:pPr>
      <w:r>
        <w:rPr>
          <w:b/>
          <w:lang w:val="en-GB"/>
        </w:rPr>
        <w:lastRenderedPageBreak/>
        <w:t>SUPPLEMENTARY INFORMATION</w:t>
      </w:r>
    </w:p>
    <w:p w:rsidR="007E3F58" w:rsidRPr="004C7E83" w:rsidRDefault="007E3F58" w:rsidP="0017486F">
      <w:pPr>
        <w:jc w:val="center"/>
        <w:rPr>
          <w:lang w:val="en-GB"/>
        </w:rPr>
      </w:pPr>
      <w:r w:rsidRPr="004C7E83">
        <w:rPr>
          <w:noProof/>
          <w:lang w:val="es-ES" w:eastAsia="es-ES"/>
        </w:rPr>
        <w:drawing>
          <wp:inline distT="0" distB="0" distL="0" distR="0">
            <wp:extent cx="3088256" cy="2684049"/>
            <wp:effectExtent l="0" t="0" r="0" b="2540"/>
            <wp:docPr id="30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tif"/>
                    <pic:cNvPicPr/>
                  </pic:nvPicPr>
                  <pic:blipFill rotWithShape="1">
                    <a:blip r:embed="rId24" cstate="print">
                      <a:extLst>
                        <a:ext uri="{28A0092B-C50C-407E-A947-70E740481C1C}">
                          <a14:useLocalDpi xmlns:a14="http://schemas.microsoft.com/office/drawing/2010/main" val="0"/>
                        </a:ext>
                      </a:extLst>
                    </a:blip>
                    <a:srcRect l="7862" r="10811"/>
                    <a:stretch/>
                  </pic:blipFill>
                  <pic:spPr bwMode="auto">
                    <a:xfrm>
                      <a:off x="0" y="0"/>
                      <a:ext cx="3084893" cy="2681126"/>
                    </a:xfrm>
                    <a:prstGeom prst="rect">
                      <a:avLst/>
                    </a:prstGeom>
                    <a:ln>
                      <a:noFill/>
                    </a:ln>
                    <a:extLst>
                      <a:ext uri="{53640926-AAD7-44D8-BBD7-CCE9431645EC}">
                        <a14:shadowObscured xmlns:a14="http://schemas.microsoft.com/office/drawing/2010/main"/>
                      </a:ext>
                    </a:extLst>
                  </pic:spPr>
                </pic:pic>
              </a:graphicData>
            </a:graphic>
          </wp:inline>
        </w:drawing>
      </w:r>
      <w:r w:rsidRPr="004C7E83">
        <w:rPr>
          <w:noProof/>
          <w:lang w:val="es-ES" w:eastAsia="es-ES"/>
        </w:rPr>
        <w:drawing>
          <wp:inline distT="0" distB="0" distL="0" distR="0">
            <wp:extent cx="3036498" cy="2492288"/>
            <wp:effectExtent l="0" t="0" r="0" b="3810"/>
            <wp:docPr id="30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b.tif"/>
                    <pic:cNvPicPr/>
                  </pic:nvPicPr>
                  <pic:blipFill rotWithShape="1">
                    <a:blip r:embed="rId25" cstate="print">
                      <a:extLst>
                        <a:ext uri="{28A0092B-C50C-407E-A947-70E740481C1C}">
                          <a14:useLocalDpi xmlns:a14="http://schemas.microsoft.com/office/drawing/2010/main" val="0"/>
                        </a:ext>
                      </a:extLst>
                    </a:blip>
                    <a:srcRect l="7862" t="5562" r="10811"/>
                    <a:stretch/>
                  </pic:blipFill>
                  <pic:spPr bwMode="auto">
                    <a:xfrm>
                      <a:off x="0" y="0"/>
                      <a:ext cx="3042307" cy="2497056"/>
                    </a:xfrm>
                    <a:prstGeom prst="rect">
                      <a:avLst/>
                    </a:prstGeom>
                    <a:ln>
                      <a:noFill/>
                    </a:ln>
                    <a:extLst>
                      <a:ext uri="{53640926-AAD7-44D8-BBD7-CCE9431645EC}">
                        <a14:shadowObscured xmlns:a14="http://schemas.microsoft.com/office/drawing/2010/main"/>
                      </a:ext>
                    </a:extLst>
                  </pic:spPr>
                </pic:pic>
              </a:graphicData>
            </a:graphic>
          </wp:inline>
        </w:drawing>
      </w:r>
      <w:r w:rsidRPr="004C7E83">
        <w:rPr>
          <w:noProof/>
          <w:lang w:val="es-ES" w:eastAsia="es-ES"/>
        </w:rPr>
        <w:drawing>
          <wp:inline distT="0" distB="0" distL="0" distR="0">
            <wp:extent cx="3122762" cy="2538314"/>
            <wp:effectExtent l="0" t="0" r="1905" b="0"/>
            <wp:docPr id="30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c.tif"/>
                    <pic:cNvPicPr/>
                  </pic:nvPicPr>
                  <pic:blipFill rotWithShape="1">
                    <a:blip r:embed="rId26" cstate="print">
                      <a:extLst>
                        <a:ext uri="{28A0092B-C50C-407E-A947-70E740481C1C}">
                          <a14:useLocalDpi xmlns:a14="http://schemas.microsoft.com/office/drawing/2010/main" val="0"/>
                        </a:ext>
                      </a:extLst>
                    </a:blip>
                    <a:srcRect l="7371" t="5909" r="10811"/>
                    <a:stretch/>
                  </pic:blipFill>
                  <pic:spPr bwMode="auto">
                    <a:xfrm>
                      <a:off x="0" y="0"/>
                      <a:ext cx="3129078" cy="2543448"/>
                    </a:xfrm>
                    <a:prstGeom prst="rect">
                      <a:avLst/>
                    </a:prstGeom>
                    <a:ln>
                      <a:noFill/>
                    </a:ln>
                    <a:extLst>
                      <a:ext uri="{53640926-AAD7-44D8-BBD7-CCE9431645EC}">
                        <a14:shadowObscured xmlns:a14="http://schemas.microsoft.com/office/drawing/2010/main"/>
                      </a:ext>
                    </a:extLst>
                  </pic:spPr>
                </pic:pic>
              </a:graphicData>
            </a:graphic>
          </wp:inline>
        </w:drawing>
      </w:r>
    </w:p>
    <w:p w:rsidR="007E3F58" w:rsidRPr="004C7E83" w:rsidRDefault="007E3F58" w:rsidP="0017486F">
      <w:pPr>
        <w:rPr>
          <w:lang w:val="en-GB"/>
        </w:rPr>
      </w:pPr>
      <w:r w:rsidRPr="004C7E83">
        <w:rPr>
          <w:b/>
          <w:lang w:val="en-GB"/>
        </w:rPr>
        <w:t xml:space="preserve">Supplementary figure S1. </w:t>
      </w:r>
      <w:r w:rsidRPr="004C7E83">
        <w:rPr>
          <w:lang w:val="en-GB"/>
        </w:rPr>
        <w:t>X-ray diffraction patterns of the GNP/3YTZP composites sintered at (a) 1350 ºC, (b) 1400 ºC and (c) 1450 ºC.</w:t>
      </w:r>
    </w:p>
    <w:p w:rsidR="007E3F58" w:rsidRPr="004C7E83" w:rsidRDefault="007E3F58" w:rsidP="0017486F">
      <w:pPr>
        <w:jc w:val="center"/>
        <w:rPr>
          <w:lang w:val="en-GB"/>
        </w:rPr>
      </w:pPr>
      <w:r w:rsidRPr="004C7E83">
        <w:rPr>
          <w:noProof/>
          <w:lang w:val="es-ES" w:eastAsia="es-ES"/>
        </w:rPr>
        <w:lastRenderedPageBreak/>
        <w:drawing>
          <wp:inline distT="0" distB="0" distL="0" distR="0">
            <wp:extent cx="3240000" cy="6089750"/>
            <wp:effectExtent l="0" t="0" r="0" b="6350"/>
            <wp:docPr id="30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rotWithShape="1">
                    <a:blip r:embed="rId27" cstate="print">
                      <a:extLst>
                        <a:ext uri="{28A0092B-C50C-407E-A947-70E740481C1C}">
                          <a14:useLocalDpi xmlns:a14="http://schemas.microsoft.com/office/drawing/2010/main" val="0"/>
                        </a:ext>
                      </a:extLst>
                    </a:blip>
                    <a:srcRect l="6147" t="6553" r="6064" b="5505"/>
                    <a:stretch/>
                  </pic:blipFill>
                  <pic:spPr bwMode="auto">
                    <a:xfrm>
                      <a:off x="0" y="0"/>
                      <a:ext cx="3240000" cy="6089750"/>
                    </a:xfrm>
                    <a:prstGeom prst="rect">
                      <a:avLst/>
                    </a:prstGeom>
                    <a:ln>
                      <a:noFill/>
                    </a:ln>
                    <a:extLst>
                      <a:ext uri="{53640926-AAD7-44D8-BBD7-CCE9431645EC}">
                        <a14:shadowObscured xmlns:a14="http://schemas.microsoft.com/office/drawing/2010/main"/>
                      </a:ext>
                    </a:extLst>
                  </pic:spPr>
                </pic:pic>
              </a:graphicData>
            </a:graphic>
          </wp:inline>
        </w:drawing>
      </w:r>
    </w:p>
    <w:p w:rsidR="007E3F58" w:rsidRPr="004C7E83" w:rsidRDefault="007E3F58" w:rsidP="0017486F">
      <w:pPr>
        <w:rPr>
          <w:lang w:val="en-GB"/>
        </w:rPr>
      </w:pPr>
      <w:r w:rsidRPr="004C7E83">
        <w:rPr>
          <w:b/>
          <w:lang w:val="en-GB"/>
        </w:rPr>
        <w:t xml:space="preserve">Supplementary figure S2. </w:t>
      </w:r>
      <w:r w:rsidRPr="004C7E83">
        <w:rPr>
          <w:lang w:val="en-GB"/>
        </w:rPr>
        <w:t xml:space="preserve">Raman spectra of the composites with 2.5, 5 and 10 vol% GNP sintered at (a)1350 ºC, (b) 1400 ºC and (c) 1450 ºC. </w:t>
      </w:r>
    </w:p>
    <w:p w:rsidR="00CC657D" w:rsidRPr="004C7E83" w:rsidRDefault="00CC657D" w:rsidP="0017486F">
      <w:pPr>
        <w:jc w:val="center"/>
        <w:rPr>
          <w:lang w:val="en-GB"/>
        </w:rPr>
      </w:pPr>
    </w:p>
    <w:p w:rsidR="00B42B20" w:rsidRPr="004C7E83" w:rsidRDefault="00B42B20" w:rsidP="0017486F">
      <w:pPr>
        <w:jc w:val="center"/>
        <w:rPr>
          <w:lang w:val="en-GB"/>
        </w:rPr>
      </w:pPr>
    </w:p>
    <w:p w:rsidR="00B42B20" w:rsidRPr="004C7E83" w:rsidRDefault="00B42B20" w:rsidP="0017486F">
      <w:pPr>
        <w:jc w:val="center"/>
        <w:rPr>
          <w:lang w:val="en-GB"/>
        </w:rPr>
      </w:pPr>
    </w:p>
    <w:p w:rsidR="00B42B20" w:rsidRPr="004C7E83" w:rsidRDefault="00B42B20" w:rsidP="0017486F">
      <w:pPr>
        <w:jc w:val="center"/>
        <w:rPr>
          <w:lang w:val="en-GB"/>
        </w:rPr>
      </w:pPr>
    </w:p>
    <w:p w:rsidR="00B42B20" w:rsidRPr="004C7E83" w:rsidRDefault="00B42B20" w:rsidP="0017486F">
      <w:pPr>
        <w:jc w:val="center"/>
        <w:rPr>
          <w:lang w:val="en-GB"/>
        </w:rPr>
      </w:pPr>
    </w:p>
    <w:p w:rsidR="00233BCC" w:rsidRPr="004C7E83" w:rsidRDefault="009E18FE" w:rsidP="00233BCC">
      <w:pPr>
        <w:jc w:val="center"/>
        <w:rPr>
          <w:lang w:val="en-GB"/>
        </w:rPr>
      </w:pPr>
      <w:r w:rsidRPr="004C7E83">
        <w:rPr>
          <w:lang w:val="en-GB"/>
        </w:rPr>
        <w:object w:dxaOrig="26310" w:dyaOrig="18607" w14:anchorId="18E19323">
          <v:shape id="_x0000_i1025" type="#_x0000_t75" style="width:373.5pt;height:266.25pt" o:ole="">
            <v:imagedata r:id="rId28" o:title=""/>
          </v:shape>
          <o:OLEObject Type="Embed" ProgID="Origin50.Graph" ShapeID="_x0000_i1025" DrawAspect="Content" ObjectID="_1644132100" r:id="rId29"/>
        </w:object>
      </w:r>
      <w:r w:rsidRPr="004C7E83">
        <w:rPr>
          <w:lang w:val="en-GB"/>
        </w:rPr>
        <w:object w:dxaOrig="26310" w:dyaOrig="18607" w14:anchorId="591722D0">
          <v:shape id="_x0000_i1026" type="#_x0000_t75" style="width:368.25pt;height:260.25pt" o:ole="">
            <v:imagedata r:id="rId30" o:title=""/>
          </v:shape>
          <o:OLEObject Type="Embed" ProgID="Origin50.Graph" ShapeID="_x0000_i1026" DrawAspect="Content" ObjectID="_1644132101" r:id="rId31"/>
        </w:object>
      </w:r>
    </w:p>
    <w:p w:rsidR="00365E9B" w:rsidRDefault="00365E9B" w:rsidP="00365E9B">
      <w:pPr>
        <w:tabs>
          <w:tab w:val="left" w:pos="4800"/>
        </w:tabs>
        <w:jc w:val="left"/>
        <w:rPr>
          <w:rFonts w:eastAsia="FMBLI E+ MTSY"/>
          <w:iCs/>
          <w:lang w:val="en-GB"/>
        </w:rPr>
      </w:pPr>
      <w:r w:rsidRPr="004C7E83">
        <w:rPr>
          <w:b/>
          <w:lang w:val="en-GB"/>
        </w:rPr>
        <w:t xml:space="preserve">Supplementary figure </w:t>
      </w:r>
      <w:r w:rsidR="00233BCC" w:rsidRPr="004C7E83">
        <w:rPr>
          <w:b/>
          <w:lang w:val="en-GB"/>
        </w:rPr>
        <w:t>S3</w:t>
      </w:r>
      <w:r w:rsidRPr="004C7E83">
        <w:rPr>
          <w:b/>
          <w:lang w:val="en-GB"/>
        </w:rPr>
        <w:t xml:space="preserve">. </w:t>
      </w:r>
      <w:r w:rsidRPr="004C7E83">
        <w:rPr>
          <w:lang w:val="en-GB"/>
        </w:rPr>
        <w:t xml:space="preserve"> </w:t>
      </w:r>
      <w:r w:rsidR="00233BCC" w:rsidRPr="004C7E83">
        <w:rPr>
          <w:lang w:val="en-GB"/>
        </w:rPr>
        <w:t xml:space="preserve">Electrical conductivity as a function of temperature for the GNP/3YTZP composites sintered at 1350 ºC, plotted according to the 2D-VHR model, (a) </w:t>
      </w:r>
      <w:r w:rsidR="00233BCC" w:rsidRPr="004C7E83">
        <w:rPr>
          <w:rFonts w:ascii="Symbol" w:eastAsia="FMBLI E+ MTSY" w:hAnsi="Symbol"/>
          <w:i/>
          <w:iCs/>
          <w:lang w:val="en-GB"/>
        </w:rPr>
        <w:t></w:t>
      </w:r>
      <w:r w:rsidR="00233BCC" w:rsidRPr="004C7E83">
        <w:rPr>
          <w:rFonts w:eastAsia="FMBLI E+ MTSY"/>
          <w:i/>
          <w:iCs/>
          <w:vertAlign w:val="subscript"/>
          <w:lang w:val="en-GB"/>
        </w:rPr>
        <w:sym w:font="Symbol" w:char="005E"/>
      </w:r>
      <w:r w:rsidR="00233BCC" w:rsidRPr="004C7E83">
        <w:rPr>
          <w:rFonts w:eastAsia="FMBLI E+ MTSY"/>
          <w:iCs/>
          <w:lang w:val="en-GB"/>
        </w:rPr>
        <w:t xml:space="preserve"> and (b) </w:t>
      </w:r>
      <w:r w:rsidR="00233BCC" w:rsidRPr="004C7E83">
        <w:rPr>
          <w:rFonts w:ascii="Symbol" w:eastAsia="FMBLI E+ MTSY" w:hAnsi="Symbol"/>
          <w:i/>
          <w:iCs/>
          <w:lang w:val="en-GB"/>
        </w:rPr>
        <w:t></w:t>
      </w:r>
      <w:r w:rsidR="00233BCC" w:rsidRPr="004C7E83">
        <w:rPr>
          <w:rFonts w:eastAsia="FMBLI E+ MTSY"/>
          <w:i/>
          <w:iCs/>
          <w:vertAlign w:val="subscript"/>
          <w:lang w:val="en-GB"/>
        </w:rPr>
        <w:sym w:font="Symbol" w:char="007C"/>
      </w:r>
      <w:r w:rsidR="00233BCC" w:rsidRPr="004C7E83">
        <w:rPr>
          <w:rFonts w:eastAsia="FMBLI E+ MTSY"/>
          <w:i/>
          <w:iCs/>
          <w:vertAlign w:val="subscript"/>
          <w:lang w:val="en-GB"/>
        </w:rPr>
        <w:sym w:font="Symbol" w:char="007C"/>
      </w:r>
      <w:r w:rsidR="00233BCC" w:rsidRPr="004C7E83">
        <w:rPr>
          <w:rFonts w:eastAsia="FMBLI E+ MTSY"/>
          <w:iCs/>
          <w:lang w:val="en-GB"/>
        </w:rPr>
        <w:t>.</w:t>
      </w:r>
    </w:p>
    <w:p w:rsidR="000F5626" w:rsidRDefault="000F5626" w:rsidP="00365E9B">
      <w:pPr>
        <w:tabs>
          <w:tab w:val="left" w:pos="4800"/>
        </w:tabs>
        <w:jc w:val="left"/>
        <w:rPr>
          <w:rFonts w:eastAsia="FMBLI E+ MTSY"/>
          <w:iCs/>
          <w:lang w:val="en-GB"/>
        </w:rPr>
      </w:pPr>
    </w:p>
    <w:p w:rsidR="000F5626" w:rsidRDefault="000F5626" w:rsidP="00365E9B">
      <w:pPr>
        <w:tabs>
          <w:tab w:val="left" w:pos="4800"/>
        </w:tabs>
        <w:jc w:val="left"/>
        <w:rPr>
          <w:rFonts w:eastAsia="FMBLI E+ MTSY"/>
          <w:iCs/>
          <w:lang w:val="en-GB"/>
        </w:rPr>
      </w:pPr>
    </w:p>
    <w:p w:rsidR="000F5626" w:rsidRDefault="000F5626" w:rsidP="00365E9B">
      <w:pPr>
        <w:tabs>
          <w:tab w:val="left" w:pos="4800"/>
        </w:tabs>
        <w:jc w:val="left"/>
        <w:rPr>
          <w:rFonts w:eastAsia="FMBLI E+ MTSY"/>
          <w:iCs/>
          <w:lang w:val="en-GB"/>
        </w:rPr>
      </w:pPr>
    </w:p>
    <w:p w:rsidR="000F5626" w:rsidRPr="00186467" w:rsidRDefault="000F5626" w:rsidP="000F5626">
      <w:pPr>
        <w:rPr>
          <w:b/>
        </w:rPr>
      </w:pPr>
      <w:r w:rsidRPr="00962D72">
        <w:rPr>
          <w:b/>
        </w:rPr>
        <w:lastRenderedPageBreak/>
        <w:t>Table 1</w:t>
      </w:r>
      <w:r>
        <w:rPr>
          <w:b/>
        </w:rPr>
        <w:t xml:space="preserve">. </w:t>
      </w:r>
      <w:r>
        <w:t>Measured room temperature e</w:t>
      </w:r>
      <w:r w:rsidRPr="00A26C89">
        <w:t>lectrical conductivity</w:t>
      </w:r>
      <w:r>
        <w:t xml:space="preserve"> and anisotropy factor</w:t>
      </w:r>
      <w:r w:rsidRPr="00A26C89">
        <w:t xml:space="preserve"> of the GNP/3YTZP </w:t>
      </w:r>
      <w:r>
        <w:t>composites</w:t>
      </w:r>
    </w:p>
    <w:tbl>
      <w:tblPr>
        <w:tblStyle w:val="Tablaconcuadrcula"/>
        <w:tblW w:w="5000" w:type="pct"/>
        <w:tblLook w:val="06A0" w:firstRow="1" w:lastRow="0" w:firstColumn="1" w:lastColumn="0" w:noHBand="1" w:noVBand="1"/>
      </w:tblPr>
      <w:tblGrid>
        <w:gridCol w:w="1745"/>
        <w:gridCol w:w="1744"/>
        <w:gridCol w:w="2007"/>
        <w:gridCol w:w="1700"/>
        <w:gridCol w:w="1524"/>
      </w:tblGrid>
      <w:tr w:rsidR="000F5626" w:rsidTr="00C92A91">
        <w:trPr>
          <w:trHeight w:val="567"/>
        </w:trPr>
        <w:tc>
          <w:tcPr>
            <w:tcW w:w="1000" w:type="pct"/>
            <w:vAlign w:val="center"/>
          </w:tcPr>
          <w:p w:rsidR="000F5626" w:rsidRDefault="000F5626" w:rsidP="00C92A91">
            <w:pPr>
              <w:jc w:val="center"/>
            </w:pPr>
            <w:r>
              <w:t>GNP content (vol%)</w:t>
            </w:r>
          </w:p>
        </w:tc>
        <w:tc>
          <w:tcPr>
            <w:tcW w:w="1000" w:type="pct"/>
            <w:vAlign w:val="center"/>
          </w:tcPr>
          <w:p w:rsidR="000F5626" w:rsidRDefault="000F5626" w:rsidP="00C92A91">
            <w:pPr>
              <w:jc w:val="center"/>
            </w:pPr>
            <w:r>
              <w:t>Sintering temperature</w:t>
            </w:r>
          </w:p>
          <w:p w:rsidR="000F5626" w:rsidRDefault="000F5626" w:rsidP="00C92A91">
            <w:pPr>
              <w:jc w:val="center"/>
            </w:pPr>
            <w:r>
              <w:t>( ºC)</w:t>
            </w:r>
          </w:p>
        </w:tc>
        <w:tc>
          <w:tcPr>
            <w:tcW w:w="1151" w:type="pct"/>
            <w:vAlign w:val="center"/>
          </w:tcPr>
          <w:p w:rsidR="000F5626" w:rsidRPr="00B41EFC" w:rsidRDefault="000F5626" w:rsidP="00C92A91">
            <w:pPr>
              <w:jc w:val="center"/>
            </w:pPr>
            <w:r w:rsidRPr="009178B1">
              <w:rPr>
                <w:rFonts w:ascii="Symbol" w:eastAsia="FMBLI E+ MTSY" w:hAnsi="Symbol"/>
                <w:i/>
                <w:iCs/>
              </w:rPr>
              <w:t></w:t>
            </w:r>
            <w:r w:rsidRPr="009178B1">
              <w:rPr>
                <w:rFonts w:eastAsia="FMBLI E+ MTSY"/>
                <w:i/>
                <w:iCs/>
                <w:vertAlign w:val="subscript"/>
              </w:rPr>
              <w:sym w:font="Symbol" w:char="005E"/>
            </w:r>
            <w:r>
              <w:rPr>
                <w:rFonts w:eastAsia="FMBLI E+ MTSY"/>
                <w:i/>
                <w:iCs/>
              </w:rPr>
              <w:t xml:space="preserve"> (S/m)</w:t>
            </w:r>
          </w:p>
        </w:tc>
        <w:tc>
          <w:tcPr>
            <w:tcW w:w="975" w:type="pct"/>
            <w:vAlign w:val="center"/>
          </w:tcPr>
          <w:p w:rsidR="000F5626" w:rsidRPr="00B41EFC" w:rsidRDefault="000F5626" w:rsidP="00C92A91">
            <w:pPr>
              <w:jc w:val="center"/>
            </w:pPr>
            <w:r w:rsidRPr="009178B1">
              <w:rPr>
                <w:rFonts w:ascii="Symbol" w:eastAsia="FMBLI E+ MTSY" w:hAnsi="Symbol"/>
                <w:i/>
                <w:iCs/>
              </w:rPr>
              <w:t></w:t>
            </w:r>
            <w:r w:rsidRPr="009178B1">
              <w:rPr>
                <w:rFonts w:eastAsia="FMBLI E+ MTSY"/>
                <w:i/>
                <w:iCs/>
                <w:vertAlign w:val="subscript"/>
              </w:rPr>
              <w:sym w:font="Symbol" w:char="007C"/>
            </w:r>
            <w:r w:rsidRPr="009178B1">
              <w:rPr>
                <w:rFonts w:eastAsia="FMBLI E+ MTSY"/>
                <w:i/>
                <w:iCs/>
                <w:vertAlign w:val="subscript"/>
              </w:rPr>
              <w:sym w:font="Symbol" w:char="007C"/>
            </w:r>
            <w:r>
              <w:rPr>
                <w:rFonts w:eastAsia="FMBLI E+ MTSY"/>
                <w:i/>
                <w:iCs/>
              </w:rPr>
              <w:t xml:space="preserve"> (S/m)</w:t>
            </w:r>
          </w:p>
        </w:tc>
        <w:tc>
          <w:tcPr>
            <w:tcW w:w="874" w:type="pct"/>
            <w:vAlign w:val="center"/>
          </w:tcPr>
          <w:p w:rsidR="000F5626" w:rsidRDefault="000F5626" w:rsidP="00C92A91">
            <w:pPr>
              <w:jc w:val="center"/>
            </w:pPr>
            <w:r w:rsidRPr="009178B1">
              <w:rPr>
                <w:rFonts w:ascii="Symbol" w:eastAsia="FMBLI E+ MTSY" w:hAnsi="Symbol"/>
                <w:i/>
                <w:iCs/>
              </w:rPr>
              <w:t></w:t>
            </w:r>
            <w:r w:rsidRPr="009178B1">
              <w:rPr>
                <w:rFonts w:eastAsia="FMBLI E+ MTSY"/>
                <w:i/>
                <w:iCs/>
                <w:vertAlign w:val="subscript"/>
              </w:rPr>
              <w:sym w:font="Symbol" w:char="005E"/>
            </w:r>
            <w:r>
              <w:rPr>
                <w:rFonts w:eastAsia="FMBLI E+ MTSY"/>
                <w:i/>
                <w:iCs/>
              </w:rPr>
              <w:t>/</w:t>
            </w:r>
            <w:r w:rsidRPr="009178B1">
              <w:rPr>
                <w:rFonts w:ascii="Symbol" w:eastAsia="FMBLI E+ MTSY" w:hAnsi="Symbol"/>
                <w:i/>
                <w:iCs/>
              </w:rPr>
              <w:t></w:t>
            </w:r>
            <w:r w:rsidRPr="009178B1">
              <w:rPr>
                <w:rFonts w:eastAsia="FMBLI E+ MTSY"/>
                <w:i/>
                <w:iCs/>
                <w:vertAlign w:val="subscript"/>
              </w:rPr>
              <w:sym w:font="Symbol" w:char="007C"/>
            </w:r>
            <w:r w:rsidRPr="009178B1">
              <w:rPr>
                <w:rFonts w:eastAsia="FMBLI E+ MTSY"/>
                <w:i/>
                <w:iCs/>
                <w:vertAlign w:val="subscript"/>
              </w:rPr>
              <w:sym w:font="Symbol" w:char="007C"/>
            </w:r>
          </w:p>
        </w:tc>
      </w:tr>
      <w:tr w:rsidR="000F5626" w:rsidTr="00C92A91">
        <w:trPr>
          <w:trHeight w:val="567"/>
        </w:trPr>
        <w:tc>
          <w:tcPr>
            <w:tcW w:w="1000" w:type="pct"/>
            <w:vAlign w:val="center"/>
          </w:tcPr>
          <w:p w:rsidR="000F5626" w:rsidRDefault="000F5626" w:rsidP="00C92A91">
            <w:pPr>
              <w:jc w:val="center"/>
            </w:pPr>
            <w:r>
              <w:t>2.5</w:t>
            </w:r>
          </w:p>
        </w:tc>
        <w:tc>
          <w:tcPr>
            <w:tcW w:w="1000" w:type="pct"/>
            <w:vAlign w:val="center"/>
          </w:tcPr>
          <w:p w:rsidR="000F5626" w:rsidRDefault="000F5626" w:rsidP="00C92A91">
            <w:pPr>
              <w:jc w:val="center"/>
            </w:pPr>
            <w:r>
              <w:t>1350</w:t>
            </w:r>
          </w:p>
        </w:tc>
        <w:tc>
          <w:tcPr>
            <w:tcW w:w="1151" w:type="pct"/>
            <w:vAlign w:val="center"/>
          </w:tcPr>
          <w:p w:rsidR="000F5626" w:rsidRDefault="000F5626" w:rsidP="00C92A91">
            <w:pPr>
              <w:jc w:val="center"/>
            </w:pPr>
            <w:r>
              <w:t>(169 ± 7) x10</w:t>
            </w:r>
            <w:r w:rsidRPr="00381EBF">
              <w:rPr>
                <w:vertAlign w:val="superscript"/>
              </w:rPr>
              <w:t>-6</w:t>
            </w:r>
          </w:p>
        </w:tc>
        <w:tc>
          <w:tcPr>
            <w:tcW w:w="975" w:type="pct"/>
            <w:vAlign w:val="center"/>
          </w:tcPr>
          <w:p w:rsidR="000F5626" w:rsidRDefault="000F5626" w:rsidP="00C92A91">
            <w:pPr>
              <w:jc w:val="center"/>
            </w:pPr>
            <w:r>
              <w:t>(222 ± 6)x10</w:t>
            </w:r>
            <w:r w:rsidRPr="00AE10F6">
              <w:rPr>
                <w:vertAlign w:val="superscript"/>
              </w:rPr>
              <w:t>-6</w:t>
            </w:r>
          </w:p>
        </w:tc>
        <w:tc>
          <w:tcPr>
            <w:tcW w:w="874" w:type="pct"/>
            <w:vAlign w:val="center"/>
          </w:tcPr>
          <w:p w:rsidR="000F5626" w:rsidRDefault="000F5626" w:rsidP="00C92A91">
            <w:pPr>
              <w:jc w:val="center"/>
            </w:pPr>
            <w:r>
              <w:t xml:space="preserve">0.77 </w:t>
            </w:r>
          </w:p>
        </w:tc>
      </w:tr>
      <w:tr w:rsidR="000F5626" w:rsidTr="00C92A91">
        <w:trPr>
          <w:trHeight w:val="567"/>
        </w:trPr>
        <w:tc>
          <w:tcPr>
            <w:tcW w:w="1000" w:type="pct"/>
            <w:vAlign w:val="center"/>
          </w:tcPr>
          <w:p w:rsidR="000F5626" w:rsidRDefault="000F5626" w:rsidP="00C92A91">
            <w:pPr>
              <w:jc w:val="center"/>
            </w:pPr>
            <w:r>
              <w:t>5</w:t>
            </w:r>
          </w:p>
        </w:tc>
        <w:tc>
          <w:tcPr>
            <w:tcW w:w="1000" w:type="pct"/>
            <w:vAlign w:val="center"/>
          </w:tcPr>
          <w:p w:rsidR="000F5626" w:rsidRDefault="000F5626" w:rsidP="00C92A91">
            <w:pPr>
              <w:jc w:val="center"/>
            </w:pPr>
            <w:r>
              <w:t>1350</w:t>
            </w:r>
          </w:p>
        </w:tc>
        <w:tc>
          <w:tcPr>
            <w:tcW w:w="1151" w:type="pct"/>
            <w:vAlign w:val="center"/>
          </w:tcPr>
          <w:p w:rsidR="000F5626" w:rsidRDefault="000F5626" w:rsidP="00C92A91">
            <w:pPr>
              <w:jc w:val="center"/>
            </w:pPr>
            <w:r>
              <w:t>25.2 ± 1.0</w:t>
            </w:r>
          </w:p>
        </w:tc>
        <w:tc>
          <w:tcPr>
            <w:tcW w:w="975" w:type="pct"/>
            <w:vAlign w:val="center"/>
          </w:tcPr>
          <w:p w:rsidR="000F5626" w:rsidRDefault="000F5626" w:rsidP="00C92A91">
            <w:pPr>
              <w:jc w:val="center"/>
            </w:pPr>
            <w:r>
              <w:t>6.66 ± 0.18</w:t>
            </w:r>
          </w:p>
        </w:tc>
        <w:tc>
          <w:tcPr>
            <w:tcW w:w="874" w:type="pct"/>
            <w:vAlign w:val="center"/>
          </w:tcPr>
          <w:p w:rsidR="000F5626" w:rsidRDefault="000F5626" w:rsidP="00C92A91">
            <w:pPr>
              <w:jc w:val="center"/>
            </w:pPr>
            <w:bookmarkStart w:id="1" w:name="_Hlk515398526"/>
            <w:r>
              <w:t>3.78 ±0.25</w:t>
            </w:r>
            <w:bookmarkEnd w:id="1"/>
          </w:p>
        </w:tc>
      </w:tr>
      <w:tr w:rsidR="000F5626" w:rsidTr="00C92A91">
        <w:trPr>
          <w:trHeight w:val="567"/>
        </w:trPr>
        <w:tc>
          <w:tcPr>
            <w:tcW w:w="1000" w:type="pct"/>
            <w:vAlign w:val="center"/>
          </w:tcPr>
          <w:p w:rsidR="000F5626" w:rsidRDefault="000F5626" w:rsidP="00C92A91">
            <w:pPr>
              <w:jc w:val="center"/>
            </w:pPr>
            <w:r>
              <w:t>10</w:t>
            </w:r>
          </w:p>
        </w:tc>
        <w:tc>
          <w:tcPr>
            <w:tcW w:w="1000" w:type="pct"/>
            <w:vAlign w:val="center"/>
          </w:tcPr>
          <w:p w:rsidR="000F5626" w:rsidRDefault="000F5626" w:rsidP="00C92A91">
            <w:pPr>
              <w:jc w:val="center"/>
            </w:pPr>
            <w:r>
              <w:t>1350</w:t>
            </w:r>
          </w:p>
        </w:tc>
        <w:tc>
          <w:tcPr>
            <w:tcW w:w="1151" w:type="pct"/>
            <w:vAlign w:val="center"/>
          </w:tcPr>
          <w:p w:rsidR="000F5626" w:rsidRDefault="000F5626" w:rsidP="00C92A91">
            <w:pPr>
              <w:jc w:val="center"/>
            </w:pPr>
            <w:r>
              <w:t>177 ± 7</w:t>
            </w:r>
          </w:p>
        </w:tc>
        <w:tc>
          <w:tcPr>
            <w:tcW w:w="975" w:type="pct"/>
            <w:vAlign w:val="center"/>
          </w:tcPr>
          <w:p w:rsidR="000F5626" w:rsidRDefault="000F5626" w:rsidP="00C92A91">
            <w:pPr>
              <w:jc w:val="center"/>
            </w:pPr>
            <w:r>
              <w:t>112 ± 3</w:t>
            </w:r>
          </w:p>
        </w:tc>
        <w:tc>
          <w:tcPr>
            <w:tcW w:w="874" w:type="pct"/>
            <w:vAlign w:val="center"/>
          </w:tcPr>
          <w:p w:rsidR="000F5626" w:rsidRDefault="000F5626" w:rsidP="00C92A91">
            <w:pPr>
              <w:jc w:val="center"/>
            </w:pPr>
            <w:r>
              <w:t>1.58 ± 0.10</w:t>
            </w:r>
          </w:p>
        </w:tc>
      </w:tr>
      <w:tr w:rsidR="000F5626" w:rsidTr="00C92A91">
        <w:trPr>
          <w:trHeight w:val="567"/>
        </w:trPr>
        <w:tc>
          <w:tcPr>
            <w:tcW w:w="1000" w:type="pct"/>
            <w:vAlign w:val="center"/>
          </w:tcPr>
          <w:p w:rsidR="000F5626" w:rsidRDefault="000F5626" w:rsidP="00C92A91">
            <w:pPr>
              <w:jc w:val="center"/>
            </w:pPr>
            <w:r>
              <w:t>2.5</w:t>
            </w:r>
          </w:p>
        </w:tc>
        <w:tc>
          <w:tcPr>
            <w:tcW w:w="1000" w:type="pct"/>
            <w:vAlign w:val="center"/>
          </w:tcPr>
          <w:p w:rsidR="000F5626" w:rsidRDefault="000F5626" w:rsidP="00C92A91">
            <w:pPr>
              <w:jc w:val="center"/>
            </w:pPr>
            <w:r>
              <w:t>1400</w:t>
            </w:r>
          </w:p>
        </w:tc>
        <w:tc>
          <w:tcPr>
            <w:tcW w:w="1151" w:type="pct"/>
            <w:vAlign w:val="center"/>
          </w:tcPr>
          <w:p w:rsidR="000F5626" w:rsidRDefault="000F5626" w:rsidP="00C92A91">
            <w:pPr>
              <w:jc w:val="center"/>
            </w:pPr>
            <w:r>
              <w:t>(39.9 ± 1.6) x10</w:t>
            </w:r>
            <w:r w:rsidRPr="00381EBF">
              <w:rPr>
                <w:vertAlign w:val="superscript"/>
              </w:rPr>
              <w:t>-6</w:t>
            </w:r>
          </w:p>
        </w:tc>
        <w:tc>
          <w:tcPr>
            <w:tcW w:w="975" w:type="pct"/>
            <w:vAlign w:val="center"/>
          </w:tcPr>
          <w:p w:rsidR="000F5626" w:rsidRDefault="000F5626" w:rsidP="00C92A91">
            <w:pPr>
              <w:jc w:val="center"/>
            </w:pPr>
            <w:r>
              <w:t>- *</w:t>
            </w:r>
          </w:p>
        </w:tc>
        <w:tc>
          <w:tcPr>
            <w:tcW w:w="874" w:type="pct"/>
            <w:vAlign w:val="center"/>
          </w:tcPr>
          <w:p w:rsidR="000F5626" w:rsidRDefault="000F5626" w:rsidP="00C92A91">
            <w:pPr>
              <w:jc w:val="center"/>
            </w:pPr>
            <w:r>
              <w:t>-</w:t>
            </w:r>
          </w:p>
        </w:tc>
      </w:tr>
      <w:tr w:rsidR="000F5626" w:rsidTr="00C92A91">
        <w:trPr>
          <w:trHeight w:val="567"/>
        </w:trPr>
        <w:tc>
          <w:tcPr>
            <w:tcW w:w="1000" w:type="pct"/>
            <w:vAlign w:val="center"/>
          </w:tcPr>
          <w:p w:rsidR="000F5626" w:rsidRDefault="000F5626" w:rsidP="00C92A91">
            <w:pPr>
              <w:jc w:val="center"/>
            </w:pPr>
            <w:r>
              <w:t>5</w:t>
            </w:r>
          </w:p>
        </w:tc>
        <w:tc>
          <w:tcPr>
            <w:tcW w:w="1000" w:type="pct"/>
            <w:vAlign w:val="center"/>
          </w:tcPr>
          <w:p w:rsidR="000F5626" w:rsidRDefault="000F5626" w:rsidP="00C92A91">
            <w:pPr>
              <w:jc w:val="center"/>
            </w:pPr>
            <w:r>
              <w:t>1400</w:t>
            </w:r>
          </w:p>
        </w:tc>
        <w:tc>
          <w:tcPr>
            <w:tcW w:w="1151" w:type="pct"/>
            <w:vAlign w:val="center"/>
          </w:tcPr>
          <w:p w:rsidR="000F5626" w:rsidRDefault="000F5626" w:rsidP="00C92A91">
            <w:pPr>
              <w:jc w:val="center"/>
            </w:pPr>
            <w:r>
              <w:t>43.8 ± 1.6</w:t>
            </w:r>
          </w:p>
        </w:tc>
        <w:tc>
          <w:tcPr>
            <w:tcW w:w="975" w:type="pct"/>
            <w:vAlign w:val="center"/>
          </w:tcPr>
          <w:p w:rsidR="000F5626" w:rsidRDefault="000F5626" w:rsidP="00C92A91">
            <w:pPr>
              <w:jc w:val="center"/>
            </w:pPr>
            <w:r>
              <w:t>11.9 ± 0.3</w:t>
            </w:r>
          </w:p>
        </w:tc>
        <w:tc>
          <w:tcPr>
            <w:tcW w:w="874" w:type="pct"/>
            <w:vAlign w:val="center"/>
          </w:tcPr>
          <w:p w:rsidR="000F5626" w:rsidRDefault="000F5626" w:rsidP="00C92A91">
            <w:pPr>
              <w:jc w:val="center"/>
            </w:pPr>
            <w:bookmarkStart w:id="2" w:name="_Hlk515398550"/>
            <w:r>
              <w:t>3.69 ± 0.23</w:t>
            </w:r>
            <w:bookmarkEnd w:id="2"/>
          </w:p>
        </w:tc>
      </w:tr>
      <w:tr w:rsidR="000F5626" w:rsidTr="00C92A91">
        <w:trPr>
          <w:trHeight w:val="567"/>
        </w:trPr>
        <w:tc>
          <w:tcPr>
            <w:tcW w:w="1000" w:type="pct"/>
            <w:vAlign w:val="center"/>
          </w:tcPr>
          <w:p w:rsidR="000F5626" w:rsidRDefault="000F5626" w:rsidP="00C92A91">
            <w:pPr>
              <w:jc w:val="center"/>
            </w:pPr>
            <w:r>
              <w:t>10</w:t>
            </w:r>
          </w:p>
        </w:tc>
        <w:tc>
          <w:tcPr>
            <w:tcW w:w="1000" w:type="pct"/>
            <w:vAlign w:val="center"/>
          </w:tcPr>
          <w:p w:rsidR="000F5626" w:rsidRDefault="000F5626" w:rsidP="00C92A91">
            <w:pPr>
              <w:jc w:val="center"/>
            </w:pPr>
            <w:r>
              <w:t>1400</w:t>
            </w:r>
          </w:p>
        </w:tc>
        <w:tc>
          <w:tcPr>
            <w:tcW w:w="1151" w:type="pct"/>
            <w:vAlign w:val="center"/>
          </w:tcPr>
          <w:p w:rsidR="000F5626" w:rsidRDefault="000F5626" w:rsidP="00C92A91">
            <w:pPr>
              <w:jc w:val="center"/>
            </w:pPr>
            <w:r>
              <w:t>169 ± 6</w:t>
            </w:r>
          </w:p>
        </w:tc>
        <w:tc>
          <w:tcPr>
            <w:tcW w:w="975" w:type="pct"/>
            <w:vAlign w:val="center"/>
          </w:tcPr>
          <w:p w:rsidR="000F5626" w:rsidRDefault="000F5626" w:rsidP="00C92A91">
            <w:pPr>
              <w:jc w:val="center"/>
            </w:pPr>
            <w:r>
              <w:t>84.5 ± 2.4</w:t>
            </w:r>
          </w:p>
        </w:tc>
        <w:tc>
          <w:tcPr>
            <w:tcW w:w="874" w:type="pct"/>
            <w:vAlign w:val="center"/>
          </w:tcPr>
          <w:p w:rsidR="000F5626" w:rsidRDefault="000F5626" w:rsidP="00C92A91">
            <w:pPr>
              <w:jc w:val="center"/>
            </w:pPr>
            <w:r>
              <w:t>2.00 ± 0.12</w:t>
            </w:r>
          </w:p>
        </w:tc>
      </w:tr>
    </w:tbl>
    <w:p w:rsidR="000F5626" w:rsidRDefault="000F5626" w:rsidP="000F5626">
      <w:r>
        <w:t xml:space="preserve">   *No conductive.</w:t>
      </w: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9373DC" w:rsidRDefault="009373DC"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Default="000F5626" w:rsidP="00365E9B">
      <w:pPr>
        <w:tabs>
          <w:tab w:val="left" w:pos="4800"/>
        </w:tabs>
        <w:jc w:val="left"/>
        <w:rPr>
          <w:lang w:val="en-GB"/>
        </w:rPr>
      </w:pPr>
    </w:p>
    <w:p w:rsidR="000F5626" w:rsidRPr="004C7E83" w:rsidRDefault="000F5626" w:rsidP="000F5626">
      <w:pPr>
        <w:rPr>
          <w:b/>
          <w:lang w:val="en-GB"/>
        </w:rPr>
      </w:pPr>
      <w:r w:rsidRPr="004C7E83">
        <w:rPr>
          <w:b/>
          <w:lang w:val="en-GB"/>
        </w:rPr>
        <w:lastRenderedPageBreak/>
        <w:t>Figure captions</w:t>
      </w:r>
    </w:p>
    <w:p w:rsidR="000F5626" w:rsidRPr="004C7E83" w:rsidRDefault="000F5626" w:rsidP="000F5626">
      <w:pPr>
        <w:rPr>
          <w:lang w:val="en-GB"/>
        </w:rPr>
      </w:pPr>
      <w:r w:rsidRPr="004C7E83">
        <w:rPr>
          <w:b/>
          <w:lang w:val="en-GB"/>
        </w:rPr>
        <w:t xml:space="preserve">Figure 1: </w:t>
      </w:r>
      <w:r w:rsidRPr="004C7E83">
        <w:rPr>
          <w:lang w:val="en-GB"/>
        </w:rPr>
        <w:t>Effect of the GNP content and the sintering temperature on the relative density of the composites.</w:t>
      </w:r>
    </w:p>
    <w:p w:rsidR="000F5626" w:rsidRPr="004C7E83" w:rsidRDefault="000F5626" w:rsidP="000F5626">
      <w:pPr>
        <w:rPr>
          <w:lang w:val="en-GB"/>
        </w:rPr>
      </w:pPr>
      <w:r w:rsidRPr="004C7E83">
        <w:rPr>
          <w:b/>
          <w:lang w:val="en-GB"/>
        </w:rPr>
        <w:t xml:space="preserve">Figure 2: </w:t>
      </w:r>
      <w:r w:rsidRPr="004C7E83">
        <w:rPr>
          <w:lang w:val="en-GB"/>
        </w:rPr>
        <w:t>I</w:t>
      </w:r>
      <w:r w:rsidRPr="004C7E83">
        <w:rPr>
          <w:vertAlign w:val="subscript"/>
          <w:lang w:val="en-GB"/>
        </w:rPr>
        <w:t>D</w:t>
      </w:r>
      <w:r w:rsidRPr="004C7E83">
        <w:rPr>
          <w:lang w:val="en-GB"/>
        </w:rPr>
        <w:t>/I</w:t>
      </w:r>
      <w:r w:rsidRPr="004C7E83">
        <w:rPr>
          <w:vertAlign w:val="subscript"/>
          <w:lang w:val="en-GB"/>
        </w:rPr>
        <w:t>G</w:t>
      </w:r>
      <w:r w:rsidRPr="004C7E83">
        <w:rPr>
          <w:lang w:val="en-GB"/>
        </w:rPr>
        <w:t xml:space="preserve"> ratio from the Raman spectra as a function of the GNP content and sintering temperature.</w:t>
      </w:r>
    </w:p>
    <w:p w:rsidR="000F5626" w:rsidRPr="004C7E83" w:rsidRDefault="000F5626" w:rsidP="000F5626">
      <w:pPr>
        <w:rPr>
          <w:lang w:val="en-GB"/>
        </w:rPr>
      </w:pPr>
      <w:r w:rsidRPr="004C7E83">
        <w:rPr>
          <w:b/>
          <w:lang w:val="en-GB"/>
        </w:rPr>
        <w:t xml:space="preserve">Figure 3: </w:t>
      </w:r>
      <w:r w:rsidRPr="004C7E83">
        <w:rPr>
          <w:lang w:val="en-GB"/>
        </w:rPr>
        <w:t>BSE-SEM images from the cross-section surfaces of the composites sintered at 1350 ºC with (a) 2.5 vol%, (b) 5 vol% and (c) 10 vol% GNP.</w:t>
      </w:r>
    </w:p>
    <w:p w:rsidR="000F5626" w:rsidRPr="004C7E83" w:rsidRDefault="000F5626" w:rsidP="000F5626">
      <w:pPr>
        <w:rPr>
          <w:lang w:val="en-GB"/>
        </w:rPr>
      </w:pPr>
      <w:r w:rsidRPr="004C7E83">
        <w:rPr>
          <w:b/>
          <w:lang w:val="en-GB"/>
        </w:rPr>
        <w:t xml:space="preserve">Figure 4: </w:t>
      </w:r>
      <w:r w:rsidRPr="004C7E83">
        <w:rPr>
          <w:lang w:val="en-GB"/>
        </w:rPr>
        <w:t>HRSEM images of the fracture surfaces of the composites sintered at 1350 ºC with (a) 5 vol% and (b) 10 vol% GNP. The inset shows an area of higher magnification.</w:t>
      </w:r>
    </w:p>
    <w:p w:rsidR="000F5626" w:rsidRPr="004C7E83" w:rsidRDefault="000F5626" w:rsidP="000F5626">
      <w:pPr>
        <w:rPr>
          <w:lang w:val="en-GB"/>
        </w:rPr>
      </w:pPr>
      <w:r w:rsidRPr="004C7E83">
        <w:rPr>
          <w:b/>
          <w:lang w:val="en-GB"/>
        </w:rPr>
        <w:t>Figure 5</w:t>
      </w:r>
      <w:r w:rsidRPr="004C7E83">
        <w:rPr>
          <w:lang w:val="en-GB"/>
        </w:rPr>
        <w:t xml:space="preserve">: (a) Electrical conductivity values reported for GBN/ceramic composites. Values from actual work and reference </w:t>
      </w:r>
      <w:r w:rsidR="003F68A9" w:rsidRPr="004C7E83">
        <w:rPr>
          <w:lang w:val="en-GB"/>
        </w:rPr>
        <w:fldChar w:fldCharType="begin" w:fldLock="1"/>
      </w:r>
      <w:r w:rsidRPr="004C7E83">
        <w:rPr>
          <w:lang w:val="en-GB"/>
        </w:rPr>
        <w:instrText>ADDIN CSL_CITATION {"citationItems":[{"id":"ITEM-1","itemData":{"author":[{"dropping-particle":"","family":"Osuna","given":"Jesús","non-dropping-particle":"","parse-names":false,"suffix":""}],"container-title":"Universidad de Sevilla","id":"ITEM-1","issued":{"date-parts":[["2009"]]},"title":"Conductividad eléctrica en función de la temperatura de compuestos de 3YTZP","type":"article"},"uris":["http://www.mendeley.com/documents/?uuid=9dd284a4-9993-4eec-a13c-9e0de2f64e69","http://www.mendeley.com/documents/?uuid=b487be89-0268-4b12-b257-9483d1f6f1d9","http://www.mendeley.com/documents/?uuid=9b1b619b-1852-4eec-9187-f4fde18542bc"]},{"id":"ITEM-2","itemData":{"DOI":"10.1016/j.jallcom.2018.10.336","ISSN":"09258388","author":[{"dropping-particle":"","family":"Muñoz-Ferreiro","given":"Carmen","non-dropping-particle":"","parse-names":false,"suffix":""},{"dropping-particle":"","family":"Morales-Rodríguez","given":"Ana","non-dropping-particle":"","parse-names":false,"suffix":""},{"dropping-particle":"","family":"Rojas","given":"Teresa Cristina","non-dropping-particle":"","parse-names":false,"suffix":""},{"dropping-particle":"","family":"Jiménez-Piqué","given":"Emilio","non-dropping-particle":"","parse-names":false,"suffix":""},{"dropping-particle":"","family":"López-Pernía","given":"Cristina","non-dropping-particle":"","parse-names":false,"suffix":""},{"dropping-particle":"","family":"Poyato","given":"Rosalía","non-dropping-particle":"","parse-names":false,"suffix":""},{"dropping-particle":"","family":"Gallardo-López","given":"Angela","non-dropping-particle":"","parse-names":false,"suffix":""}],"container-title":"Journal of Alloys and Compounds","id":"ITEM-2","issued":{"date-parts":[["2019","3"]]},"page":"213-224","title":"Microstructure, interfaces and properties of 3YTZP ceramic composites with 10 and 20 vol% different graphene-based nanostructures as fillers","type":"article-journal","volume":"777"},"uris":["http://www.mendeley.com/documents/?uuid=56042b9e-44c6-47c0-89dd-5e515eb1b46c"]}],"mendeley":{"formattedCitation":"[11,24]","manualFormatting":"[14] ","plainTextFormattedCitation":"[11,24]","previouslyFormattedCitation":"[11,24]"},"properties":{"noteIndex":0},"schema":"https://github.com/citation-style-language/schema/raw/master/csl-citation.json"}</w:instrText>
      </w:r>
      <w:r w:rsidR="003F68A9" w:rsidRPr="004C7E83">
        <w:rPr>
          <w:lang w:val="en-GB"/>
        </w:rPr>
        <w:fldChar w:fldCharType="separate"/>
      </w:r>
      <w:r w:rsidRPr="004C7E83">
        <w:rPr>
          <w:noProof/>
          <w:lang w:val="en-GB"/>
        </w:rPr>
        <w:t xml:space="preserve">[14] </w:t>
      </w:r>
      <w:r w:rsidR="003F68A9" w:rsidRPr="004C7E83">
        <w:rPr>
          <w:lang w:val="en-GB"/>
        </w:rPr>
        <w:fldChar w:fldCharType="end"/>
      </w:r>
      <w:r w:rsidRPr="004C7E83">
        <w:rPr>
          <w:lang w:val="en-GB"/>
        </w:rPr>
        <w:t xml:space="preserve"> correspond to </w:t>
      </w:r>
      <w:r w:rsidRPr="004C7E83">
        <w:rPr>
          <w:rFonts w:ascii="Symbol" w:eastAsia="FMBLI E+ MTSY" w:hAnsi="Symbol"/>
          <w:i/>
          <w:iCs/>
          <w:lang w:val="en-GB"/>
        </w:rPr>
        <w:t></w:t>
      </w:r>
      <w:r w:rsidRPr="004C7E83">
        <w:rPr>
          <w:rFonts w:eastAsia="FMBLI E+ MTSY"/>
          <w:i/>
          <w:iCs/>
          <w:vertAlign w:val="subscript"/>
          <w:lang w:val="en-GB"/>
        </w:rPr>
        <w:sym w:font="Symbol" w:char="005E"/>
      </w:r>
      <w:r w:rsidRPr="004C7E83">
        <w:rPr>
          <w:rFonts w:eastAsia="FMBLI E+ MTSY"/>
          <w:i/>
          <w:iCs/>
          <w:lang w:val="en-GB"/>
        </w:rPr>
        <w:t xml:space="preserve"> .</w:t>
      </w:r>
    </w:p>
    <w:p w:rsidR="000F5626" w:rsidRPr="004C7E83" w:rsidRDefault="000F5626" w:rsidP="00365E9B">
      <w:pPr>
        <w:tabs>
          <w:tab w:val="left" w:pos="4800"/>
        </w:tabs>
        <w:jc w:val="left"/>
        <w:rPr>
          <w:lang w:val="en-GB"/>
        </w:rPr>
      </w:pPr>
    </w:p>
    <w:sectPr w:rsidR="000F5626" w:rsidRPr="004C7E83" w:rsidSect="00E73F30">
      <w:footerReference w:type="default" r:id="rId3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073A" w:rsidRDefault="0041073A" w:rsidP="00EB5BBD">
      <w:pPr>
        <w:spacing w:after="0" w:line="240" w:lineRule="auto"/>
      </w:pPr>
      <w:r>
        <w:separator/>
      </w:r>
    </w:p>
  </w:endnote>
  <w:endnote w:type="continuationSeparator" w:id="0">
    <w:p w:rsidR="0041073A" w:rsidRDefault="0041073A" w:rsidP="00EB5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Symbol">
    <w:panose1 w:val="05050102010706020507"/>
    <w:charset w:val="02"/>
    <w:family w:val="roman"/>
    <w:pitch w:val="variable"/>
    <w:sig w:usb0="00000000" w:usb1="10000000" w:usb2="00000000" w:usb3="00000000" w:csb0="80000000" w:csb1="00000000"/>
  </w:font>
  <w:font w:name="FMBLI E+ MTSY">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1357177"/>
      <w:docPartObj>
        <w:docPartGallery w:val="Page Numbers (Bottom of Page)"/>
        <w:docPartUnique/>
      </w:docPartObj>
    </w:sdtPr>
    <w:sdtEndPr/>
    <w:sdtContent>
      <w:p w:rsidR="00913D1F" w:rsidRDefault="003F68A9">
        <w:pPr>
          <w:pStyle w:val="Piedepgina"/>
          <w:jc w:val="right"/>
        </w:pPr>
        <w:r>
          <w:fldChar w:fldCharType="begin"/>
        </w:r>
        <w:r w:rsidR="00503B29">
          <w:instrText>PAGE   \* MERGEFORMAT</w:instrText>
        </w:r>
        <w:r>
          <w:fldChar w:fldCharType="separate"/>
        </w:r>
        <w:r w:rsidR="008B07EB" w:rsidRPr="008B07EB">
          <w:rPr>
            <w:noProof/>
            <w:lang w:val="es-ES"/>
          </w:rPr>
          <w:t>2</w:t>
        </w:r>
        <w:r>
          <w:rPr>
            <w:noProof/>
            <w:lang w:val="es-ES"/>
          </w:rPr>
          <w:fldChar w:fldCharType="end"/>
        </w:r>
      </w:p>
    </w:sdtContent>
  </w:sdt>
  <w:p w:rsidR="00913D1F" w:rsidRDefault="00913D1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073A" w:rsidRDefault="0041073A" w:rsidP="00EB5BBD">
      <w:pPr>
        <w:spacing w:after="0" w:line="240" w:lineRule="auto"/>
      </w:pPr>
      <w:r>
        <w:separator/>
      </w:r>
    </w:p>
  </w:footnote>
  <w:footnote w:type="continuationSeparator" w:id="0">
    <w:p w:rsidR="0041073A" w:rsidRDefault="0041073A" w:rsidP="00EB5B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685B69"/>
    <w:multiLevelType w:val="hybridMultilevel"/>
    <w:tmpl w:val="B4780AB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594155EA"/>
    <w:multiLevelType w:val="hybridMultilevel"/>
    <w:tmpl w:val="6004CD1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65FE0DF3"/>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66D376D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D9C3F55"/>
    <w:multiLevelType w:val="hybridMultilevel"/>
    <w:tmpl w:val="B15CC89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54E7F7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57C6C13"/>
    <w:multiLevelType w:val="hybridMultilevel"/>
    <w:tmpl w:val="E896425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1"/>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0DE"/>
    <w:rsid w:val="00000706"/>
    <w:rsid w:val="000079B2"/>
    <w:rsid w:val="00007C1D"/>
    <w:rsid w:val="00012F0A"/>
    <w:rsid w:val="00014324"/>
    <w:rsid w:val="00020F0D"/>
    <w:rsid w:val="000216DA"/>
    <w:rsid w:val="0002181A"/>
    <w:rsid w:val="00021F76"/>
    <w:rsid w:val="0002526D"/>
    <w:rsid w:val="0002549E"/>
    <w:rsid w:val="0003261E"/>
    <w:rsid w:val="00033C07"/>
    <w:rsid w:val="0003510D"/>
    <w:rsid w:val="00035269"/>
    <w:rsid w:val="0003646A"/>
    <w:rsid w:val="00036DF4"/>
    <w:rsid w:val="00037751"/>
    <w:rsid w:val="00040834"/>
    <w:rsid w:val="00041A2D"/>
    <w:rsid w:val="0004720D"/>
    <w:rsid w:val="00050AFB"/>
    <w:rsid w:val="00052D2D"/>
    <w:rsid w:val="00056F5B"/>
    <w:rsid w:val="0006024A"/>
    <w:rsid w:val="00060C08"/>
    <w:rsid w:val="000640A7"/>
    <w:rsid w:val="00065475"/>
    <w:rsid w:val="00065F23"/>
    <w:rsid w:val="0006640F"/>
    <w:rsid w:val="00066621"/>
    <w:rsid w:val="00066CB2"/>
    <w:rsid w:val="000673E9"/>
    <w:rsid w:val="00067B34"/>
    <w:rsid w:val="000730BE"/>
    <w:rsid w:val="00073F61"/>
    <w:rsid w:val="00080B0E"/>
    <w:rsid w:val="00083D3B"/>
    <w:rsid w:val="000845D2"/>
    <w:rsid w:val="00084DB3"/>
    <w:rsid w:val="00086938"/>
    <w:rsid w:val="000922C1"/>
    <w:rsid w:val="00093508"/>
    <w:rsid w:val="00095D7B"/>
    <w:rsid w:val="00096723"/>
    <w:rsid w:val="00096C54"/>
    <w:rsid w:val="000A06A0"/>
    <w:rsid w:val="000A6FE5"/>
    <w:rsid w:val="000A7D99"/>
    <w:rsid w:val="000B289D"/>
    <w:rsid w:val="000B2985"/>
    <w:rsid w:val="000B3908"/>
    <w:rsid w:val="000B412A"/>
    <w:rsid w:val="000B5B61"/>
    <w:rsid w:val="000C02B7"/>
    <w:rsid w:val="000C02BA"/>
    <w:rsid w:val="000D799A"/>
    <w:rsid w:val="000D7F94"/>
    <w:rsid w:val="000E3EC4"/>
    <w:rsid w:val="000E4722"/>
    <w:rsid w:val="000F424E"/>
    <w:rsid w:val="000F46BD"/>
    <w:rsid w:val="000F4ABC"/>
    <w:rsid w:val="000F515D"/>
    <w:rsid w:val="000F5626"/>
    <w:rsid w:val="000F75DF"/>
    <w:rsid w:val="00102681"/>
    <w:rsid w:val="00102B7C"/>
    <w:rsid w:val="00107B61"/>
    <w:rsid w:val="0011241D"/>
    <w:rsid w:val="001128E5"/>
    <w:rsid w:val="00114910"/>
    <w:rsid w:val="0011574B"/>
    <w:rsid w:val="00117293"/>
    <w:rsid w:val="00120ED8"/>
    <w:rsid w:val="00133535"/>
    <w:rsid w:val="00140033"/>
    <w:rsid w:val="00145AFF"/>
    <w:rsid w:val="00154AA5"/>
    <w:rsid w:val="00155503"/>
    <w:rsid w:val="001560D3"/>
    <w:rsid w:val="001614DF"/>
    <w:rsid w:val="00166679"/>
    <w:rsid w:val="0017139E"/>
    <w:rsid w:val="00172D05"/>
    <w:rsid w:val="0017486F"/>
    <w:rsid w:val="00174D2D"/>
    <w:rsid w:val="00183C11"/>
    <w:rsid w:val="001854C1"/>
    <w:rsid w:val="00185C2C"/>
    <w:rsid w:val="00186467"/>
    <w:rsid w:val="001867BA"/>
    <w:rsid w:val="00186B66"/>
    <w:rsid w:val="0019053C"/>
    <w:rsid w:val="00192C43"/>
    <w:rsid w:val="00195F27"/>
    <w:rsid w:val="001976A4"/>
    <w:rsid w:val="001A17CF"/>
    <w:rsid w:val="001A1AB9"/>
    <w:rsid w:val="001A1C60"/>
    <w:rsid w:val="001A2F91"/>
    <w:rsid w:val="001A486C"/>
    <w:rsid w:val="001A6D57"/>
    <w:rsid w:val="001B08F5"/>
    <w:rsid w:val="001B2E0B"/>
    <w:rsid w:val="001B3833"/>
    <w:rsid w:val="001B7410"/>
    <w:rsid w:val="001C1DFF"/>
    <w:rsid w:val="001C5140"/>
    <w:rsid w:val="001C58DA"/>
    <w:rsid w:val="001C5D95"/>
    <w:rsid w:val="001D318D"/>
    <w:rsid w:val="001D471F"/>
    <w:rsid w:val="001E2103"/>
    <w:rsid w:val="001E297A"/>
    <w:rsid w:val="001E4B56"/>
    <w:rsid w:val="001E5999"/>
    <w:rsid w:val="001F0D99"/>
    <w:rsid w:val="001F11FA"/>
    <w:rsid w:val="001F7082"/>
    <w:rsid w:val="001F70D6"/>
    <w:rsid w:val="0020137E"/>
    <w:rsid w:val="0020157C"/>
    <w:rsid w:val="00205DCE"/>
    <w:rsid w:val="002109D5"/>
    <w:rsid w:val="0021130D"/>
    <w:rsid w:val="00213DBD"/>
    <w:rsid w:val="00214E0D"/>
    <w:rsid w:val="00216DAB"/>
    <w:rsid w:val="00217E1E"/>
    <w:rsid w:val="002219BC"/>
    <w:rsid w:val="002269CF"/>
    <w:rsid w:val="00227550"/>
    <w:rsid w:val="002308BE"/>
    <w:rsid w:val="00231C8F"/>
    <w:rsid w:val="00233BCC"/>
    <w:rsid w:val="0023663B"/>
    <w:rsid w:val="00240746"/>
    <w:rsid w:val="00243C65"/>
    <w:rsid w:val="0024542D"/>
    <w:rsid w:val="00246057"/>
    <w:rsid w:val="002473F3"/>
    <w:rsid w:val="00255887"/>
    <w:rsid w:val="002563C3"/>
    <w:rsid w:val="00270A53"/>
    <w:rsid w:val="002727BD"/>
    <w:rsid w:val="0027298C"/>
    <w:rsid w:val="00273BDC"/>
    <w:rsid w:val="002834CA"/>
    <w:rsid w:val="002850C0"/>
    <w:rsid w:val="00285457"/>
    <w:rsid w:val="00285483"/>
    <w:rsid w:val="00287B90"/>
    <w:rsid w:val="002A2E29"/>
    <w:rsid w:val="002A30BA"/>
    <w:rsid w:val="002A41BF"/>
    <w:rsid w:val="002A5647"/>
    <w:rsid w:val="002B0261"/>
    <w:rsid w:val="002B2194"/>
    <w:rsid w:val="002B2E06"/>
    <w:rsid w:val="002B5D8F"/>
    <w:rsid w:val="002B6D6F"/>
    <w:rsid w:val="002C0819"/>
    <w:rsid w:val="002C188F"/>
    <w:rsid w:val="002C6E2C"/>
    <w:rsid w:val="002E4ADD"/>
    <w:rsid w:val="002F4BFF"/>
    <w:rsid w:val="002F7044"/>
    <w:rsid w:val="003061BF"/>
    <w:rsid w:val="00310020"/>
    <w:rsid w:val="003174FE"/>
    <w:rsid w:val="0032287F"/>
    <w:rsid w:val="00326455"/>
    <w:rsid w:val="0033149B"/>
    <w:rsid w:val="003338DE"/>
    <w:rsid w:val="00335168"/>
    <w:rsid w:val="00335970"/>
    <w:rsid w:val="0033607A"/>
    <w:rsid w:val="00336760"/>
    <w:rsid w:val="00336EC6"/>
    <w:rsid w:val="003375A6"/>
    <w:rsid w:val="00337802"/>
    <w:rsid w:val="0034062E"/>
    <w:rsid w:val="00345034"/>
    <w:rsid w:val="00347529"/>
    <w:rsid w:val="0035094F"/>
    <w:rsid w:val="0035170D"/>
    <w:rsid w:val="00351798"/>
    <w:rsid w:val="00360579"/>
    <w:rsid w:val="00360954"/>
    <w:rsid w:val="003655CD"/>
    <w:rsid w:val="00365E9B"/>
    <w:rsid w:val="00365F94"/>
    <w:rsid w:val="00373ADC"/>
    <w:rsid w:val="00382444"/>
    <w:rsid w:val="003856C0"/>
    <w:rsid w:val="00390B10"/>
    <w:rsid w:val="00393611"/>
    <w:rsid w:val="003A00DD"/>
    <w:rsid w:val="003A3A21"/>
    <w:rsid w:val="003A5B50"/>
    <w:rsid w:val="003A6B94"/>
    <w:rsid w:val="003B17A2"/>
    <w:rsid w:val="003B74B5"/>
    <w:rsid w:val="003B759E"/>
    <w:rsid w:val="003C0793"/>
    <w:rsid w:val="003C3EC5"/>
    <w:rsid w:val="003C60C2"/>
    <w:rsid w:val="003C7942"/>
    <w:rsid w:val="003D12F2"/>
    <w:rsid w:val="003D2D71"/>
    <w:rsid w:val="003D759A"/>
    <w:rsid w:val="003E05E3"/>
    <w:rsid w:val="003E4E50"/>
    <w:rsid w:val="003E602D"/>
    <w:rsid w:val="003F28A1"/>
    <w:rsid w:val="003F428C"/>
    <w:rsid w:val="003F5693"/>
    <w:rsid w:val="003F68A9"/>
    <w:rsid w:val="0040262C"/>
    <w:rsid w:val="00403091"/>
    <w:rsid w:val="0041073A"/>
    <w:rsid w:val="00414A60"/>
    <w:rsid w:val="00416406"/>
    <w:rsid w:val="00416484"/>
    <w:rsid w:val="004247AD"/>
    <w:rsid w:val="0042698E"/>
    <w:rsid w:val="004371D7"/>
    <w:rsid w:val="00442E6C"/>
    <w:rsid w:val="0044490F"/>
    <w:rsid w:val="0044721C"/>
    <w:rsid w:val="00447704"/>
    <w:rsid w:val="00453BEC"/>
    <w:rsid w:val="00453D36"/>
    <w:rsid w:val="00454908"/>
    <w:rsid w:val="00460DB7"/>
    <w:rsid w:val="0046586B"/>
    <w:rsid w:val="004668C6"/>
    <w:rsid w:val="00466F39"/>
    <w:rsid w:val="0047027E"/>
    <w:rsid w:val="00470E16"/>
    <w:rsid w:val="004710A4"/>
    <w:rsid w:val="004714DF"/>
    <w:rsid w:val="00471C28"/>
    <w:rsid w:val="004724FE"/>
    <w:rsid w:val="00472AEA"/>
    <w:rsid w:val="00472B8D"/>
    <w:rsid w:val="004760E5"/>
    <w:rsid w:val="00476E15"/>
    <w:rsid w:val="004805C8"/>
    <w:rsid w:val="00482493"/>
    <w:rsid w:val="00482E30"/>
    <w:rsid w:val="004853B1"/>
    <w:rsid w:val="004914D0"/>
    <w:rsid w:val="004916A6"/>
    <w:rsid w:val="00493EE2"/>
    <w:rsid w:val="0049453C"/>
    <w:rsid w:val="00494A93"/>
    <w:rsid w:val="00495AA2"/>
    <w:rsid w:val="004A0325"/>
    <w:rsid w:val="004A3698"/>
    <w:rsid w:val="004A4B42"/>
    <w:rsid w:val="004A5E97"/>
    <w:rsid w:val="004A7807"/>
    <w:rsid w:val="004A7A07"/>
    <w:rsid w:val="004B2D6D"/>
    <w:rsid w:val="004B38C5"/>
    <w:rsid w:val="004B3969"/>
    <w:rsid w:val="004B5B34"/>
    <w:rsid w:val="004B690B"/>
    <w:rsid w:val="004B6A2F"/>
    <w:rsid w:val="004C0A96"/>
    <w:rsid w:val="004C1B5F"/>
    <w:rsid w:val="004C3C80"/>
    <w:rsid w:val="004C6342"/>
    <w:rsid w:val="004C7E83"/>
    <w:rsid w:val="004D1C75"/>
    <w:rsid w:val="004D2BC0"/>
    <w:rsid w:val="004D2D2A"/>
    <w:rsid w:val="004E4952"/>
    <w:rsid w:val="004E5575"/>
    <w:rsid w:val="004F1A79"/>
    <w:rsid w:val="004F787A"/>
    <w:rsid w:val="004F7CE8"/>
    <w:rsid w:val="00503B29"/>
    <w:rsid w:val="00503F6D"/>
    <w:rsid w:val="00504C2A"/>
    <w:rsid w:val="0051118F"/>
    <w:rsid w:val="00515A0B"/>
    <w:rsid w:val="00515D2A"/>
    <w:rsid w:val="00520E40"/>
    <w:rsid w:val="005222DE"/>
    <w:rsid w:val="00527195"/>
    <w:rsid w:val="00530B70"/>
    <w:rsid w:val="005371DA"/>
    <w:rsid w:val="005372F8"/>
    <w:rsid w:val="00537492"/>
    <w:rsid w:val="005403AB"/>
    <w:rsid w:val="00541424"/>
    <w:rsid w:val="00545485"/>
    <w:rsid w:val="005460AF"/>
    <w:rsid w:val="00550941"/>
    <w:rsid w:val="00551381"/>
    <w:rsid w:val="00553718"/>
    <w:rsid w:val="0055417E"/>
    <w:rsid w:val="00556467"/>
    <w:rsid w:val="00566583"/>
    <w:rsid w:val="005665DA"/>
    <w:rsid w:val="00566A99"/>
    <w:rsid w:val="005677A8"/>
    <w:rsid w:val="00575334"/>
    <w:rsid w:val="00577F9F"/>
    <w:rsid w:val="005825B0"/>
    <w:rsid w:val="005860E7"/>
    <w:rsid w:val="00590788"/>
    <w:rsid w:val="0059680D"/>
    <w:rsid w:val="005A068E"/>
    <w:rsid w:val="005A463D"/>
    <w:rsid w:val="005A6F5E"/>
    <w:rsid w:val="005B1814"/>
    <w:rsid w:val="005B2B70"/>
    <w:rsid w:val="005B2CB2"/>
    <w:rsid w:val="005B492C"/>
    <w:rsid w:val="005D18BE"/>
    <w:rsid w:val="005D26A4"/>
    <w:rsid w:val="005D3394"/>
    <w:rsid w:val="005D34B1"/>
    <w:rsid w:val="005E1212"/>
    <w:rsid w:val="005E6E60"/>
    <w:rsid w:val="005E76D6"/>
    <w:rsid w:val="005F3F54"/>
    <w:rsid w:val="005F4DB1"/>
    <w:rsid w:val="005F6728"/>
    <w:rsid w:val="005F6D23"/>
    <w:rsid w:val="005F7211"/>
    <w:rsid w:val="006002D9"/>
    <w:rsid w:val="00601B0D"/>
    <w:rsid w:val="006040AD"/>
    <w:rsid w:val="006070C3"/>
    <w:rsid w:val="00607588"/>
    <w:rsid w:val="00607C99"/>
    <w:rsid w:val="00610251"/>
    <w:rsid w:val="00610465"/>
    <w:rsid w:val="00610C28"/>
    <w:rsid w:val="00612003"/>
    <w:rsid w:val="006155C8"/>
    <w:rsid w:val="00617023"/>
    <w:rsid w:val="006241CC"/>
    <w:rsid w:val="00624500"/>
    <w:rsid w:val="00627B63"/>
    <w:rsid w:val="00627F02"/>
    <w:rsid w:val="00635BBD"/>
    <w:rsid w:val="00636B44"/>
    <w:rsid w:val="006370A3"/>
    <w:rsid w:val="006401F3"/>
    <w:rsid w:val="006414DA"/>
    <w:rsid w:val="006460F4"/>
    <w:rsid w:val="00647342"/>
    <w:rsid w:val="0065513F"/>
    <w:rsid w:val="00657C90"/>
    <w:rsid w:val="0066095A"/>
    <w:rsid w:val="00661600"/>
    <w:rsid w:val="00661FE3"/>
    <w:rsid w:val="00663ABE"/>
    <w:rsid w:val="00664022"/>
    <w:rsid w:val="006663CE"/>
    <w:rsid w:val="0066681E"/>
    <w:rsid w:val="00670395"/>
    <w:rsid w:val="00671965"/>
    <w:rsid w:val="006731CD"/>
    <w:rsid w:val="006809E7"/>
    <w:rsid w:val="00683BA9"/>
    <w:rsid w:val="0069051E"/>
    <w:rsid w:val="00690898"/>
    <w:rsid w:val="006948B8"/>
    <w:rsid w:val="00696464"/>
    <w:rsid w:val="00696E42"/>
    <w:rsid w:val="006970AE"/>
    <w:rsid w:val="006A067B"/>
    <w:rsid w:val="006A0AEB"/>
    <w:rsid w:val="006A4702"/>
    <w:rsid w:val="006B2E30"/>
    <w:rsid w:val="006B4310"/>
    <w:rsid w:val="006B7324"/>
    <w:rsid w:val="006C059A"/>
    <w:rsid w:val="006C1343"/>
    <w:rsid w:val="006C577A"/>
    <w:rsid w:val="006D0572"/>
    <w:rsid w:val="006D0983"/>
    <w:rsid w:val="006D0A75"/>
    <w:rsid w:val="006D2AA1"/>
    <w:rsid w:val="006D6896"/>
    <w:rsid w:val="006E1B61"/>
    <w:rsid w:val="006F0FDE"/>
    <w:rsid w:val="006F60F0"/>
    <w:rsid w:val="006F70AE"/>
    <w:rsid w:val="00702D70"/>
    <w:rsid w:val="00703680"/>
    <w:rsid w:val="0070685E"/>
    <w:rsid w:val="00706A1F"/>
    <w:rsid w:val="00711B39"/>
    <w:rsid w:val="00712467"/>
    <w:rsid w:val="00715119"/>
    <w:rsid w:val="007179A2"/>
    <w:rsid w:val="007204DB"/>
    <w:rsid w:val="00720EF1"/>
    <w:rsid w:val="007221EF"/>
    <w:rsid w:val="00725011"/>
    <w:rsid w:val="00730A25"/>
    <w:rsid w:val="0073104A"/>
    <w:rsid w:val="0075014E"/>
    <w:rsid w:val="00751744"/>
    <w:rsid w:val="00751A26"/>
    <w:rsid w:val="00752673"/>
    <w:rsid w:val="00752FE9"/>
    <w:rsid w:val="00755252"/>
    <w:rsid w:val="00760A20"/>
    <w:rsid w:val="007635BF"/>
    <w:rsid w:val="007635EE"/>
    <w:rsid w:val="0077256B"/>
    <w:rsid w:val="00772F73"/>
    <w:rsid w:val="00773E7B"/>
    <w:rsid w:val="0077740F"/>
    <w:rsid w:val="007775A7"/>
    <w:rsid w:val="007777F0"/>
    <w:rsid w:val="00777887"/>
    <w:rsid w:val="00783B27"/>
    <w:rsid w:val="00783CEE"/>
    <w:rsid w:val="007863A9"/>
    <w:rsid w:val="00787F69"/>
    <w:rsid w:val="00796DCF"/>
    <w:rsid w:val="007A2F02"/>
    <w:rsid w:val="007A4907"/>
    <w:rsid w:val="007A5E2A"/>
    <w:rsid w:val="007B0F9A"/>
    <w:rsid w:val="007B143E"/>
    <w:rsid w:val="007B2700"/>
    <w:rsid w:val="007B2B8C"/>
    <w:rsid w:val="007B3282"/>
    <w:rsid w:val="007C0AA8"/>
    <w:rsid w:val="007C4A89"/>
    <w:rsid w:val="007D02C8"/>
    <w:rsid w:val="007D25ED"/>
    <w:rsid w:val="007D3539"/>
    <w:rsid w:val="007D7886"/>
    <w:rsid w:val="007E3F58"/>
    <w:rsid w:val="007E6DD4"/>
    <w:rsid w:val="007E7A51"/>
    <w:rsid w:val="007F707F"/>
    <w:rsid w:val="007F7980"/>
    <w:rsid w:val="008023C1"/>
    <w:rsid w:val="008031B3"/>
    <w:rsid w:val="0080719C"/>
    <w:rsid w:val="008107E0"/>
    <w:rsid w:val="00810F31"/>
    <w:rsid w:val="0081313D"/>
    <w:rsid w:val="0081570E"/>
    <w:rsid w:val="008223F9"/>
    <w:rsid w:val="00826912"/>
    <w:rsid w:val="00827FB2"/>
    <w:rsid w:val="00841EBA"/>
    <w:rsid w:val="0084544A"/>
    <w:rsid w:val="00846405"/>
    <w:rsid w:val="0084783B"/>
    <w:rsid w:val="00850187"/>
    <w:rsid w:val="00853865"/>
    <w:rsid w:val="00855D4C"/>
    <w:rsid w:val="00857096"/>
    <w:rsid w:val="00863CAA"/>
    <w:rsid w:val="0086629B"/>
    <w:rsid w:val="00871452"/>
    <w:rsid w:val="00874197"/>
    <w:rsid w:val="00874E97"/>
    <w:rsid w:val="0088046E"/>
    <w:rsid w:val="00884B41"/>
    <w:rsid w:val="00886702"/>
    <w:rsid w:val="00894FDC"/>
    <w:rsid w:val="00895382"/>
    <w:rsid w:val="0089619E"/>
    <w:rsid w:val="008969C9"/>
    <w:rsid w:val="0089791B"/>
    <w:rsid w:val="008A2B06"/>
    <w:rsid w:val="008A359C"/>
    <w:rsid w:val="008A3A3B"/>
    <w:rsid w:val="008A3B33"/>
    <w:rsid w:val="008A3B5E"/>
    <w:rsid w:val="008A4683"/>
    <w:rsid w:val="008A637D"/>
    <w:rsid w:val="008B07EB"/>
    <w:rsid w:val="008C18E8"/>
    <w:rsid w:val="008C4612"/>
    <w:rsid w:val="008C46F3"/>
    <w:rsid w:val="008D0DF6"/>
    <w:rsid w:val="008D7882"/>
    <w:rsid w:val="008E0588"/>
    <w:rsid w:val="008E0DB7"/>
    <w:rsid w:val="008E6B8C"/>
    <w:rsid w:val="008E7249"/>
    <w:rsid w:val="008E7C76"/>
    <w:rsid w:val="008E7E8F"/>
    <w:rsid w:val="008F4B5C"/>
    <w:rsid w:val="008F6E9A"/>
    <w:rsid w:val="0090322C"/>
    <w:rsid w:val="00904B43"/>
    <w:rsid w:val="00904DA8"/>
    <w:rsid w:val="00913547"/>
    <w:rsid w:val="00913D1F"/>
    <w:rsid w:val="00915B06"/>
    <w:rsid w:val="00924D3F"/>
    <w:rsid w:val="009254A4"/>
    <w:rsid w:val="009256E2"/>
    <w:rsid w:val="00926015"/>
    <w:rsid w:val="00930120"/>
    <w:rsid w:val="00930F9A"/>
    <w:rsid w:val="00933255"/>
    <w:rsid w:val="00934584"/>
    <w:rsid w:val="009367B7"/>
    <w:rsid w:val="009373DC"/>
    <w:rsid w:val="00943DD3"/>
    <w:rsid w:val="0094415B"/>
    <w:rsid w:val="00945B4A"/>
    <w:rsid w:val="0096377B"/>
    <w:rsid w:val="00964A4F"/>
    <w:rsid w:val="0097084C"/>
    <w:rsid w:val="00971911"/>
    <w:rsid w:val="0097201D"/>
    <w:rsid w:val="00973325"/>
    <w:rsid w:val="00983DA6"/>
    <w:rsid w:val="009860BE"/>
    <w:rsid w:val="009869D8"/>
    <w:rsid w:val="00987255"/>
    <w:rsid w:val="00987A7C"/>
    <w:rsid w:val="00990490"/>
    <w:rsid w:val="00990EBF"/>
    <w:rsid w:val="00991A6A"/>
    <w:rsid w:val="0099216D"/>
    <w:rsid w:val="00993521"/>
    <w:rsid w:val="0099373D"/>
    <w:rsid w:val="00996246"/>
    <w:rsid w:val="0099624B"/>
    <w:rsid w:val="009A0088"/>
    <w:rsid w:val="009A04B2"/>
    <w:rsid w:val="009A11DD"/>
    <w:rsid w:val="009A321F"/>
    <w:rsid w:val="009A45B9"/>
    <w:rsid w:val="009B2B83"/>
    <w:rsid w:val="009B3404"/>
    <w:rsid w:val="009B5141"/>
    <w:rsid w:val="009B53BB"/>
    <w:rsid w:val="009B61AE"/>
    <w:rsid w:val="009C074B"/>
    <w:rsid w:val="009C2D0A"/>
    <w:rsid w:val="009C478B"/>
    <w:rsid w:val="009C4F56"/>
    <w:rsid w:val="009C55AF"/>
    <w:rsid w:val="009C5779"/>
    <w:rsid w:val="009C7774"/>
    <w:rsid w:val="009D1A7D"/>
    <w:rsid w:val="009D3B42"/>
    <w:rsid w:val="009D693E"/>
    <w:rsid w:val="009E18FE"/>
    <w:rsid w:val="009E2A85"/>
    <w:rsid w:val="009E3E8E"/>
    <w:rsid w:val="009E43DB"/>
    <w:rsid w:val="009F1871"/>
    <w:rsid w:val="009F2EFC"/>
    <w:rsid w:val="009F52D9"/>
    <w:rsid w:val="009F5307"/>
    <w:rsid w:val="009F58D3"/>
    <w:rsid w:val="009F5DF6"/>
    <w:rsid w:val="009F6046"/>
    <w:rsid w:val="009F777C"/>
    <w:rsid w:val="00A021C1"/>
    <w:rsid w:val="00A07711"/>
    <w:rsid w:val="00A12631"/>
    <w:rsid w:val="00A13D57"/>
    <w:rsid w:val="00A153A4"/>
    <w:rsid w:val="00A16FF8"/>
    <w:rsid w:val="00A2261E"/>
    <w:rsid w:val="00A2285A"/>
    <w:rsid w:val="00A25596"/>
    <w:rsid w:val="00A27E76"/>
    <w:rsid w:val="00A30683"/>
    <w:rsid w:val="00A311E5"/>
    <w:rsid w:val="00A37EAE"/>
    <w:rsid w:val="00A41FD2"/>
    <w:rsid w:val="00A435D0"/>
    <w:rsid w:val="00A46FC5"/>
    <w:rsid w:val="00A57C87"/>
    <w:rsid w:val="00A656A5"/>
    <w:rsid w:val="00A701C5"/>
    <w:rsid w:val="00A71FEF"/>
    <w:rsid w:val="00A72EF8"/>
    <w:rsid w:val="00A74353"/>
    <w:rsid w:val="00A75CF1"/>
    <w:rsid w:val="00A8775F"/>
    <w:rsid w:val="00A90AF0"/>
    <w:rsid w:val="00A91865"/>
    <w:rsid w:val="00A96F2F"/>
    <w:rsid w:val="00A96F4A"/>
    <w:rsid w:val="00AA05E4"/>
    <w:rsid w:val="00AA283A"/>
    <w:rsid w:val="00AA3975"/>
    <w:rsid w:val="00AA785D"/>
    <w:rsid w:val="00AA7D9E"/>
    <w:rsid w:val="00AB2EC2"/>
    <w:rsid w:val="00AB7BFA"/>
    <w:rsid w:val="00AC1550"/>
    <w:rsid w:val="00AC1801"/>
    <w:rsid w:val="00AC40ED"/>
    <w:rsid w:val="00AC4229"/>
    <w:rsid w:val="00AD2AA3"/>
    <w:rsid w:val="00AD2CA6"/>
    <w:rsid w:val="00AD735C"/>
    <w:rsid w:val="00AD73C5"/>
    <w:rsid w:val="00AE13F3"/>
    <w:rsid w:val="00AE2EB7"/>
    <w:rsid w:val="00AE49C9"/>
    <w:rsid w:val="00AE6ABB"/>
    <w:rsid w:val="00AF1E71"/>
    <w:rsid w:val="00AF6651"/>
    <w:rsid w:val="00AF7B07"/>
    <w:rsid w:val="00B02073"/>
    <w:rsid w:val="00B02603"/>
    <w:rsid w:val="00B04327"/>
    <w:rsid w:val="00B06FDF"/>
    <w:rsid w:val="00B164F3"/>
    <w:rsid w:val="00B173FA"/>
    <w:rsid w:val="00B2045D"/>
    <w:rsid w:val="00B224F8"/>
    <w:rsid w:val="00B27103"/>
    <w:rsid w:val="00B30A7E"/>
    <w:rsid w:val="00B31667"/>
    <w:rsid w:val="00B338F2"/>
    <w:rsid w:val="00B34FF9"/>
    <w:rsid w:val="00B3538B"/>
    <w:rsid w:val="00B36280"/>
    <w:rsid w:val="00B367E0"/>
    <w:rsid w:val="00B36E75"/>
    <w:rsid w:val="00B40C74"/>
    <w:rsid w:val="00B42B20"/>
    <w:rsid w:val="00B452D0"/>
    <w:rsid w:val="00B4738D"/>
    <w:rsid w:val="00B50FB5"/>
    <w:rsid w:val="00B543DD"/>
    <w:rsid w:val="00B5447F"/>
    <w:rsid w:val="00B65A12"/>
    <w:rsid w:val="00B667B5"/>
    <w:rsid w:val="00B673AA"/>
    <w:rsid w:val="00B70052"/>
    <w:rsid w:val="00B73AD2"/>
    <w:rsid w:val="00B76426"/>
    <w:rsid w:val="00B80589"/>
    <w:rsid w:val="00B81303"/>
    <w:rsid w:val="00B819BE"/>
    <w:rsid w:val="00B81DEC"/>
    <w:rsid w:val="00B83FE6"/>
    <w:rsid w:val="00B85509"/>
    <w:rsid w:val="00B92725"/>
    <w:rsid w:val="00B937A8"/>
    <w:rsid w:val="00B9594B"/>
    <w:rsid w:val="00B97FAC"/>
    <w:rsid w:val="00BA0658"/>
    <w:rsid w:val="00BA0E05"/>
    <w:rsid w:val="00BA2791"/>
    <w:rsid w:val="00BA4E3F"/>
    <w:rsid w:val="00BA560C"/>
    <w:rsid w:val="00BA6655"/>
    <w:rsid w:val="00BA6F9F"/>
    <w:rsid w:val="00BB13B4"/>
    <w:rsid w:val="00BB3464"/>
    <w:rsid w:val="00BB5972"/>
    <w:rsid w:val="00BB647A"/>
    <w:rsid w:val="00BB69E0"/>
    <w:rsid w:val="00BC1C27"/>
    <w:rsid w:val="00BC3F3D"/>
    <w:rsid w:val="00BC4605"/>
    <w:rsid w:val="00BC642E"/>
    <w:rsid w:val="00BC65A2"/>
    <w:rsid w:val="00BC724A"/>
    <w:rsid w:val="00BD2E15"/>
    <w:rsid w:val="00BD3717"/>
    <w:rsid w:val="00BD5EBE"/>
    <w:rsid w:val="00BD6AF2"/>
    <w:rsid w:val="00BE004D"/>
    <w:rsid w:val="00BE7B05"/>
    <w:rsid w:val="00BF185B"/>
    <w:rsid w:val="00BF1BAE"/>
    <w:rsid w:val="00BF447A"/>
    <w:rsid w:val="00BF7157"/>
    <w:rsid w:val="00BF7E77"/>
    <w:rsid w:val="00C01E64"/>
    <w:rsid w:val="00C04DE6"/>
    <w:rsid w:val="00C136CD"/>
    <w:rsid w:val="00C17B9E"/>
    <w:rsid w:val="00C2239E"/>
    <w:rsid w:val="00C22DA1"/>
    <w:rsid w:val="00C34F6F"/>
    <w:rsid w:val="00C41055"/>
    <w:rsid w:val="00C45EA6"/>
    <w:rsid w:val="00C46C1C"/>
    <w:rsid w:val="00C471A4"/>
    <w:rsid w:val="00C47714"/>
    <w:rsid w:val="00C53E37"/>
    <w:rsid w:val="00C55A25"/>
    <w:rsid w:val="00C57374"/>
    <w:rsid w:val="00C60BE2"/>
    <w:rsid w:val="00C62DB2"/>
    <w:rsid w:val="00C659AC"/>
    <w:rsid w:val="00C6646C"/>
    <w:rsid w:val="00C66A27"/>
    <w:rsid w:val="00C67309"/>
    <w:rsid w:val="00C70C10"/>
    <w:rsid w:val="00C729C4"/>
    <w:rsid w:val="00C737CF"/>
    <w:rsid w:val="00C75356"/>
    <w:rsid w:val="00C7581A"/>
    <w:rsid w:val="00C76DC6"/>
    <w:rsid w:val="00C82747"/>
    <w:rsid w:val="00C855AC"/>
    <w:rsid w:val="00C86AF9"/>
    <w:rsid w:val="00C90603"/>
    <w:rsid w:val="00C912E9"/>
    <w:rsid w:val="00C91584"/>
    <w:rsid w:val="00C91BA7"/>
    <w:rsid w:val="00C93976"/>
    <w:rsid w:val="00C978EB"/>
    <w:rsid w:val="00CB0D64"/>
    <w:rsid w:val="00CB2235"/>
    <w:rsid w:val="00CB2860"/>
    <w:rsid w:val="00CB4F93"/>
    <w:rsid w:val="00CB57F2"/>
    <w:rsid w:val="00CC136B"/>
    <w:rsid w:val="00CC20FE"/>
    <w:rsid w:val="00CC22FB"/>
    <w:rsid w:val="00CC657D"/>
    <w:rsid w:val="00CC66AD"/>
    <w:rsid w:val="00CD211B"/>
    <w:rsid w:val="00CD2886"/>
    <w:rsid w:val="00CD6223"/>
    <w:rsid w:val="00CD670A"/>
    <w:rsid w:val="00CE16E0"/>
    <w:rsid w:val="00CF065B"/>
    <w:rsid w:val="00CF0CEB"/>
    <w:rsid w:val="00CF254C"/>
    <w:rsid w:val="00CF2900"/>
    <w:rsid w:val="00CF58AF"/>
    <w:rsid w:val="00CF5CF7"/>
    <w:rsid w:val="00D00DE2"/>
    <w:rsid w:val="00D03C99"/>
    <w:rsid w:val="00D07DB7"/>
    <w:rsid w:val="00D10170"/>
    <w:rsid w:val="00D1188A"/>
    <w:rsid w:val="00D11A79"/>
    <w:rsid w:val="00D173BF"/>
    <w:rsid w:val="00D200EC"/>
    <w:rsid w:val="00D221DE"/>
    <w:rsid w:val="00D24410"/>
    <w:rsid w:val="00D449C3"/>
    <w:rsid w:val="00D45472"/>
    <w:rsid w:val="00D46C80"/>
    <w:rsid w:val="00D50E45"/>
    <w:rsid w:val="00D545FE"/>
    <w:rsid w:val="00D56412"/>
    <w:rsid w:val="00D6043C"/>
    <w:rsid w:val="00D62744"/>
    <w:rsid w:val="00D645E7"/>
    <w:rsid w:val="00D64AB4"/>
    <w:rsid w:val="00D665CB"/>
    <w:rsid w:val="00D75393"/>
    <w:rsid w:val="00D755D4"/>
    <w:rsid w:val="00D76C5D"/>
    <w:rsid w:val="00D83122"/>
    <w:rsid w:val="00D84456"/>
    <w:rsid w:val="00D84D97"/>
    <w:rsid w:val="00D93057"/>
    <w:rsid w:val="00D9460D"/>
    <w:rsid w:val="00D95EB8"/>
    <w:rsid w:val="00DA2C31"/>
    <w:rsid w:val="00DA618C"/>
    <w:rsid w:val="00DA7832"/>
    <w:rsid w:val="00DA7CD7"/>
    <w:rsid w:val="00DB01E5"/>
    <w:rsid w:val="00DB0C86"/>
    <w:rsid w:val="00DB12C0"/>
    <w:rsid w:val="00DB2254"/>
    <w:rsid w:val="00DB3921"/>
    <w:rsid w:val="00DB3C4C"/>
    <w:rsid w:val="00DB7543"/>
    <w:rsid w:val="00DB7A1D"/>
    <w:rsid w:val="00DC39E8"/>
    <w:rsid w:val="00DC3F01"/>
    <w:rsid w:val="00DD03B6"/>
    <w:rsid w:val="00DE0891"/>
    <w:rsid w:val="00DE21B1"/>
    <w:rsid w:val="00DE3347"/>
    <w:rsid w:val="00DE34A9"/>
    <w:rsid w:val="00DF1495"/>
    <w:rsid w:val="00DF1674"/>
    <w:rsid w:val="00DF185A"/>
    <w:rsid w:val="00DF3CE6"/>
    <w:rsid w:val="00DF62DB"/>
    <w:rsid w:val="00DF67ED"/>
    <w:rsid w:val="00E02089"/>
    <w:rsid w:val="00E0359D"/>
    <w:rsid w:val="00E13C9F"/>
    <w:rsid w:val="00E16326"/>
    <w:rsid w:val="00E17AE8"/>
    <w:rsid w:val="00E20238"/>
    <w:rsid w:val="00E2440A"/>
    <w:rsid w:val="00E26091"/>
    <w:rsid w:val="00E3084F"/>
    <w:rsid w:val="00E341CA"/>
    <w:rsid w:val="00E40CBB"/>
    <w:rsid w:val="00E4423F"/>
    <w:rsid w:val="00E4674B"/>
    <w:rsid w:val="00E46B27"/>
    <w:rsid w:val="00E5143F"/>
    <w:rsid w:val="00E55AAC"/>
    <w:rsid w:val="00E57376"/>
    <w:rsid w:val="00E60623"/>
    <w:rsid w:val="00E63BA3"/>
    <w:rsid w:val="00E65801"/>
    <w:rsid w:val="00E70A79"/>
    <w:rsid w:val="00E73F30"/>
    <w:rsid w:val="00E776E5"/>
    <w:rsid w:val="00E822BD"/>
    <w:rsid w:val="00E83FA2"/>
    <w:rsid w:val="00E85463"/>
    <w:rsid w:val="00E85A70"/>
    <w:rsid w:val="00E85B76"/>
    <w:rsid w:val="00E87FD7"/>
    <w:rsid w:val="00E915E7"/>
    <w:rsid w:val="00E9544D"/>
    <w:rsid w:val="00EA0BB6"/>
    <w:rsid w:val="00EA2336"/>
    <w:rsid w:val="00EA3809"/>
    <w:rsid w:val="00EA52A9"/>
    <w:rsid w:val="00EA5643"/>
    <w:rsid w:val="00EB1B8C"/>
    <w:rsid w:val="00EB200F"/>
    <w:rsid w:val="00EB2A23"/>
    <w:rsid w:val="00EB4B6B"/>
    <w:rsid w:val="00EB5BBD"/>
    <w:rsid w:val="00EB7CCC"/>
    <w:rsid w:val="00EC13C5"/>
    <w:rsid w:val="00EC156E"/>
    <w:rsid w:val="00EC1683"/>
    <w:rsid w:val="00ED0921"/>
    <w:rsid w:val="00ED10CD"/>
    <w:rsid w:val="00ED358C"/>
    <w:rsid w:val="00ED63DD"/>
    <w:rsid w:val="00EE3983"/>
    <w:rsid w:val="00EE55A9"/>
    <w:rsid w:val="00EF1693"/>
    <w:rsid w:val="00EF1E84"/>
    <w:rsid w:val="00EF23FC"/>
    <w:rsid w:val="00EF5DD9"/>
    <w:rsid w:val="00EF6810"/>
    <w:rsid w:val="00EF7BAC"/>
    <w:rsid w:val="00F01E46"/>
    <w:rsid w:val="00F11D94"/>
    <w:rsid w:val="00F12EF6"/>
    <w:rsid w:val="00F15315"/>
    <w:rsid w:val="00F16EBD"/>
    <w:rsid w:val="00F22CF0"/>
    <w:rsid w:val="00F2467E"/>
    <w:rsid w:val="00F25CFE"/>
    <w:rsid w:val="00F313ED"/>
    <w:rsid w:val="00F32C92"/>
    <w:rsid w:val="00F3414F"/>
    <w:rsid w:val="00F40B4C"/>
    <w:rsid w:val="00F41232"/>
    <w:rsid w:val="00F42B30"/>
    <w:rsid w:val="00F45B47"/>
    <w:rsid w:val="00F50A67"/>
    <w:rsid w:val="00F50CAD"/>
    <w:rsid w:val="00F50D49"/>
    <w:rsid w:val="00F54B7E"/>
    <w:rsid w:val="00F55DA3"/>
    <w:rsid w:val="00F566FC"/>
    <w:rsid w:val="00F60739"/>
    <w:rsid w:val="00F607C4"/>
    <w:rsid w:val="00F649B3"/>
    <w:rsid w:val="00F664ED"/>
    <w:rsid w:val="00F7263C"/>
    <w:rsid w:val="00F73386"/>
    <w:rsid w:val="00F805CF"/>
    <w:rsid w:val="00F82C3C"/>
    <w:rsid w:val="00F86155"/>
    <w:rsid w:val="00F920A3"/>
    <w:rsid w:val="00F932AD"/>
    <w:rsid w:val="00F940DE"/>
    <w:rsid w:val="00F95775"/>
    <w:rsid w:val="00F97357"/>
    <w:rsid w:val="00F97572"/>
    <w:rsid w:val="00FA0BA1"/>
    <w:rsid w:val="00FA3430"/>
    <w:rsid w:val="00FA57C1"/>
    <w:rsid w:val="00FA6E2F"/>
    <w:rsid w:val="00FB24B9"/>
    <w:rsid w:val="00FB4075"/>
    <w:rsid w:val="00FB471C"/>
    <w:rsid w:val="00FB662D"/>
    <w:rsid w:val="00FB66D3"/>
    <w:rsid w:val="00FC05D4"/>
    <w:rsid w:val="00FC4093"/>
    <w:rsid w:val="00FC4AEE"/>
    <w:rsid w:val="00FC5181"/>
    <w:rsid w:val="00FD15F9"/>
    <w:rsid w:val="00FD3051"/>
    <w:rsid w:val="00FD5A16"/>
    <w:rsid w:val="00FD61E1"/>
    <w:rsid w:val="00FE5035"/>
    <w:rsid w:val="00FF70AD"/>
    <w:rsid w:val="00FF70F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9CCE58F-B2E5-4320-9450-0499EBFB1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A96"/>
    <w:pPr>
      <w:spacing w:line="360" w:lineRule="auto"/>
      <w:jc w:val="both"/>
    </w:pPr>
    <w:rPr>
      <w:rFonts w:ascii="Times New Roman" w:hAnsi="Times New Roman" w:cs="Times New Roman"/>
      <w:sz w:val="24"/>
      <w:szCs w:val="24"/>
      <w:lang w:val="en-US"/>
    </w:rPr>
  </w:style>
  <w:style w:type="paragraph" w:styleId="Ttulo1">
    <w:name w:val="heading 1"/>
    <w:basedOn w:val="Normal"/>
    <w:next w:val="Normal"/>
    <w:link w:val="Ttulo1Car"/>
    <w:uiPriority w:val="9"/>
    <w:qFormat/>
    <w:rsid w:val="00F940DE"/>
    <w:pPr>
      <w:numPr>
        <w:numId w:val="7"/>
      </w:numPr>
      <w:outlineLvl w:val="0"/>
    </w:pPr>
    <w:rPr>
      <w:b/>
    </w:rPr>
  </w:style>
  <w:style w:type="paragraph" w:styleId="Ttulo2">
    <w:name w:val="heading 2"/>
    <w:basedOn w:val="Normal"/>
    <w:next w:val="Normal"/>
    <w:link w:val="Ttulo2Car"/>
    <w:uiPriority w:val="9"/>
    <w:unhideWhenUsed/>
    <w:qFormat/>
    <w:rsid w:val="00E83FA2"/>
    <w:pPr>
      <w:numPr>
        <w:ilvl w:val="1"/>
        <w:numId w:val="7"/>
      </w:numPr>
      <w:outlineLvl w:val="1"/>
    </w:pPr>
    <w:rPr>
      <w:i/>
    </w:rPr>
  </w:style>
  <w:style w:type="paragraph" w:styleId="Ttulo3">
    <w:name w:val="heading 3"/>
    <w:basedOn w:val="Normal"/>
    <w:next w:val="Normal"/>
    <w:link w:val="Ttulo3Car"/>
    <w:uiPriority w:val="9"/>
    <w:unhideWhenUsed/>
    <w:qFormat/>
    <w:rsid w:val="00F940DE"/>
    <w:pPr>
      <w:numPr>
        <w:ilvl w:val="2"/>
        <w:numId w:val="7"/>
      </w:numPr>
      <w:outlineLvl w:val="2"/>
    </w:pPr>
    <w:rPr>
      <w:i/>
    </w:rPr>
  </w:style>
  <w:style w:type="paragraph" w:styleId="Ttulo4">
    <w:name w:val="heading 4"/>
    <w:basedOn w:val="Normal"/>
    <w:next w:val="Normal"/>
    <w:link w:val="Ttulo4Car"/>
    <w:uiPriority w:val="9"/>
    <w:semiHidden/>
    <w:unhideWhenUsed/>
    <w:qFormat/>
    <w:rsid w:val="00416484"/>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16484"/>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16484"/>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16484"/>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16484"/>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16484"/>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40DE"/>
    <w:rPr>
      <w:rFonts w:ascii="Times New Roman" w:hAnsi="Times New Roman" w:cs="Times New Roman"/>
      <w:b/>
      <w:sz w:val="24"/>
      <w:szCs w:val="24"/>
      <w:lang w:val="en-US"/>
    </w:rPr>
  </w:style>
  <w:style w:type="character" w:customStyle="1" w:styleId="Ttulo2Car">
    <w:name w:val="Título 2 Car"/>
    <w:basedOn w:val="Fuentedeprrafopredeter"/>
    <w:link w:val="Ttulo2"/>
    <w:uiPriority w:val="9"/>
    <w:rsid w:val="00E83FA2"/>
    <w:rPr>
      <w:rFonts w:ascii="Times New Roman" w:hAnsi="Times New Roman" w:cs="Times New Roman"/>
      <w:i/>
      <w:sz w:val="24"/>
      <w:szCs w:val="24"/>
      <w:lang w:val="en-US"/>
    </w:rPr>
  </w:style>
  <w:style w:type="character" w:customStyle="1" w:styleId="Ttulo3Car">
    <w:name w:val="Título 3 Car"/>
    <w:basedOn w:val="Fuentedeprrafopredeter"/>
    <w:link w:val="Ttulo3"/>
    <w:uiPriority w:val="9"/>
    <w:rsid w:val="00F940DE"/>
    <w:rPr>
      <w:rFonts w:ascii="Times New Roman" w:hAnsi="Times New Roman" w:cs="Times New Roman"/>
      <w:i/>
      <w:sz w:val="24"/>
      <w:szCs w:val="24"/>
      <w:lang w:val="en-US"/>
    </w:rPr>
  </w:style>
  <w:style w:type="character" w:styleId="Refdecomentario">
    <w:name w:val="annotation reference"/>
    <w:basedOn w:val="Fuentedeprrafopredeter"/>
    <w:uiPriority w:val="99"/>
    <w:semiHidden/>
    <w:unhideWhenUsed/>
    <w:rsid w:val="000673E9"/>
    <w:rPr>
      <w:sz w:val="16"/>
      <w:szCs w:val="16"/>
    </w:rPr>
  </w:style>
  <w:style w:type="paragraph" w:styleId="Textocomentario">
    <w:name w:val="annotation text"/>
    <w:basedOn w:val="Normal"/>
    <w:link w:val="TextocomentarioCar"/>
    <w:uiPriority w:val="99"/>
    <w:semiHidden/>
    <w:unhideWhenUsed/>
    <w:rsid w:val="000673E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73E9"/>
    <w:rPr>
      <w:rFonts w:ascii="Times New Roman" w:hAnsi="Times New Roman" w:cs="Times New Roman"/>
      <w:sz w:val="20"/>
      <w:szCs w:val="20"/>
      <w:lang w:val="en-US"/>
    </w:rPr>
  </w:style>
  <w:style w:type="paragraph" w:styleId="Asuntodelcomentario">
    <w:name w:val="annotation subject"/>
    <w:basedOn w:val="Textocomentario"/>
    <w:next w:val="Textocomentario"/>
    <w:link w:val="AsuntodelcomentarioCar"/>
    <w:uiPriority w:val="99"/>
    <w:semiHidden/>
    <w:unhideWhenUsed/>
    <w:rsid w:val="000673E9"/>
    <w:rPr>
      <w:b/>
      <w:bCs/>
    </w:rPr>
  </w:style>
  <w:style w:type="character" w:customStyle="1" w:styleId="AsuntodelcomentarioCar">
    <w:name w:val="Asunto del comentario Car"/>
    <w:basedOn w:val="TextocomentarioCar"/>
    <w:link w:val="Asuntodelcomentario"/>
    <w:uiPriority w:val="99"/>
    <w:semiHidden/>
    <w:rsid w:val="000673E9"/>
    <w:rPr>
      <w:rFonts w:ascii="Times New Roman" w:hAnsi="Times New Roman" w:cs="Times New Roman"/>
      <w:b/>
      <w:bCs/>
      <w:sz w:val="20"/>
      <w:szCs w:val="20"/>
      <w:lang w:val="en-US"/>
    </w:rPr>
  </w:style>
  <w:style w:type="paragraph" w:styleId="Textodeglobo">
    <w:name w:val="Balloon Text"/>
    <w:basedOn w:val="Normal"/>
    <w:link w:val="TextodegloboCar"/>
    <w:uiPriority w:val="99"/>
    <w:semiHidden/>
    <w:unhideWhenUsed/>
    <w:rsid w:val="000673E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673E9"/>
    <w:rPr>
      <w:rFonts w:ascii="Tahoma" w:hAnsi="Tahoma" w:cs="Tahoma"/>
      <w:sz w:val="16"/>
      <w:szCs w:val="16"/>
      <w:lang w:val="en-US"/>
    </w:rPr>
  </w:style>
  <w:style w:type="character" w:customStyle="1" w:styleId="Ttulo4Car">
    <w:name w:val="Título 4 Car"/>
    <w:basedOn w:val="Fuentedeprrafopredeter"/>
    <w:link w:val="Ttulo4"/>
    <w:uiPriority w:val="9"/>
    <w:semiHidden/>
    <w:rsid w:val="00416484"/>
    <w:rPr>
      <w:rFonts w:asciiTheme="majorHAnsi" w:eastAsiaTheme="majorEastAsia" w:hAnsiTheme="majorHAnsi" w:cstheme="majorBidi"/>
      <w:b/>
      <w:bCs/>
      <w:i/>
      <w:iCs/>
      <w:color w:val="4F81BD" w:themeColor="accent1"/>
      <w:sz w:val="24"/>
      <w:szCs w:val="24"/>
      <w:lang w:val="en-US"/>
    </w:rPr>
  </w:style>
  <w:style w:type="character" w:customStyle="1" w:styleId="Ttulo5Car">
    <w:name w:val="Título 5 Car"/>
    <w:basedOn w:val="Fuentedeprrafopredeter"/>
    <w:link w:val="Ttulo5"/>
    <w:uiPriority w:val="9"/>
    <w:semiHidden/>
    <w:rsid w:val="00416484"/>
    <w:rPr>
      <w:rFonts w:asciiTheme="majorHAnsi" w:eastAsiaTheme="majorEastAsia" w:hAnsiTheme="majorHAnsi" w:cstheme="majorBidi"/>
      <w:color w:val="243F60" w:themeColor="accent1" w:themeShade="7F"/>
      <w:sz w:val="24"/>
      <w:szCs w:val="24"/>
      <w:lang w:val="en-US"/>
    </w:rPr>
  </w:style>
  <w:style w:type="character" w:customStyle="1" w:styleId="Ttulo6Car">
    <w:name w:val="Título 6 Car"/>
    <w:basedOn w:val="Fuentedeprrafopredeter"/>
    <w:link w:val="Ttulo6"/>
    <w:uiPriority w:val="9"/>
    <w:semiHidden/>
    <w:rsid w:val="00416484"/>
    <w:rPr>
      <w:rFonts w:asciiTheme="majorHAnsi" w:eastAsiaTheme="majorEastAsia" w:hAnsiTheme="majorHAnsi" w:cstheme="majorBidi"/>
      <w:i/>
      <w:iCs/>
      <w:color w:val="243F60" w:themeColor="accent1" w:themeShade="7F"/>
      <w:sz w:val="24"/>
      <w:szCs w:val="24"/>
      <w:lang w:val="en-US"/>
    </w:rPr>
  </w:style>
  <w:style w:type="character" w:customStyle="1" w:styleId="Ttulo7Car">
    <w:name w:val="Título 7 Car"/>
    <w:basedOn w:val="Fuentedeprrafopredeter"/>
    <w:link w:val="Ttulo7"/>
    <w:uiPriority w:val="9"/>
    <w:semiHidden/>
    <w:rsid w:val="00416484"/>
    <w:rPr>
      <w:rFonts w:asciiTheme="majorHAnsi" w:eastAsiaTheme="majorEastAsia" w:hAnsiTheme="majorHAnsi" w:cstheme="majorBidi"/>
      <w:i/>
      <w:iCs/>
      <w:color w:val="404040" w:themeColor="text1" w:themeTint="BF"/>
      <w:sz w:val="24"/>
      <w:szCs w:val="24"/>
      <w:lang w:val="en-US"/>
    </w:rPr>
  </w:style>
  <w:style w:type="character" w:customStyle="1" w:styleId="Ttulo8Car">
    <w:name w:val="Título 8 Car"/>
    <w:basedOn w:val="Fuentedeprrafopredeter"/>
    <w:link w:val="Ttulo8"/>
    <w:uiPriority w:val="9"/>
    <w:semiHidden/>
    <w:rsid w:val="00416484"/>
    <w:rPr>
      <w:rFonts w:asciiTheme="majorHAnsi" w:eastAsiaTheme="majorEastAsia" w:hAnsiTheme="majorHAnsi" w:cstheme="majorBidi"/>
      <w:color w:val="404040" w:themeColor="text1" w:themeTint="BF"/>
      <w:sz w:val="20"/>
      <w:szCs w:val="20"/>
      <w:lang w:val="en-US"/>
    </w:rPr>
  </w:style>
  <w:style w:type="character" w:customStyle="1" w:styleId="Ttulo9Car">
    <w:name w:val="Título 9 Car"/>
    <w:basedOn w:val="Fuentedeprrafopredeter"/>
    <w:link w:val="Ttulo9"/>
    <w:uiPriority w:val="9"/>
    <w:semiHidden/>
    <w:rsid w:val="00416484"/>
    <w:rPr>
      <w:rFonts w:asciiTheme="majorHAnsi" w:eastAsiaTheme="majorEastAsia" w:hAnsiTheme="majorHAnsi" w:cstheme="majorBidi"/>
      <w:i/>
      <w:iCs/>
      <w:color w:val="404040" w:themeColor="text1" w:themeTint="BF"/>
      <w:sz w:val="20"/>
      <w:szCs w:val="20"/>
      <w:lang w:val="en-US"/>
    </w:rPr>
  </w:style>
  <w:style w:type="paragraph" w:styleId="Prrafodelista">
    <w:name w:val="List Paragraph"/>
    <w:basedOn w:val="Normal"/>
    <w:uiPriority w:val="34"/>
    <w:qFormat/>
    <w:rsid w:val="00416484"/>
    <w:pPr>
      <w:ind w:left="720"/>
      <w:contextualSpacing/>
    </w:pPr>
  </w:style>
  <w:style w:type="paragraph" w:styleId="Encabezado">
    <w:name w:val="header"/>
    <w:basedOn w:val="Normal"/>
    <w:link w:val="EncabezadoCar"/>
    <w:uiPriority w:val="99"/>
    <w:unhideWhenUsed/>
    <w:rsid w:val="00EB5BB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B5BBD"/>
    <w:rPr>
      <w:rFonts w:ascii="Times New Roman" w:hAnsi="Times New Roman" w:cs="Times New Roman"/>
      <w:sz w:val="24"/>
      <w:szCs w:val="24"/>
      <w:lang w:val="en-US"/>
    </w:rPr>
  </w:style>
  <w:style w:type="paragraph" w:styleId="Piedepgina">
    <w:name w:val="footer"/>
    <w:basedOn w:val="Normal"/>
    <w:link w:val="PiedepginaCar"/>
    <w:uiPriority w:val="99"/>
    <w:unhideWhenUsed/>
    <w:rsid w:val="00EB5BB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B5BBD"/>
    <w:rPr>
      <w:rFonts w:ascii="Times New Roman" w:hAnsi="Times New Roman" w:cs="Times New Roman"/>
      <w:sz w:val="24"/>
      <w:szCs w:val="24"/>
      <w:lang w:val="en-US"/>
    </w:rPr>
  </w:style>
  <w:style w:type="character" w:styleId="Hipervnculo">
    <w:name w:val="Hyperlink"/>
    <w:basedOn w:val="Fuentedeprrafopredeter"/>
    <w:uiPriority w:val="99"/>
    <w:unhideWhenUsed/>
    <w:rsid w:val="00B4738D"/>
    <w:rPr>
      <w:color w:val="0000FF" w:themeColor="hyperlink"/>
      <w:u w:val="single"/>
    </w:rPr>
  </w:style>
  <w:style w:type="character" w:customStyle="1" w:styleId="Mencinsinresolver1">
    <w:name w:val="Mención sin resolver1"/>
    <w:basedOn w:val="Fuentedeprrafopredeter"/>
    <w:uiPriority w:val="99"/>
    <w:semiHidden/>
    <w:unhideWhenUsed/>
    <w:rsid w:val="00B4738D"/>
    <w:rPr>
      <w:color w:val="808080"/>
      <w:shd w:val="clear" w:color="auto" w:fill="E6E6E6"/>
    </w:rPr>
  </w:style>
  <w:style w:type="paragraph" w:styleId="NormalWeb">
    <w:name w:val="Normal (Web)"/>
    <w:basedOn w:val="Normal"/>
    <w:uiPriority w:val="99"/>
    <w:unhideWhenUsed/>
    <w:rsid w:val="00B42B20"/>
    <w:pPr>
      <w:spacing w:before="100" w:beforeAutospacing="1" w:after="100" w:afterAutospacing="1" w:line="240" w:lineRule="auto"/>
      <w:jc w:val="left"/>
    </w:pPr>
    <w:rPr>
      <w:rFonts w:eastAsia="Times New Roman"/>
      <w:lang w:val="es-ES" w:eastAsia="es-ES"/>
    </w:rPr>
  </w:style>
  <w:style w:type="table" w:styleId="Tablaconcuadrcula">
    <w:name w:val="Table Grid"/>
    <w:basedOn w:val="Tablanormal"/>
    <w:uiPriority w:val="59"/>
    <w:rsid w:val="00186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2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emf"/><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1.emf"/><Relationship Id="rId8" Type="http://schemas.openxmlformats.org/officeDocument/2006/relationships/hyperlink" Target="mailto:cristinalopez@us.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2328F-EA22-47DC-9412-C45A1B964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967</Words>
  <Characters>115320</Characters>
  <Application>Microsoft Office Word</Application>
  <DocSecurity>0</DocSecurity>
  <Lines>961</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ª Angeles Martín Sanz</cp:lastModifiedBy>
  <cp:revision>3</cp:revision>
  <cp:lastPrinted>2019-05-12T17:09:00Z</cp:lastPrinted>
  <dcterms:created xsi:type="dcterms:W3CDTF">2020-02-25T09:35:00Z</dcterms:created>
  <dcterms:modified xsi:type="dcterms:W3CDTF">2020-02-2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omposites-part-a</vt:lpwstr>
  </property>
  <property fmtid="{D5CDD505-2E9C-101B-9397-08002B2CF9AE}" pid="9" name="Mendeley Recent Style Name 3_1">
    <vt:lpwstr>Composites Part 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european-ceramic-society</vt:lpwstr>
  </property>
  <property fmtid="{D5CDD505-2E9C-101B-9397-08002B2CF9AE}" pid="15" name="Mendeley Recent Style Name 6_1">
    <vt:lpwstr>Journal of the European Ceramic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a66439-1bdb-300f-abcd-3649f0eafc44</vt:lpwstr>
  </property>
  <property fmtid="{D5CDD505-2E9C-101B-9397-08002B2CF9AE}" pid="24" name="Mendeley Citation Style_1">
    <vt:lpwstr>http://www.zotero.org/styles/journal-of-the-european-ceramic-society</vt:lpwstr>
  </property>
</Properties>
</file>